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CF9D4" w14:textId="3945CBE0" w:rsidR="001214E3" w:rsidRPr="00253F71" w:rsidRDefault="00434800" w:rsidP="00990325">
      <w:pPr>
        <w:spacing w:line="276" w:lineRule="auto"/>
        <w:jc w:val="center"/>
        <w:rPr>
          <w:rFonts w:ascii="Times New Roman" w:hAnsi="Times New Roman" w:cs="Times New Roman"/>
          <w:b/>
          <w:bCs/>
          <w:sz w:val="24"/>
          <w:szCs w:val="24"/>
        </w:rPr>
      </w:pPr>
      <w:bookmarkStart w:id="0" w:name="_Hlk58622386"/>
      <w:bookmarkStart w:id="1" w:name="_Hlk124106560"/>
      <w:r w:rsidRPr="00253F71">
        <w:rPr>
          <w:rFonts w:ascii="Times New Roman" w:hAnsi="Times New Roman" w:cs="Times New Roman"/>
          <w:b/>
          <w:bCs/>
          <w:sz w:val="24"/>
          <w:szCs w:val="24"/>
        </w:rPr>
        <w:t xml:space="preserve">An Update on Pharmacology, Phytochemical, and Toxicity of </w:t>
      </w:r>
      <w:r w:rsidR="00AE0D4E" w:rsidRPr="00253F71">
        <w:rPr>
          <w:rFonts w:ascii="Times New Roman" w:hAnsi="Times New Roman" w:cs="Times New Roman"/>
          <w:b/>
          <w:bCs/>
          <w:i/>
          <w:iCs/>
          <w:sz w:val="24"/>
          <w:szCs w:val="24"/>
        </w:rPr>
        <w:t xml:space="preserve">Myristica </w:t>
      </w:r>
      <w:r w:rsidRPr="00253F71">
        <w:rPr>
          <w:rFonts w:ascii="Times New Roman" w:hAnsi="Times New Roman" w:cs="Times New Roman"/>
          <w:b/>
          <w:bCs/>
          <w:i/>
          <w:iCs/>
          <w:sz w:val="24"/>
          <w:szCs w:val="24"/>
        </w:rPr>
        <w:t>fragrans</w:t>
      </w:r>
      <w:r w:rsidRPr="00253F71">
        <w:rPr>
          <w:rFonts w:ascii="Times New Roman" w:hAnsi="Times New Roman" w:cs="Times New Roman"/>
          <w:sz w:val="24"/>
          <w:szCs w:val="24"/>
        </w:rPr>
        <w:t xml:space="preserve"> </w:t>
      </w:r>
      <w:r w:rsidRPr="00253F71">
        <w:rPr>
          <w:rFonts w:ascii="Times New Roman" w:hAnsi="Times New Roman" w:cs="Times New Roman"/>
          <w:b/>
          <w:bCs/>
          <w:sz w:val="24"/>
          <w:szCs w:val="24"/>
        </w:rPr>
        <w:t xml:space="preserve">Houtt. </w:t>
      </w:r>
      <w:r>
        <w:rPr>
          <w:rFonts w:ascii="Times New Roman" w:hAnsi="Times New Roman" w:cs="Times New Roman"/>
          <w:b/>
          <w:bCs/>
          <w:sz w:val="24"/>
          <w:szCs w:val="24"/>
        </w:rPr>
        <w:t>a</w:t>
      </w:r>
      <w:r w:rsidRPr="00253F71">
        <w:rPr>
          <w:rFonts w:ascii="Times New Roman" w:hAnsi="Times New Roman" w:cs="Times New Roman"/>
          <w:b/>
          <w:bCs/>
          <w:sz w:val="24"/>
          <w:szCs w:val="24"/>
        </w:rPr>
        <w:t xml:space="preserve">s the Source of Treatment: </w:t>
      </w:r>
      <w:r>
        <w:rPr>
          <w:rFonts w:ascii="Times New Roman" w:hAnsi="Times New Roman" w:cs="Times New Roman"/>
          <w:b/>
          <w:bCs/>
          <w:sz w:val="24"/>
          <w:szCs w:val="24"/>
        </w:rPr>
        <w:t>A</w:t>
      </w:r>
      <w:r w:rsidRPr="00253F71">
        <w:rPr>
          <w:rFonts w:ascii="Times New Roman" w:hAnsi="Times New Roman" w:cs="Times New Roman"/>
          <w:b/>
          <w:bCs/>
          <w:sz w:val="24"/>
          <w:szCs w:val="24"/>
        </w:rPr>
        <w:t xml:space="preserve"> Scoping Review</w:t>
      </w:r>
    </w:p>
    <w:bookmarkEnd w:id="0"/>
    <w:bookmarkEnd w:id="1"/>
    <w:p w14:paraId="39AB5EC1" w14:textId="77777777" w:rsidR="006036EA" w:rsidRPr="00253F71" w:rsidRDefault="006036EA" w:rsidP="00990325">
      <w:pPr>
        <w:spacing w:after="0" w:line="276" w:lineRule="auto"/>
        <w:jc w:val="center"/>
        <w:rPr>
          <w:rStyle w:val="Hyperlink"/>
          <w:rFonts w:ascii="Times New Roman" w:hAnsi="Times New Roman" w:cs="Times New Roman"/>
          <w:sz w:val="24"/>
          <w:szCs w:val="24"/>
        </w:rPr>
      </w:pPr>
    </w:p>
    <w:p w14:paraId="5B9F082C" w14:textId="7268CDC8" w:rsidR="006C0887" w:rsidRPr="00253F71" w:rsidRDefault="001214E3" w:rsidP="00990325">
      <w:pPr>
        <w:spacing w:after="0" w:line="276" w:lineRule="auto"/>
        <w:jc w:val="center"/>
        <w:rPr>
          <w:rFonts w:ascii="Times New Roman" w:hAnsi="Times New Roman" w:cs="Times New Roman"/>
          <w:b/>
          <w:bCs/>
          <w:sz w:val="24"/>
          <w:szCs w:val="24"/>
        </w:rPr>
      </w:pPr>
      <w:r w:rsidRPr="00253F71">
        <w:rPr>
          <w:rFonts w:ascii="Times New Roman" w:hAnsi="Times New Roman" w:cs="Times New Roman"/>
          <w:b/>
          <w:bCs/>
          <w:sz w:val="24"/>
          <w:szCs w:val="24"/>
        </w:rPr>
        <w:t>Abstract</w:t>
      </w:r>
      <w:r w:rsidR="006C0887" w:rsidRPr="00253F71">
        <w:rPr>
          <w:rFonts w:ascii="Times New Roman" w:hAnsi="Times New Roman" w:cs="Times New Roman"/>
          <w:b/>
          <w:bCs/>
          <w:sz w:val="24"/>
          <w:szCs w:val="24"/>
        </w:rPr>
        <w:t xml:space="preserve">  </w:t>
      </w:r>
    </w:p>
    <w:p w14:paraId="1C1EF807" w14:textId="74126826" w:rsidR="00FD0705" w:rsidRPr="00253F71" w:rsidRDefault="002710EF" w:rsidP="00BA2DC3">
      <w:pPr>
        <w:spacing w:after="0" w:line="276" w:lineRule="auto"/>
        <w:jc w:val="both"/>
        <w:rPr>
          <w:rFonts w:ascii="Times New Roman" w:hAnsi="Times New Roman" w:cs="Times New Roman"/>
          <w:sz w:val="24"/>
          <w:szCs w:val="24"/>
        </w:rPr>
      </w:pPr>
      <w:r w:rsidRPr="00253F71">
        <w:rPr>
          <w:rFonts w:ascii="Times New Roman" w:hAnsi="Times New Roman" w:cs="Times New Roman"/>
          <w:i/>
          <w:iCs/>
          <w:sz w:val="24"/>
          <w:szCs w:val="24"/>
        </w:rPr>
        <w:t>Myristica fragrans</w:t>
      </w:r>
      <w:r w:rsidRPr="00253F71">
        <w:rPr>
          <w:rFonts w:ascii="Times New Roman" w:hAnsi="Times New Roman" w:cs="Times New Roman"/>
          <w:sz w:val="24"/>
          <w:szCs w:val="24"/>
        </w:rPr>
        <w:t xml:space="preserve"> </w:t>
      </w:r>
      <w:r w:rsidR="00AD132F" w:rsidRPr="00253F71">
        <w:rPr>
          <w:rFonts w:ascii="Times New Roman" w:hAnsi="Times New Roman" w:cs="Times New Roman"/>
          <w:sz w:val="24"/>
          <w:szCs w:val="24"/>
        </w:rPr>
        <w:t xml:space="preserve">(Houtt.) </w:t>
      </w:r>
      <w:r w:rsidR="005D5124" w:rsidRPr="00253F71">
        <w:rPr>
          <w:rFonts w:ascii="Times New Roman" w:hAnsi="Times New Roman" w:cs="Times New Roman"/>
          <w:sz w:val="24"/>
          <w:szCs w:val="24"/>
        </w:rPr>
        <w:t xml:space="preserve">or nutmeg is reported to have many implementations in traditional medicine and the fragrance properties it possesses. </w:t>
      </w:r>
      <w:r w:rsidR="00076678" w:rsidRPr="00253F71">
        <w:rPr>
          <w:rFonts w:ascii="Times New Roman" w:hAnsi="Times New Roman" w:cs="Times New Roman"/>
          <w:sz w:val="24"/>
          <w:szCs w:val="24"/>
        </w:rPr>
        <w:t>Recently,</w:t>
      </w:r>
      <w:r w:rsidR="005D5124" w:rsidRPr="00253F71">
        <w:rPr>
          <w:rFonts w:ascii="Times New Roman" w:hAnsi="Times New Roman" w:cs="Times New Roman"/>
          <w:sz w:val="24"/>
          <w:szCs w:val="24"/>
        </w:rPr>
        <w:t xml:space="preserve"> the literature has shown scientific interest in </w:t>
      </w:r>
      <w:r w:rsidR="0003106C">
        <w:rPr>
          <w:rFonts w:ascii="Times New Roman" w:hAnsi="Times New Roman" w:cs="Times New Roman"/>
          <w:sz w:val="24"/>
          <w:szCs w:val="24"/>
        </w:rPr>
        <w:t>h</w:t>
      </w:r>
      <w:commentRangeStart w:id="2"/>
      <w:r w:rsidR="00861178" w:rsidRPr="00861178">
        <w:rPr>
          <w:rFonts w:ascii="Times New Roman" w:hAnsi="Times New Roman" w:cs="Times New Roman"/>
          <w:sz w:val="24"/>
          <w:szCs w:val="24"/>
        </w:rPr>
        <w:t>ealth-promoting agent</w:t>
      </w:r>
      <w:commentRangeEnd w:id="2"/>
      <w:r w:rsidR="00861178">
        <w:rPr>
          <w:rStyle w:val="CommentReference"/>
        </w:rPr>
        <w:commentReference w:id="2"/>
      </w:r>
      <w:r w:rsidR="00861178" w:rsidRPr="00861178">
        <w:rPr>
          <w:rFonts w:ascii="Times New Roman" w:hAnsi="Times New Roman" w:cs="Times New Roman"/>
          <w:sz w:val="24"/>
          <w:szCs w:val="24"/>
        </w:rPr>
        <w:t xml:space="preserve"> </w:t>
      </w:r>
      <w:r w:rsidR="005D5124" w:rsidRPr="00253F71">
        <w:rPr>
          <w:rFonts w:ascii="Times New Roman" w:hAnsi="Times New Roman" w:cs="Times New Roman"/>
          <w:sz w:val="24"/>
          <w:szCs w:val="24"/>
        </w:rPr>
        <w:t>that are expected to make cost-effective therapeutic agents.</w:t>
      </w:r>
      <w:r w:rsidR="00076678" w:rsidRPr="00253F71">
        <w:rPr>
          <w:rFonts w:ascii="Times New Roman" w:hAnsi="Times New Roman" w:cs="Times New Roman"/>
          <w:sz w:val="24"/>
          <w:szCs w:val="24"/>
        </w:rPr>
        <w:t xml:space="preserve"> </w:t>
      </w:r>
      <w:r w:rsidR="005D5124" w:rsidRPr="00253F71">
        <w:rPr>
          <w:rFonts w:ascii="Times New Roman" w:hAnsi="Times New Roman" w:cs="Times New Roman"/>
          <w:sz w:val="24"/>
          <w:szCs w:val="24"/>
        </w:rPr>
        <w:t>This review aims to systematically review articles related to nutmeg</w:t>
      </w:r>
      <w:r w:rsidR="00FE45E3">
        <w:rPr>
          <w:rFonts w:ascii="Times New Roman" w:hAnsi="Times New Roman" w:cs="Times New Roman"/>
          <w:sz w:val="24"/>
          <w:szCs w:val="24"/>
        </w:rPr>
        <w:t>’</w:t>
      </w:r>
      <w:r w:rsidR="005D5124" w:rsidRPr="00253F71">
        <w:rPr>
          <w:rFonts w:ascii="Times New Roman" w:hAnsi="Times New Roman" w:cs="Times New Roman"/>
          <w:sz w:val="24"/>
          <w:szCs w:val="24"/>
        </w:rPr>
        <w:t xml:space="preserve">s phytochemical, pharmacological, and toxicity activity. Information was collected by searching the Springer, Scopus, Taylor and Francis, ScienceDirect, ProQuest, SAGE, Wiley, and PubMed databases using Preferred Reporting Items for Systematic Review and Meta-Analyses (PRISMA) as per the scoping review guidelines. A total of 28 studies were identified, 2 of which included review studies. </w:t>
      </w:r>
      <w:bookmarkStart w:id="3" w:name="_Hlk122635589"/>
      <w:r w:rsidR="005D5124" w:rsidRPr="00253F71">
        <w:rPr>
          <w:rFonts w:ascii="Times New Roman" w:hAnsi="Times New Roman" w:cs="Times New Roman"/>
          <w:sz w:val="24"/>
          <w:szCs w:val="24"/>
        </w:rPr>
        <w:t>There were 15 studies on the pharmacology of different parts of the nutmeg plant; five studies focused on nutmeg phytochemicals; four reports related to nutmeg toxicity, including studies presenting case reports; and four studies discussing a combination of phytochemicals, pharmacology, and nutmeg toxicity.</w:t>
      </w:r>
      <w:bookmarkEnd w:id="3"/>
      <w:r w:rsidR="005D5124" w:rsidRPr="00253F71">
        <w:rPr>
          <w:rFonts w:ascii="Times New Roman" w:hAnsi="Times New Roman" w:cs="Times New Roman"/>
          <w:sz w:val="24"/>
          <w:szCs w:val="24"/>
        </w:rPr>
        <w:t xml:space="preserve"> Overall, nutmeg is a medicinal plant that is claimed to </w:t>
      </w:r>
      <w:r w:rsidR="00076678" w:rsidRPr="00253F71">
        <w:rPr>
          <w:rFonts w:ascii="Times New Roman" w:hAnsi="Times New Roman" w:cs="Times New Roman"/>
          <w:sz w:val="24"/>
          <w:szCs w:val="24"/>
        </w:rPr>
        <w:t>help treat</w:t>
      </w:r>
      <w:r w:rsidR="005D5124" w:rsidRPr="00253F71">
        <w:rPr>
          <w:rFonts w:ascii="Times New Roman" w:hAnsi="Times New Roman" w:cs="Times New Roman"/>
          <w:sz w:val="24"/>
          <w:szCs w:val="24"/>
        </w:rPr>
        <w:t xml:space="preserve"> various </w:t>
      </w:r>
      <w:r w:rsidR="007D59A1">
        <w:rPr>
          <w:rFonts w:ascii="Times New Roman" w:hAnsi="Times New Roman" w:cs="Times New Roman"/>
          <w:sz w:val="24"/>
          <w:szCs w:val="24"/>
        </w:rPr>
        <w:t>diseases</w:t>
      </w:r>
      <w:r w:rsidR="005D5124" w:rsidRPr="00253F71">
        <w:rPr>
          <w:rFonts w:ascii="Times New Roman" w:hAnsi="Times New Roman" w:cs="Times New Roman"/>
          <w:sz w:val="24"/>
          <w:szCs w:val="24"/>
        </w:rPr>
        <w:t>, including brain nerve disorders, cancer, psychological disorders, cancer, and digestive system disorders. However, further scientific studies are needed to explore individual chemical compounds</w:t>
      </w:r>
      <w:r w:rsidR="00FE45E3">
        <w:rPr>
          <w:rFonts w:ascii="Times New Roman" w:hAnsi="Times New Roman" w:cs="Times New Roman"/>
          <w:sz w:val="24"/>
          <w:szCs w:val="24"/>
        </w:rPr>
        <w:t>’</w:t>
      </w:r>
      <w:r w:rsidR="005D5124" w:rsidRPr="00253F71">
        <w:rPr>
          <w:rFonts w:ascii="Times New Roman" w:hAnsi="Times New Roman" w:cs="Times New Roman"/>
          <w:sz w:val="24"/>
          <w:szCs w:val="24"/>
        </w:rPr>
        <w:t xml:space="preserve"> mechanisms of action and therapeutic effects.</w:t>
      </w:r>
      <w:r w:rsidR="00244E52" w:rsidRPr="00253F71">
        <w:rPr>
          <w:rFonts w:ascii="Times New Roman" w:hAnsi="Times New Roman" w:cs="Times New Roman"/>
          <w:sz w:val="24"/>
          <w:szCs w:val="24"/>
        </w:rPr>
        <w:t xml:space="preserve"> </w:t>
      </w:r>
    </w:p>
    <w:p w14:paraId="5FD5F545" w14:textId="77777777" w:rsidR="00ED5CA8" w:rsidRPr="00253F71" w:rsidRDefault="00ED5CA8" w:rsidP="00BA2DC3">
      <w:pPr>
        <w:spacing w:after="0" w:line="276" w:lineRule="auto"/>
        <w:jc w:val="both"/>
        <w:rPr>
          <w:rFonts w:ascii="Times New Roman" w:hAnsi="Times New Roman" w:cs="Times New Roman"/>
          <w:sz w:val="24"/>
          <w:szCs w:val="24"/>
        </w:rPr>
      </w:pPr>
    </w:p>
    <w:p w14:paraId="32010E0C" w14:textId="3DD60104" w:rsidR="00244E52" w:rsidRPr="00253F71" w:rsidRDefault="00244E52" w:rsidP="00BA2DC3">
      <w:pPr>
        <w:spacing w:after="0" w:line="276" w:lineRule="auto"/>
        <w:jc w:val="both"/>
        <w:rPr>
          <w:rFonts w:ascii="Times New Roman" w:hAnsi="Times New Roman" w:cs="Times New Roman"/>
          <w:sz w:val="24"/>
          <w:szCs w:val="24"/>
        </w:rPr>
      </w:pPr>
      <w:r w:rsidRPr="00253F71">
        <w:rPr>
          <w:rFonts w:ascii="Times New Roman" w:hAnsi="Times New Roman" w:cs="Times New Roman"/>
          <w:b/>
          <w:bCs/>
          <w:sz w:val="24"/>
          <w:szCs w:val="24"/>
        </w:rPr>
        <w:t>Keywords:</w:t>
      </w:r>
      <w:r w:rsidRPr="00253F71">
        <w:rPr>
          <w:rFonts w:ascii="Times New Roman" w:hAnsi="Times New Roman" w:cs="Times New Roman"/>
          <w:sz w:val="24"/>
          <w:szCs w:val="24"/>
        </w:rPr>
        <w:t xml:space="preserve"> </w:t>
      </w:r>
      <w:r w:rsidR="00F63950" w:rsidRPr="00253F71">
        <w:rPr>
          <w:rFonts w:ascii="Times New Roman" w:hAnsi="Times New Roman" w:cs="Times New Roman"/>
          <w:sz w:val="24"/>
          <w:szCs w:val="24"/>
        </w:rPr>
        <w:t>biological activity, nutmeg</w:t>
      </w:r>
      <w:r w:rsidR="00F63950">
        <w:rPr>
          <w:rFonts w:ascii="Times New Roman" w:hAnsi="Times New Roman" w:cs="Times New Roman"/>
          <w:sz w:val="24"/>
          <w:szCs w:val="24"/>
        </w:rPr>
        <w:t>,</w:t>
      </w:r>
      <w:r w:rsidR="00F63950" w:rsidRPr="00253F71">
        <w:rPr>
          <w:rFonts w:ascii="Times New Roman" w:hAnsi="Times New Roman" w:cs="Times New Roman"/>
          <w:sz w:val="24"/>
          <w:szCs w:val="24"/>
        </w:rPr>
        <w:t xml:space="preserve"> </w:t>
      </w:r>
      <w:r w:rsidR="00ED5CA8" w:rsidRPr="00253F71">
        <w:rPr>
          <w:rFonts w:ascii="Times New Roman" w:hAnsi="Times New Roman" w:cs="Times New Roman"/>
          <w:sz w:val="24"/>
          <w:szCs w:val="24"/>
        </w:rPr>
        <w:t>phytochemistry, pharmacology, toxicity</w:t>
      </w:r>
      <w:r w:rsidRPr="00253F71">
        <w:rPr>
          <w:rFonts w:ascii="Times New Roman" w:hAnsi="Times New Roman" w:cs="Times New Roman"/>
          <w:sz w:val="24"/>
          <w:szCs w:val="24"/>
        </w:rPr>
        <w:t xml:space="preserve"> </w:t>
      </w:r>
    </w:p>
    <w:p w14:paraId="624B583F" w14:textId="77777777" w:rsidR="00244E52" w:rsidRPr="00253F71" w:rsidRDefault="00244E52" w:rsidP="00BA2DC3">
      <w:pPr>
        <w:spacing w:after="0" w:line="276" w:lineRule="auto"/>
        <w:jc w:val="both"/>
        <w:rPr>
          <w:rFonts w:ascii="Times New Roman" w:hAnsi="Times New Roman" w:cs="Times New Roman"/>
          <w:sz w:val="24"/>
          <w:szCs w:val="24"/>
        </w:rPr>
      </w:pPr>
    </w:p>
    <w:p w14:paraId="5B21960E" w14:textId="5CD8B89C" w:rsidR="007E3AE1" w:rsidRPr="00253F71" w:rsidRDefault="00D37691" w:rsidP="00990325">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INTRODUCTION</w:t>
      </w:r>
    </w:p>
    <w:p w14:paraId="2AF2B363" w14:textId="6C3F9E77" w:rsidR="00CC51F7" w:rsidRPr="00253F71" w:rsidRDefault="005D5124" w:rsidP="00CC51F7">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iCs/>
          <w:sz w:val="24"/>
          <w:szCs w:val="24"/>
        </w:rPr>
        <w:t xml:space="preserve">Traditional medicine has been widely carried out by people </w:t>
      </w:r>
      <w:r w:rsidR="00751202">
        <w:rPr>
          <w:rFonts w:ascii="Times New Roman" w:hAnsi="Times New Roman" w:cs="Times New Roman"/>
          <w:iCs/>
          <w:sz w:val="24"/>
          <w:szCs w:val="24"/>
        </w:rPr>
        <w:t>who</w:t>
      </w:r>
      <w:r w:rsidRPr="00253F71">
        <w:rPr>
          <w:rFonts w:ascii="Times New Roman" w:hAnsi="Times New Roman" w:cs="Times New Roman"/>
          <w:iCs/>
          <w:sz w:val="24"/>
          <w:szCs w:val="24"/>
        </w:rPr>
        <w:t xml:space="preserve"> use traditional plants, one of which is plants from the Myristicaceae family. Myristicaceae grows </w:t>
      </w:r>
      <w:r w:rsidR="00AA6084">
        <w:rPr>
          <w:rFonts w:ascii="Times New Roman" w:hAnsi="Times New Roman" w:cs="Times New Roman"/>
          <w:iCs/>
          <w:sz w:val="24"/>
          <w:szCs w:val="24"/>
        </w:rPr>
        <w:t>considerably</w:t>
      </w:r>
      <w:r w:rsidRPr="00253F71">
        <w:rPr>
          <w:rFonts w:ascii="Times New Roman" w:hAnsi="Times New Roman" w:cs="Times New Roman"/>
          <w:iCs/>
          <w:sz w:val="24"/>
          <w:szCs w:val="24"/>
        </w:rPr>
        <w:t xml:space="preserve"> in tropical rainforests</w:t>
      </w:r>
      <w:r w:rsidR="00225D2B">
        <w:rPr>
          <w:rFonts w:ascii="Times New Roman" w:hAnsi="Times New Roman" w:cs="Times New Roman"/>
          <w:iCs/>
          <w:sz w:val="24"/>
          <w:szCs w:val="24"/>
        </w:rPr>
        <w:t xml:space="preserve"> </w:t>
      </w:r>
      <w:commentRangeStart w:id="4"/>
      <w:r w:rsidR="00B220C2">
        <w:rPr>
          <w:rFonts w:ascii="Times New Roman" w:hAnsi="Times New Roman" w:cs="Times New Roman"/>
          <w:iCs/>
          <w:sz w:val="24"/>
          <w:szCs w:val="24"/>
        </w:rPr>
        <w:fldChar w:fldCharType="begin" w:fldLock="1"/>
      </w:r>
      <w:r w:rsidR="00632BB2">
        <w:rPr>
          <w:rFonts w:ascii="Times New Roman" w:hAnsi="Times New Roman" w:cs="Times New Roman"/>
          <w:iCs/>
          <w:sz w:val="24"/>
          <w:szCs w:val="24"/>
        </w:rPr>
        <w:instrText>ADDIN CSL_CITATION {"citationItems":[{"id":"ITEM-1","itemData":{"DOI":"10.4308/hjb.22.1.41","abstract":"Nutmeg (family: Myristicaceae) is a plant that originated from Banda islands and is widely cultivated in several places in the world. Secondary metabolites of this plant have a high value because of their benefits for the health, food, and beauty industries. This study aims at developing DNA barcode for nutmeg (Myristica fragrans) using standard recommended fragment of matK (maturase K) gene. Universal matK primer pairs were used to amplify 889 bp DNA fragment. BLAST search from NCBI site showed that Sangihe nutmeg has 100% identity with Myristica fatua, M. maingayi, and M. globosa. It also has 3 nucleotides difference with Rivola sebifera (identity 99.58%) and 4 nucleotides difference with Knema laurina (identity 99.43%). It can be inferred from this study that single locus of matK gene cannot be used to differentiate species in Myristica; it can only be used to differentiate the genus level within family Myristicaceae.","author":[{"dropping-particle":"","family":"TALLEI","given":"TRINA EKAWATI","non-dropping-particle":"","parse-names":false,"suffix":""},{"dropping-particle":"","family":"KOLONDAM","given":"BEIVY JONATHAN","non-dropping-particle":"","parse-names":false,"suffix":""}],"container-title":"HAYATI Journal of Biosciences","id":"ITEM-1","issue":"1","issued":{"date-parts":[["2015"]]},"page":"41-47","publisher":"Institut Pertanian Bogor","title":"DNA Barcoding of Sangihe Nutmeg (Myristica fragrans) using matK Gene","type":"article-journal","volume":"22"},"uris":["http://www.mendeley.com/documents/?uuid=663311fa-eb9c-3300-9f98-7bc7eef1c446"]}],"mendeley":{"formattedCitation":"(TALLEI &amp; KOLONDAM, 2015)","manualFormatting":"(Tallei and Kolondam, 2015)","plainTextFormattedCitation":"(TALLEI &amp; KOLONDAM, 2015)","previouslyFormattedCitation":"(TALLEI &amp; KOLONDAM, 2015)"},"properties":{"noteIndex":0},"schema":"https://github.com/citation-style-language/schema/raw/master/csl-citation.json"}</w:instrText>
      </w:r>
      <w:r w:rsidR="00B220C2">
        <w:rPr>
          <w:rFonts w:ascii="Times New Roman" w:hAnsi="Times New Roman" w:cs="Times New Roman"/>
          <w:iCs/>
          <w:sz w:val="24"/>
          <w:szCs w:val="24"/>
        </w:rPr>
        <w:fldChar w:fldCharType="separate"/>
      </w:r>
      <w:r w:rsidR="00330E59" w:rsidRPr="00330E59">
        <w:rPr>
          <w:rFonts w:ascii="Times New Roman" w:hAnsi="Times New Roman" w:cs="Times New Roman"/>
          <w:iCs/>
          <w:noProof/>
          <w:sz w:val="24"/>
          <w:szCs w:val="24"/>
        </w:rPr>
        <w:t>(</w:t>
      </w:r>
      <w:r w:rsidR="00225D2B" w:rsidRPr="00330E59">
        <w:rPr>
          <w:rFonts w:ascii="Times New Roman" w:hAnsi="Times New Roman" w:cs="Times New Roman"/>
          <w:iCs/>
          <w:noProof/>
          <w:sz w:val="24"/>
          <w:szCs w:val="24"/>
        </w:rPr>
        <w:t xml:space="preserve">Tallei </w:t>
      </w:r>
      <w:r w:rsidR="00330E59" w:rsidRPr="00330E59">
        <w:rPr>
          <w:rFonts w:ascii="Times New Roman" w:hAnsi="Times New Roman" w:cs="Times New Roman"/>
          <w:iCs/>
          <w:noProof/>
          <w:sz w:val="24"/>
          <w:szCs w:val="24"/>
        </w:rPr>
        <w:t xml:space="preserve">and </w:t>
      </w:r>
      <w:r w:rsidR="00225D2B" w:rsidRPr="00330E59">
        <w:rPr>
          <w:rFonts w:ascii="Times New Roman" w:hAnsi="Times New Roman" w:cs="Times New Roman"/>
          <w:iCs/>
          <w:noProof/>
          <w:sz w:val="24"/>
          <w:szCs w:val="24"/>
        </w:rPr>
        <w:t>Kolondam</w:t>
      </w:r>
      <w:r w:rsidR="00330E59" w:rsidRPr="00330E59">
        <w:rPr>
          <w:rFonts w:ascii="Times New Roman" w:hAnsi="Times New Roman" w:cs="Times New Roman"/>
          <w:iCs/>
          <w:noProof/>
          <w:sz w:val="24"/>
          <w:szCs w:val="24"/>
        </w:rPr>
        <w:t>, 2015)</w:t>
      </w:r>
      <w:r w:rsidR="00B220C2">
        <w:rPr>
          <w:rFonts w:ascii="Times New Roman" w:hAnsi="Times New Roman" w:cs="Times New Roman"/>
          <w:iCs/>
          <w:sz w:val="24"/>
          <w:szCs w:val="24"/>
        </w:rPr>
        <w:fldChar w:fldCharType="end"/>
      </w:r>
      <w:commentRangeEnd w:id="4"/>
      <w:r w:rsidR="00225D2B">
        <w:rPr>
          <w:rStyle w:val="CommentReference"/>
        </w:rPr>
        <w:commentReference w:id="4"/>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such as Indonesia, China, Taiwan, Malaysia, India, Grenada, South America, and Sri Lanka</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abstract":"Myristica fragrans is an annual spice belonging to the family Myristicaceae. It has been cultivated throughout the world and used for food flavoring, essential oil applications and in traditional medicines. Mostly nutmeg contains terpenes and phenylpropenes. Chemical composition of these constituents varies due to different cultivation conditions. Nutmeg is considered as essential ingredient of numerous industrial applications ranging from food to cosmetics. Its pharmaceutical products are also important due to its antioxidant and antimicrobial properties. More uses and applications of nutmeg byproducts are continuously added. Nutmeg is used as a constituent in preparations of medicines such as for dysentery, flatulence, stomachache, nausea, vomiting, rheumatism, sciatica, malaria and early stages of leprosy. More research on maximizing yield, optimum preservation and oil extraction methods are needed","author":[{"dropping-particle":"","family":"Naeem","given":"Namra","non-dropping-particle":"","parse-names":false,"suffix":""},{"dropping-particle":"","family":"Rehman","given":"Rafia","non-dropping-particle":"","parse-names":false,"suffix":""},{"dropping-particle":"","family":"Mushtaq","given":"Ayesha","non-dropping-particle":"","parse-names":false,"suffix":""},{"dropping-particle":"","family":"Ghania","given":"Ben","non-dropping-particle":"","parse-names":false,"suffix":""}],"container-title":"International Journal Of Chemical and Biochemical Sciencies","id":"ITEM-1","issue":"October","issued":{"date-parts":[["2016"]]},"page":"107-110","title":"Nutmeg: A review on uses and biological properties","type":"article-journal","volume":"9"},"uris":["http://www.mendeley.com/documents/?uuid=ac4783b7-194a-47c2-a546-b93ef0039a79","http://www.mendeley.com/documents/?uuid=733c1813-8222-4c69-8fb5-de136b36a844"]},{"id":"ITEM-2","itemData":{"abstract":"Between July and October 2019, LMN discovered a total of 23 nutmegs Myristica fragrans Houttuyn, 1774 stranded at various locations along the shoreline of County Clare, on the Atlantic coast of western Ireland. The specimens represent the first records of stranded M. fragrans seeds from Irish waters. The occurrence and potential provenance of stranded nutmegs on Irish and North Atlantic maritime shores are reviewed. Flotation experiments suggest that some stranded nutmegs may represent true peregrine trans-Atlantic drifters while others may have been locally discarded.","author":[{"dropping-particle":"","family":"Quigley","given":"Declan T G","non-dropping-particle":"","parse-names":false,"suffix":""},{"dropping-particle":"","family":"MacNamara","given":"Liam","non-dropping-particle":"","parse-names":false,"suffix":""},{"dropping-particle":"","family":"Gainey","given":"Paul A","non-dropping-particle":"","parse-names":false,"suffix":""}],"container-title":"Bulletin of the Irish Biogeographical Society","id":"ITEM-2","issue":"44","issued":{"date-parts":[["2020"]]},"page":"178-188","title":"First Records of Stranded Nutmegs Myristica Fragrans Houttuyn, 1774 (Magnoliales: Myristicaceae) on The Irish Coast and A Review of North Atlantic Records","type":"article-journal","volume":"44"},"uris":["http://www.mendeley.com/documents/?uuid=deb72dcd-8d68-3ce3-ac9e-69ab97c58e08"]}],"mendeley":{"formattedCitation":"(Naeem et al., 2016; Quigley et al., 2020)","plainTextFormattedCitation":"(Naeem et al., 2016; Quigley et al., 2020)","previouslyFormattedCitation":"(Naeem et al., 2016; Quigley et al., 2020)"},"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Naeem et al., 2016; Quigley et al., 2020)</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The use of nutmeg is widely used in parts of the world as a spice</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632BB2">
        <w:rPr>
          <w:rFonts w:ascii="Times New Roman" w:hAnsi="Times New Roman" w:cs="Times New Roman"/>
          <w:sz w:val="24"/>
          <w:szCs w:val="24"/>
        </w:rPr>
        <w:instrText>ADDIN CSL_CITATION {"citationItems":[{"id":"ITEM-1","itemData":{"DOI":"10.1177/194008291300600502","ISSN":"19400829","abstract":"Field studies of several species of Myristica (Myristicaceae) have produced a more detailed understanding of the pollination and reproduction of nutmeg, which had long been wanting. Nutmegs are dioecious tropical forest trees within the order Magnoliales. Nutmegs conform to the general pattern of dioecious tropical trees; they have small, inconspicuous flowers with a pollen reward system, and interact with a guild of small, generalist insects, predominately beetles, thrips and flies. Pollen is the only obvious reward, so pollination operates by deception and foraging errors. Fluctuations in floral displays may encourage foraging errors, and beetles have been found to be sensitive and responsive to such changes in floral displays. Natural populations of nutmegs are generally male-biased, although irregular flowering can shift sex ratios from season to season. Intersexual differences in microhabitat preference were found in some, but not all nutmeg species studied. Compared to their importance and prevalence in tropical forests, the nutmeg family remains both under-studied and difficult to study. Future work should focus on aspects of nutmeg reproduction such as pollen flow and fruiting success (or seed set) that may offer conservation insights. © Manju V. Sharma and Joseph E. Armstrong.","author":[{"dropping-particle":"V.","family":"Sharma","given":"Manju","non-dropping-particle":"","parse-names":false,"suffix":""},{"dropping-particle":"","family":"Armstrong","given":"Joseph E.","non-dropping-particle":"","parse-names":false,"suffix":""}],"container-title":"Tropical Conservation Science","id":"ITEM-1","issue":"5","issued":{"date-parts":[["2013"]]},"page":"595-607","title":"Pollination of Myristica and other nutmegs in natural populations","type":"article-journal","volume":"6"},"uris":["http://www.mendeley.com/documents/?uuid=12d0c9c5-d191-4209-865e-9b1786adf0f2","http://www.mendeley.com/documents/?uuid=87d2a372-2573-4dce-aaa5-488ca5101813"]}],"mendeley":{"formattedCitation":"(Sharma &amp; Armstrong, 2013)","plainTextFormattedCitation":"(Sharma &amp; Armstrong, 2013)","previouslyFormattedCitation":"(Sharma &amp; Armstrong, 2013)"},"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632BB2" w:rsidRPr="00632BB2">
        <w:rPr>
          <w:rFonts w:ascii="Times New Roman" w:hAnsi="Times New Roman" w:cs="Times New Roman"/>
          <w:noProof/>
          <w:sz w:val="24"/>
          <w:szCs w:val="24"/>
        </w:rPr>
        <w:t>(Sharma &amp; Armstrong, 2013)</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and as herbal medicine to overcome various diseases</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naduaka et al., 2022)</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commentRangeStart w:id="5"/>
      <w:r w:rsidR="00225D2B">
        <w:rPr>
          <w:rFonts w:ascii="Times New Roman" w:hAnsi="Times New Roman" w:cs="Times New Roman"/>
          <w:sz w:val="24"/>
          <w:szCs w:val="24"/>
        </w:rPr>
        <w:t>I</w:t>
      </w:r>
      <w:r w:rsidRPr="00253F71">
        <w:rPr>
          <w:rFonts w:ascii="Times New Roman" w:hAnsi="Times New Roman" w:cs="Times New Roman"/>
          <w:sz w:val="24"/>
          <w:szCs w:val="24"/>
        </w:rPr>
        <w:t>n addition</w:t>
      </w:r>
      <w:commentRangeEnd w:id="5"/>
      <w:r w:rsidR="00225D2B">
        <w:rPr>
          <w:rStyle w:val="CommentReference"/>
        </w:rPr>
        <w:commentReference w:id="5"/>
      </w:r>
      <w:r w:rsidRPr="00253F71">
        <w:rPr>
          <w:rFonts w:ascii="Times New Roman" w:hAnsi="Times New Roman" w:cs="Times New Roman"/>
          <w:sz w:val="24"/>
          <w:szCs w:val="24"/>
        </w:rPr>
        <w:t>, nutmeg is also commercially utilized in care products, active packaging of food</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016/j.tifs.2019.07.020","ISSN":"0924-2244","abstract":"Background Polystyrene (PS) is extensively used in diverse forms for packaging of many food products such as meat, dairy and bakery products. There is a potential migration of styrene monomer from PS packages into the foods which are in contact with them. Scope and approach This study aims at reviewing the representative styrene migration from PS packages material into the correspondence foods and discusses the addressed parameters affecting the styrene migration. The analytical methods for detecting styrene monomer in food products and PS packaging materials is also covered in this study. The possible safety and health issues related to the styrene monomer migration will be covered too. Key findings and conclusions: The quality of PS packaging material in terms of their styrene monomer residue level and the storage conditions of foods can greatly affect styrene migration. Also, the food characteristics such as fat content, pH, etc. can significantly affect styrene migration. Although styrene monomer is considered as a non-toxic compound, its migration into the foods can downgrade sensorial properties as well as resulting in health problems. In some cases, the presence of styrene in foods can make carcinogenic, hematological, cytogenetic, and neurotoxic issues.","author":[{"dropping-particle":"","family":"Pilevar","given":"Zahra","non-dropping-particle":"","parse-names":false,"suffix":""},{"dropping-particle":"","family":"Bahrami","given":"Akbar","non-dropping-particle":"","parse-names":false,"suffix":""},{"dropping-particle":"","family":"Beikzadeh","given":"Samira","non-dropping-particle":"","parse-names":false,"suffix":""},{"dropping-particle":"","family":"Hosseini","given":"Hedayat","non-dropping-particle":"","parse-names":false,"suffix":""},{"dropping-particle":"","family":"Jafari","given":"Seid Mahdi","non-dropping-particle":"","parse-names":false,"suffix":""}],"container-title":"Trends in Food Science &amp; Technology","id":"ITEM-1","issued":{"date-parts":[["2019"]]},"page":"248-261","title":"Migration of styrene monomer from polystyrene packaging materials into foods: Characterization and safety evaluation","type":"article-journal","volume":"91"},"uris":["http://www.mendeley.com/documents/?uuid=aa3fc470-9e3c-485d-ba45-444aac4594db","http://www.mendeley.com/documents/?uuid=058d19bc-b200-4660-9d21-aff97aba122f"]}],"mendeley":{"formattedCitation":"(Pilevar et al., 2019)","plainTextFormattedCitation":"(Pilevar et al., 2019)","previouslyFormattedCitation":"(Pilevar et al., 2019)"},"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ilevar et al., 2019)</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beverages, and antimicrobial agents in food preservation derived from trimyristin and its derivatives in nutmeg butter content, namely, myristic acid, myristyl alcohol, and glycerol</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www.researchgate.net/publication/275771715","abstract":"The large quantity and variety of aromatic compounds in the seed and mace of the nutmeg fruit have led to the historic and continued use of nutmeg and mace as spices. Dried and ground nutmeg and mace are widely used for their flavouring characteristics in the food industry. The nutmeg seed is rich in aromatic oil (30-55%) of which the \"essential oil\" accounts for 5-15% and the \"fixed oil\" or \"nutmeg butter\" accounts for 24-40%. Mace contains 4-17% volatile oil. Products of nutmeg and mace in the form of oleoresins, butter and essential oil are also widely used in the food, cosmetic and pharmaceutical industries. World demand for nutmeg and mace is estimated at 9000 tons with the respective markets Europe (42%) and USA (26%). Indonesia produces 70% of the world demand for nutmeg while Grenada produces some 25%, with the majority of the balance coming from Sri Lanka/India. Nutmegs are processed for export from Grenada through a set of operational steps which have been practised for many years. The industry is highly labour intensive, employing many unskilled and a few experienced workers. The processing tasks are manual, tedious and repetitive and involve excessive handling. With the exception of one unit operation, there is an absence of mechanical aids or machinery for handling and processing the crop. Only recently has mechanization been seriously considered and evaluated. Research and development work on the key processing operations such as cracking, drying and sorting has the potential for positively impacting on the industry. In addition to the uses of nutmeg and mace as a spice in baking products, dairy products and alcoholic beverages, the ripe open pods of the fruit are utilized in Grenada and processed into jams, jellies, syrups, preserved in syrup, \"cheese\" and candied pods and the nutmeg oil is used as a balm for aching muscles. What started as a kitchen/cottage type industry is now emerging as a viable contributor to Grenada’s economy with the establishment of a steam distillation plant and several lines of nutmeg products including jams and jellies, syrups and liqueurs and pain relieving balms. There is a need for research and development work on waste utilization as well as on the isolation of trimyristin, a fat which accounts for 40% of the nutmeg seed and 75% of the oil. Trimyristin is used industrially as a raw material for myristic acid and glycerol and there is a large potential market for trimyristin as a raw material for the soap, p…","author":[{"dropping-particle":"","family":"Singh","given":"Ranjit H","non-dropping-particle":"","parse-names":false,"suffix":""}],"container-title":"Science and Technology","id":"ITEM-1","issued":{"date-parts":[["2003"]]},"title":"The Nutmeg and Spice Industry in Grenada : Innovations and Competitiveness","type":"article-journal"},"uris":["http://www.mendeley.com/documents/?uuid=8f8326f1-9eaf-438f-9bcd-e1112f86312e","http://www.mendeley.com/documents/?uuid=ab635dec-73fd-4ba9-a1ad-7cb170c5d54e"]},{"id":"ITEM-2","itemData":{"DOI":"https://doi.org/10.1016/j.tifs.2019.12.009","ISSN":"0924-2244","abstract":"Background Commercial heat sterilization has been used in the food industry for decades to produce safe foods. However, this technology can have potential detrimental effects on the organoleptic and nutritional quality of foods; so numerous innovative technologies have been developed to destroy pathogens potentially present in foods as well as maintaining the sensory properties. Among pathogenic bacteria, L. monocytogenes is of great importance for optimization of advanced technologies. Scope and approach It is estimated that L. monocytogenes alone is globally responsible for 23,150 sicknesses and 5463 deaths per year and its inactivation is vital for ensuring microbiologically safe food products. In addition, its high resistance to most processes, compared to other pathogenic bacteria has made L. monocytogenes to be one of good indicators for examining the efficiency of food processing technologies. This review focuses on the efficiency of novel food processing technologies and their antimicrobial mechanisms to inactivate L. monocytogenes. Key findings and conclusions Non-conventional technologies of high hydrostatic pressure, ultrasound, and microwave can be considered as efficient as commercial sterilization methods in destroying L. monocytogenes and potentially other foodborne pathogens. The composition and characteristics of foods, processing conditions, and the resistance of L. monocytogenes (in species level) against the processing are among diverse determining factors affecting the efficiency of these advanced processes. This study provides a comprehensive summary on efficiency of newer technologies to conventional heating which could be helpful for industries as well as researchers to select the best applicable treatment for food product.","author":[{"dropping-particle":"","family":"Bahrami","given":"Akbar","non-dropping-particle":"","parse-names":false,"suffix":""},{"dropping-particle":"","family":"Moaddabdoost Baboli","given":"Zahra","non-dropping-particle":"","parse-names":false,"suffix":""},{"dropping-particle":"","family":"Schimmel","given":"Keith","non-dropping-particle":"","parse-names":false,"suffix":""},{"dropping-particle":"","family":"Jafari","given":"Seid Mahdi","non-dropping-particle":"","parse-names":false,"suffix":""},{"dropping-particle":"","family":"Williams","given":"Leonard","non-dropping-particle":"","parse-names":false,"suffix":""}],"container-title":"Trends in Food Science &amp; Technology","id":"ITEM-2","issued":{"date-parts":[["2020"]]},"page":"61-78","title":"Efficiency of novel processing technologies for the control of Listeria monocytogenes in food products","type":"article-journal","volume":"96"},"uris":["http://www.mendeley.com/documents/?uuid=61f7d602-0865-42ff-bd95-08759c2da164","http://www.mendeley.com/documents/?uuid=a619697e-65e1-4bec-9d89-145ee6dea120"]}],"mendeley":{"formattedCitation":"(Bahrami et al., 2020; Singh, 2003)","plainTextFormattedCitation":"(Bahrami et al., 2020; Singh, 2003)","previouslyFormattedCitation":"(Bahrami et al., 2020; Singh, 2003)"},"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Bahrami et al., 2020; Singh, 2003)</w:t>
      </w:r>
      <w:r w:rsidR="006C0887" w:rsidRPr="00253F71">
        <w:rPr>
          <w:rFonts w:ascii="Times New Roman" w:hAnsi="Times New Roman" w:cs="Times New Roman"/>
          <w:sz w:val="24"/>
          <w:szCs w:val="24"/>
        </w:rPr>
        <w:fldChar w:fldCharType="end"/>
      </w:r>
      <w:r w:rsidR="00CC51F7" w:rsidRPr="00253F71">
        <w:rPr>
          <w:rFonts w:ascii="Times New Roman" w:hAnsi="Times New Roman" w:cs="Times New Roman"/>
          <w:sz w:val="24"/>
          <w:szCs w:val="24"/>
        </w:rPr>
        <w:t>.</w:t>
      </w:r>
    </w:p>
    <w:p w14:paraId="5F74AE27" w14:textId="23261B84" w:rsidR="00CC51F7" w:rsidRPr="00253F71" w:rsidRDefault="005D5124" w:rsidP="00CC51F7">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sz w:val="24"/>
          <w:szCs w:val="24"/>
        </w:rPr>
        <w:t>The pharmaceutical importance of nutmeg lies in its capacity to produce a wide variety of secondary metabolites. GC-MS analysis showed that nutmeg contains 37 metabolites such as saccharides (monosaccharides and disaccharides), fats, amino, organic acids, alkaloids, and non-volatile metabolites that explain nutmeg flavor as a spice</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lwt.2018.08.002","abstract":"Nutmeg is a plant grown in tropical region for its seeds distinct flavor, nutritive value and health benefits. Despite extensive studies on nutmeg seed metabolites composition, much less is known regarding volatiles composition in the seed outgrowth mace and fruit and or roasting impact on its flavor. A volatile extraction method was applied for the first time to reveal for nutmeg distinct aroma using headspace solid-phase microextraction (SPME) coupled to mass spectrometry. A total of 53 volatiles were identified belonging to various classes viz., aromatic ethers, monoterpenes and sesquiterpenes. Compared to seeds and mace tissue, fruit was found more enriched in the key flavor “myristicin” 40%. In contrast, monoterpene hydrocarbons amounted as major volatile forms in seeds. Compared to nutmeg fruit, roasted seeds showed a distinct aroma composed of (E)-isoeugenol 16% and methoxyeugenol 11% not detected in fresh seed concurrent with lower anti-nutrient alkaloid levels. GC–MS was further utilized to localize primary metabolites (i.e., sugars and organic acids) and revealing for free sugars abundance in seeds at 47% versus enrichment of organic acids 58% viz. malic acid in fruit, and accounting for the later less palatable taste. This study provides the most comprehensive map for sensory metabolites distribution in nutmeg.","author":[{"dropping-particle":"","family":"Farag","given":"Mohamed A","non-dropping-particle":"","parse-names":false,"suffix":""},{"dropping-particle":"","family":"Mohsen","given":"Engy","non-dropping-particle":"","parse-names":false,"suffix":""},{"dropping-particle":"","family":"El-Gendy","given":"Abd El Nasser G","non-dropping-particle":"","parse-names":false,"suffix":""}],"container-title":"LWT","id":"ITEM-1","issue":"July","issued":{"date-parts":[["2018"]]},"page":"684-692","publisher":"Elsevier","title":"Sensory metabolites profiling in Myristica fragrans (Nutmeg) organs and in response to roasting as analyzed via chemometric tools","type":"article-journal","volume":"97"},"uris":["http://www.mendeley.com/documents/?uuid=7609d41c-099f-31e5-bb71-9c8e66914c67"]}],"mendeley":{"formattedCitation":"(Farag et al., 2018)","plainTextFormattedCitation":"(Farag et al., 2018)","previouslyFormattedCitation":"(Farag et al., 2018)"},"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Farag et al., 2018)</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00175992">
        <w:rPr>
          <w:rFonts w:ascii="Times New Roman" w:hAnsi="Times New Roman" w:cs="Times New Roman"/>
          <w:sz w:val="24"/>
          <w:szCs w:val="24"/>
        </w:rPr>
        <w:t>I</w:t>
      </w:r>
      <w:r w:rsidRPr="00253F71">
        <w:rPr>
          <w:rFonts w:ascii="Times New Roman" w:hAnsi="Times New Roman" w:cs="Times New Roman"/>
          <w:sz w:val="24"/>
          <w:szCs w:val="24"/>
        </w:rPr>
        <w:t xml:space="preserve">n addition, several carbazole alkaloids </w:t>
      </w:r>
      <w:r w:rsidR="00A054FA" w:rsidRPr="00253F71">
        <w:rPr>
          <w:rFonts w:ascii="Times New Roman" w:hAnsi="Times New Roman" w:cs="Times New Roman"/>
          <w:sz w:val="24"/>
          <w:szCs w:val="24"/>
        </w:rPr>
        <w:t>define</w:t>
      </w:r>
      <w:r w:rsidRPr="00253F71">
        <w:rPr>
          <w:rFonts w:ascii="Times New Roman" w:hAnsi="Times New Roman" w:cs="Times New Roman"/>
          <w:sz w:val="24"/>
          <w:szCs w:val="24"/>
        </w:rPr>
        <w:t xml:space="preserve"> nutmeg fragrance at maximum levels in arillus (24%)</w:t>
      </w:r>
      <w:r w:rsidR="00A054FA" w:rsidRPr="00253F71">
        <w:rPr>
          <w:rFonts w:ascii="Times New Roman" w:hAnsi="Times New Roman" w:cs="Times New Roman"/>
          <w:sz w:val="24"/>
          <w:szCs w:val="24"/>
        </w:rPr>
        <w:t>,</w:t>
      </w:r>
      <w:r w:rsidRPr="00253F71">
        <w:rPr>
          <w:rFonts w:ascii="Times New Roman" w:hAnsi="Times New Roman" w:cs="Times New Roman"/>
          <w:sz w:val="24"/>
          <w:szCs w:val="24"/>
        </w:rPr>
        <w:t xml:space="preserve"> followed by seeds (7%)</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lwt.2018.08.002","abstract":"Nutmeg is a plant grown in tropical region for its seeds distinct flavor, nutritive value and health benefits. Despite extensive studies on nutmeg seed metabolites composition, much less is known regarding volatiles composition in the seed outgrowth mace and fruit and or roasting impact on its flavor. A volatile extraction method was applied for the first time to reveal for nutmeg distinct aroma using headspace solid-phase microextraction (SPME) coupled to mass spectrometry. A total of 53 volatiles were identified belonging to various classes viz., aromatic ethers, monoterpenes and sesquiterpenes. Compared to seeds and mace tissue, fruit was found more enriched in the key flavor “myristicin” 40%. In contrast, monoterpene hydrocarbons amounted as major volatile forms in seeds. Compared to nutmeg fruit, roasted seeds showed a distinct aroma composed of (E)-isoeugenol 16% and methoxyeugenol 11% not detected in fresh seed concurrent with lower anti-nutrient alkaloid levels. GC–MS was further utilized to localize primary metabolites (i.e., sugars and organic acids) and revealing for free sugars abundance in seeds at 47% versus enrichment of organic acids 58% viz. malic acid in fruit, and accounting for the later less palatable taste. This study provides the most comprehensive map for sensory metabolites distribution in nutmeg.","author":[{"dropping-particle":"","family":"Farag","given":"Mohamed A","non-dropping-particle":"","parse-names":false,"suffix":""},{"dropping-particle":"","family":"Mohsen","given":"Engy","non-dropping-particle":"","parse-names":false,"suffix":""},{"dropping-particle":"","family":"El-Gendy","given":"Abd El Nasser G","non-dropping-particle":"","parse-names":false,"suffix":""}],"container-title":"LWT","id":"ITEM-1","issue":"July","issued":{"date-parts":[["2018"]]},"page":"684-692","publisher":"Elsevier","title":"Sensory metabolites profiling in Myristica fragrans (Nutmeg) organs and in response to roasting as analyzed via chemometric tools","type":"article-journal","volume":"97"},"uris":["http://www.mendeley.com/documents/?uuid=7609d41c-099f-31e5-bb71-9c8e66914c67"]}],"mendeley":{"formattedCitation":"(Farag et al., 2018)","plainTextFormattedCitation":"(Farag et al., 2018)","previouslyFormattedCitation":"(Farag et al., 2018)"},"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Farag et al., 2018)</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which has analgesic, antinociceptive, and antidepressant</w:t>
      </w:r>
      <w:r w:rsidR="007E3AE1" w:rsidRPr="00253F71">
        <w:rPr>
          <w:rFonts w:ascii="Times New Roman" w:hAnsi="Times New Roman" w:cs="Times New Roman"/>
          <w:sz w:val="24"/>
          <w:szCs w:val="24"/>
        </w:rPr>
        <w:t>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2147/JPR.S45591","ISSN":"11787090","abstract":"Aim: To examine the analgesic effect of alkaloids in Myristica fragrans seed in a mouse model of acetic acid-induced visceral pain. Methods: Alkaloids were extracted from ground nutmeg seed kernels with 10% acetic acid in 95% ethyl alcohol. Visceral pain was induced in male and female BALB/c mice by intraperitoneal injection of 0.6% acetic acid. Analgesic effect of alkaloids (0.5 gram or 1 gram per kilogram [g/kg], by mouth) was assessed by evaluating writhing response. Acute toxicity was tested in response to 2, 3, 4, 5, or 6 g/kg of alkaloid extract; the median lethal dose (LD50) was determined by probit analysis. Results: Alkaloid extract at a dose of 1 g/kg significantly reduced the number of writhing responses in female, but not male mice; 0.5 g/kg of alkaloid extract had no effect in either sex. The LD50 was 5.1 g/kg. Signs of abnormal behavior, including hypoactivity, unstable gait, and dizziness were seen in animals given a dose of 4 g/kg or higher; abnormal behavior lasted for several hours after administration of the alkaloids. Conclusion: According to the classification of Loomis and Hayes, M. fragrans seed alkaloids have analgesic activity and are slightly toxic. © 2013 Hayfaa et al, publisher and licensee Dove Medical Press Ltd.","author":[{"dropping-particle":"","family":"Hayfaa","given":"A. Al Shammary","non-dropping-particle":"","parse-names":false,"suffix":""},{"dropping-particle":"","family":"Sahar","given":"A. A.Malik Al Saadi","non-dropping-particle":"","parse-names":false,"suffix":""},{"dropping-particle":"","family":"Awatif","given":"M. Al Saeidy","non-dropping-particle":"","parse-names":false,"suffix":""}],"container-title":"Journal of Pain Research","id":"ITEM-1","issued":{"date-parts":[["2013"]]},"page":"611-615","title":"Evaluation of analgesic activity and toxicity of alkaloids in Myristica fragrans seeds in mice","type":"article-journal","volume":"6"},"uris":["http://www.mendeley.com/documents/?uuid=8f5f30b8-1618-4d75-9869-380f91c6f505","http://www.mendeley.com/documents/?uuid=4951359a-c516-4de6-a951-9a41265c7cad"]},{"id":"ITEM-2","itemData":{"DOI":"10.3390/ijms11114771","abstract":"Abstract: The present study was designed to evaluate the inhibitory effect of nutmeg (Myristica fragrans Houtt.) seed essential oil on the locomotor activity of mice in a wheel cage. Active compounds in the essential oil were identified by off-line solid phase extraction (SPE-C18) and GC/MS analysis. The essential oil was administered by inhalation at doses of 0.1, 0.3, and 0.5 mL/cage. The results showed that inhalation of nutmeg seed essential oil at a dose of 0.5 mL/cage decreased locomotion by 68.62%; and inhalation of 0.1 and 0.3 mL/cage inhibited locomotion by 62.81% and 65.33%, respectively. Generally, larger doses and longer administrations of nutmeg seed essential oil exhibited greater locomotor inhibition. Subsequently, the plasma concentrations of essential oil compounds were measured. The most concentrated compound in the plasma was myristicin. Half an hour after the addition of 1 mL/cage of nutmeg seed oil, the plasma concentration of myristicin was 3.7 μg/mL; one and two hours after the addition, the blood levels of myristicin were 5.2 μg/mL and 7.1 μg/mL, respectively. Other essential oil compounds identified in plasma were safrole (two-hour inhalation: 1.28 μg/mL), 4-terpineol (half-hour inhalation: 1.49 μg/mL, one-hour inhalation: 2.95 μg/mL, two-hour inhalation: 6.28 μg/mL) and fatty esters. The concentrations of the essential oil compounds in the blood plasma were relatively low (μg/mL or ppm). In conclusion, the volatile compounds of nutmeg seed essential oil identified in the blood plasma may correlate with the locomotor-inhibiting properties of the oil when administered by inhalation. © 2010 by the authors; licensee MDPI, Basel, Switzerland.","author":[{"dropping-particle":"","family":"Muchtaridi","given":"","non-dropping-particle":"","parse-names":false,"suffix":""},{"dropping-particle":"","family":"Subarnas","given":"Anas","non-dropping-particle":"","parse-names":false,"suffix":""},{"dropping-particle":"","family":"Apriyantono","given":"Anton","non-dropping-particle":"","parse-names":false,"suffix":""},{"dropping-particle":"","family":"Mustarichie","given":"Resmi","non-dropping-particle":"","parse-names":false,"suffix":""}],"container-title":"International Journal of Molecular Sciences","id":"ITEM-2","issue":"11","issued":{"date-parts":[["2010"]]},"page":"4771-4781","title":"Identification of compounds in the essential oil of nutmeg seeds (Myristica fragrans Houtt.) that inhibit locomotor activity in mice","type":"article-journal","volume":"11"},"uris":["http://www.mendeley.com/documents/?uuid=d5c24a7b-68d0-30a6-988c-ecfacecfdcc9"]}],"mendeley":{"formattedCitation":"(Hayfaa et al., 2013; Muchtaridi et al., 2010)","plainTextFormattedCitation":"(Hayfaa et al., 2013; Muchtaridi et al., 2010)","previouslyFormattedCitation":"(Hayfaa et al., 2013; Muchtaridi et al., 201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ayfaa et al., 2013; Muchtaridi et al., 201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p>
    <w:p w14:paraId="37A87F7A" w14:textId="2994ECCA" w:rsidR="009778DF" w:rsidRPr="00253F71" w:rsidRDefault="00A054FA" w:rsidP="009778DF">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sz w:val="24"/>
          <w:szCs w:val="24"/>
        </w:rPr>
        <w:lastRenderedPageBreak/>
        <w:t>The chemical components of nutmeg include fats, proteins, starch, fixed oils, and essential oils</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biopha.2020.110780","author":[{"dropping-particle":"","family":"Cao","given":"Zhipeng","non-dropping-particle":"","parse-names":false,"suffix":""},{"dropping-particle":"","family":"Xia","given":"Wei","non-dropping-particle":"","parse-names":false,"suffix":""},{"dropping-particle":"","family":"Zhang","given":"Xiaoyu","non-dropping-particle":"","parse-names":false,"suffix":""},{"dropping-particle":"","family":"Yuan","given":"Huiya","non-dropping-particle":"","parse-names":false,"suffix":""},{"dropping-particle":"","family":"Guan","given":"Dawei","non-dropping-particle":"","parse-names":false,"suffix":""},{"dropping-particle":"","family":"Gao","given":"Lina","non-dropping-particle":"","parse-names":false,"suffix":""}],"container-title":"Biomedicine &amp; Pharmacotherapy","id":"ITEM-1","issued":{"date-parts":[["2020"]]},"page":"110780","publisher":"Elsevier Masson SAS","title":"Biomedicine &amp; Pharmacotherapy Hepatotoxicity of nutmeg : A pilot study based on metabolomics","type":"article-journal","volume":"131"},"uris":["http://www.mendeley.com/documents/?uuid=f2603477-1b16-39dc-a91e-3cd415e408a7"]}],"mendeley":{"formattedCitation":"(Cao et al., 2020)","plainTextFormattedCitation":"(Cao et al., 2020)","previouslyFormattedCitation":"(Cao et al., 202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ao et al., 202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Nutmeg essential oil has antimicrobial, antiseptic, antiparasitic, anti-inflammatory, and antioxidant properties</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390/foods9010037","ISBN":"2304-8158","abstract":"Nutmeg (Myristica fragrans) essential oil has antimicrobial, antiseptic, antiparasitic, anti-inflammatory, and antioxidant properties. We have recently demonstrated that hydrodistillation of nutmeg essential oil by applying magnesium aluminometasilicate as an excipient significantly increases both the content and amount of bioactive substances in the oil and hydrolats. In this study, we aimed to compare the antioxidant, antimicrobial, and anti-inflammatory activity of hydrolats and essential oil obtained by hydrodistillation in the presence and absence of magnesium aluminometasilicate as an excipient. The 2,2-diphenyl-1-picrylhydrazyl (DPPH) radical scavenging method revealed that magnesium aluminometasilicate did not significantly improved antioxidant activity of both essential oil and hydrolat. Antibacterial efficiency was evaluated by monitoring growth of 15 bacterial strains treated by a range of dilutions of the essential oil and the hydrolats. Essential oil with an excipient completely inhibited the growth of E. faecalis, S. mutans (referent), and P. multocida, whereas the pure oil was only efficient against the latter strain. Finally, the anti-inflammatory properties of the substances were assessed in a fibroblast cell culture treated with viral dsRNR mimetic Poly I:C. The essential oil with an excipient protected cells against Poly I:C-induced necrosis more efficiently compared to pure essential oil. Also, both the oil and the hydrolats with aluminometasilicate were more efficient in preventing IL-6 release in the presence of Poly I:C. Our results show that the use of magnesium aluminometasilicate as an excipient might change and in some cases improve the biological activities of nutmeg essential oil and hydrolats.","author":[{"dropping-particle":"","family":"Matulyte","given":"Inga","non-dropping-particle":"","parse-names":false,"suffix":""},{"dropping-particle":"","family":"Jekabsone","given":"Aiste","non-dropping-particle":"","parse-names":false,"suffix":""},{"dropping-particle":"","family":"Jankauskaite","given":"Lina","non-dropping-particle":"","parse-names":false,"suffix":""},{"dropping-particle":"","family":"Zavistanaviciute","given":"Paulina","non-dropping-particle":"","parse-names":false,"suffix":""},{"dropping-particle":"","family":"Sakiene","given":"Vytaute","non-dropping-particle":"","parse-names":false,"suffix":""},{"dropping-particle":"","family":"Bartkiene","given":"Elena","non-dropping-particle":"","parse-names":false,"suffix":""},{"dropping-particle":"","family":"Ruzauskas","given":"Modestas","non-dropping-particle":"","parse-names":false,"suffix":""},{"dropping-particle":"","family":"Kopustinskiene","given":"Dalia M","non-dropping-particle":"","parse-names":false,"suffix":""},{"dropping-particle":"","family":"Santini","given":"Antonello","non-dropping-particle":"","parse-names":false,"suffix":""},{"dropping-particle":"","family":"Bernatoniene","given":"Jurga","non-dropping-particle":"","parse-names":false,"suffix":""}],"container-title":"Foods","id":"ITEM-1","issue":"1","issued":{"date-parts":[["2020"]]},"title":"The Essential Oil and Hydrolats From Myristica Fragrans Seeds With Magnesium Aluminometasilicate as Excipient: Antioxidant, Antibacterial, and Anti-inflammatory Activity","type":"article","volume":"9"},"uris":["http://www.mendeley.com/documents/?uuid=4d457038-b256-4193-8e7a-bf6d69c755f8"]},{"id":"ITEM-2","itemData":{"DOI":"10.3390/ijms11114771","abstract":"Abstract: The present study was designed to evaluate the inhibitory effect of nutmeg (Myristica fragrans Houtt.) seed essential oil on the locomotor activity of mice in a wheel cage. Active compounds in the essential oil were identified by off-line solid phase extraction (SPE-C18) and GC/MS analysis. The essential oil was administered by inhalation at doses of 0.1, 0.3, and 0.5 mL/cage. The results showed that inhalation of nutmeg seed essential oil at a dose of 0.5 mL/cage decreased locomotion by 68.62%; and inhalation of 0.1 and 0.3 mL/cage inhibited locomotion by 62.81% and 65.33%, respectively. Generally, larger doses and longer administrations of nutmeg seed essential oil exhibited greater locomotor inhibition. Subsequently, the plasma concentrations of essential oil compounds were measured. The most concentrated compound in the plasma was myristicin. Half an hour after the addition of 1 mL/cage of nutmeg seed oil, the plasma concentration of myristicin was 3.7 μg/mL; one and two hours after the addition, the blood levels of myristicin were 5.2 μg/mL and 7.1 μg/mL, respectively. Other essential oil compounds identified in plasma were safrole (two-hour inhalation: 1.28 μg/mL), 4-terpineol (half-hour inhalation: 1.49 μg/mL, one-hour inhalation: 2.95 μg/mL, two-hour inhalation: 6.28 μg/mL) and fatty esters. The concentrations of the essential oil compounds in the blood plasma were relatively low (μg/mL or ppm). In conclusion, the volatile compounds of nutmeg seed essential oil identified in the blood plasma may correlate with the locomotor-inhibiting properties of the oil when administered by inhalation. © 2010 by the authors; licensee MDPI, Basel, Switzerland.","author":[{"dropping-particle":"","family":"Muchtaridi","given":"","non-dropping-particle":"","parse-names":false,"suffix":""},{"dropping-particle":"","family":"Subarnas","given":"Anas","non-dropping-particle":"","parse-names":false,"suffix":""},{"dropping-particle":"","family":"Apriyantono","given":"Anton","non-dropping-particle":"","parse-names":false,"suffix":""},{"dropping-particle":"","family":"Mustarichie","given":"Resmi","non-dropping-particle":"","parse-names":false,"suffix":""}],"container-title":"International Journal of Molecular Sciences","id":"ITEM-2","issue":"11","issued":{"date-parts":[["2010"]]},"page":"4771-4781","title":"Identification of compounds in the essential oil of nutmeg seeds (Myristica fragrans Houtt.) that inhibit locomotor activity in mice","type":"article-journal","volume":"11"},"uris":["http://www.mendeley.com/documents/?uuid=d5c24a7b-68d0-30a6-988c-ecfacecfdcc9"]}],"mendeley":{"formattedCitation":"(Matulyte et al., 2020; Muchtaridi et al., 2010)","plainTextFormattedCitation":"(Matulyte et al., 2020; Muchtaridi et al., 2010)","previouslyFormattedCitation":"(Matulyte et al., 2020; Muchtaridi et al., 201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Matulyte et al., 2020; Muchtaridi et al., 201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The main components of this oil are sabinene</w:t>
      </w:r>
      <w:r w:rsidR="007E3AE1" w:rsidRPr="00253F71">
        <w:rPr>
          <w:rFonts w:ascii="Times New Roman" w:hAnsi="Times New Roman" w:cs="Times New Roman"/>
          <w:sz w:val="24"/>
          <w:szCs w:val="24"/>
        </w:rPr>
        <w:t xml:space="preserve"> (21,38%), 4-terpineol (13,92%) </w:t>
      </w:r>
      <w:r w:rsidR="00225D2B">
        <w:rPr>
          <w:rFonts w:ascii="Times New Roman" w:hAnsi="Times New Roman" w:cs="Times New Roman"/>
          <w:sz w:val="24"/>
          <w:szCs w:val="24"/>
        </w:rPr>
        <w:t>and</w:t>
      </w:r>
      <w:r w:rsidR="007E3AE1" w:rsidRPr="00253F71">
        <w:rPr>
          <w:rFonts w:ascii="Times New Roman" w:hAnsi="Times New Roman" w:cs="Times New Roman"/>
          <w:sz w:val="24"/>
          <w:szCs w:val="24"/>
        </w:rPr>
        <w:t xml:space="preserve"> myristicin (13,57%)</w:t>
      </w:r>
      <w:r w:rsidR="00FA6395">
        <w:rPr>
          <w:rFonts w:ascii="Times New Roman" w:hAnsi="Times New Roman" w:cs="Times New Roman"/>
          <w:sz w:val="24"/>
          <w:szCs w:val="24"/>
        </w:rPr>
        <w:t>. At the same time,</w:t>
      </w:r>
      <w:r w:rsidRPr="00253F71">
        <w:rPr>
          <w:rFonts w:ascii="Times New Roman" w:hAnsi="Times New Roman" w:cs="Times New Roman"/>
          <w:sz w:val="24"/>
          <w:szCs w:val="24"/>
        </w:rPr>
        <w:t xml:space="preserve"> the dominant compounds in nutmeg seeds are alkylbenzene and propyl benzene derivatives (pelican, safrol, eugenol, and its derivatives)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390/ijms11114771","abstract":"Abstract: The present study was designed to evaluate the inhibitory effect of nutmeg (Myristica fragrans Houtt.) seed essential oil on the locomotor activity of mice in a wheel cage. Active compounds in the essential oil were identified by off-line solid phase extraction (SPE-C18) and GC/MS analysis. The essential oil was administered by inhalation at doses of 0.1, 0.3, and 0.5 mL/cage. The results showed that inhalation of nutmeg seed essential oil at a dose of 0.5 mL/cage decreased locomotion by 68.62%; and inhalation of 0.1 and 0.3 mL/cage inhibited locomotion by 62.81% and 65.33%, respectively. Generally, larger doses and longer administrations of nutmeg seed essential oil exhibited greater locomotor inhibition. Subsequently, the plasma concentrations of essential oil compounds were measured. The most concentrated compound in the plasma was myristicin. Half an hour after the addition of 1 mL/cage of nutmeg seed oil, the plasma concentration of myristicin was 3.7 μg/mL; one and two hours after the addition, the blood levels of myristicin were 5.2 μg/mL and 7.1 μg/mL, respectively. Other essential oil compounds identified in plasma were safrole (two-hour inhalation: 1.28 μg/mL), 4-terpineol (half-hour inhalation: 1.49 μg/mL, one-hour inhalation: 2.95 μg/mL, two-hour inhalation: 6.28 μg/mL) and fatty esters. The concentrations of the essential oil compounds in the blood plasma were relatively low (μg/mL or ppm). In conclusion, the volatile compounds of nutmeg seed essential oil identified in the blood plasma may correlate with the locomotor-inhibiting properties of the oil when administered by inhalation. © 2010 by the authors; licensee MDPI, Basel, Switzerland.","author":[{"dropping-particle":"","family":"Muchtaridi","given":"","non-dropping-particle":"","parse-names":false,"suffix":""},{"dropping-particle":"","family":"Subarnas","given":"Anas","non-dropping-particle":"","parse-names":false,"suffix":""},{"dropping-particle":"","family":"Apriyantono","given":"Anton","non-dropping-particle":"","parse-names":false,"suffix":""},{"dropping-particle":"","family":"Mustarichie","given":"Resmi","non-dropping-particle":"","parse-names":false,"suffix":""}],"container-title":"International Journal of Molecular Sciences","id":"ITEM-1","issue":"11","issued":{"date-parts":[["2010"]]},"page":"4771-4781","title":"Identification of compounds in the essential oil of nutmeg seeds (Myristica fragrans Houtt.) that inhibit locomotor activity in mice","type":"article-journal","volume":"11"},"uris":["http://www.mendeley.com/documents/?uuid=d5c24a7b-68d0-30a6-988c-ecfacecfdcc9"]}],"mendeley":{"formattedCitation":"(Muchtaridi et al., 2010)","plainTextFormattedCitation":"(Muchtaridi et al., 2010)","previouslyFormattedCitation":"(Muchtaridi et al., 201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Muchtaridi et al., 201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w:t>
      </w:r>
      <w:r w:rsidR="009778DF" w:rsidRPr="00253F71">
        <w:rPr>
          <w:rFonts w:ascii="Times New Roman" w:hAnsi="Times New Roman" w:cs="Times New Roman"/>
          <w:sz w:val="24"/>
          <w:szCs w:val="24"/>
        </w:rPr>
        <w:t xml:space="preserve"> </w:t>
      </w:r>
    </w:p>
    <w:p w14:paraId="15F2108A" w14:textId="4E118664" w:rsidR="009778DF" w:rsidRPr="00253F71" w:rsidRDefault="005E487F" w:rsidP="009778DF">
      <w:pPr>
        <w:pStyle w:val="ListParagraph"/>
        <w:spacing w:after="0" w:line="276" w:lineRule="auto"/>
        <w:ind w:left="0" w:firstLine="720"/>
        <w:jc w:val="both"/>
        <w:rPr>
          <w:rStyle w:val="CommentReference"/>
          <w:rFonts w:ascii="Times New Roman" w:hAnsi="Times New Roman" w:cs="Times New Roman"/>
          <w:sz w:val="24"/>
          <w:szCs w:val="24"/>
        </w:rPr>
      </w:pPr>
      <w:r w:rsidRPr="00253F71">
        <w:rPr>
          <w:rFonts w:ascii="Times New Roman" w:hAnsi="Times New Roman" w:cs="Times New Roman"/>
          <w:sz w:val="24"/>
          <w:szCs w:val="24"/>
        </w:rPr>
        <w:t xml:space="preserve">In controlled laboratory studies, </w:t>
      </w:r>
      <w:r w:rsidR="00076678" w:rsidRPr="00253F71">
        <w:rPr>
          <w:rFonts w:ascii="Times New Roman" w:hAnsi="Times New Roman" w:cs="Times New Roman"/>
          <w:sz w:val="24"/>
          <w:szCs w:val="24"/>
        </w:rPr>
        <w:t>n</w:t>
      </w:r>
      <w:r w:rsidRPr="00253F71">
        <w:rPr>
          <w:rFonts w:ascii="Times New Roman" w:hAnsi="Times New Roman" w:cs="Times New Roman"/>
          <w:sz w:val="24"/>
          <w:szCs w:val="24"/>
        </w:rPr>
        <w:t>utmeg was shown to have antioxidant and antimicrobial activity</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geb.2012.12.001","abstract":"Antioxidant and antimicrobial activities of nutmeg (Myristica fragrans Houtt) seed extracts were evaluated. Seeds were extracted with acetone, ethanol, methanol, butanol and water. All the extracts have shown significant antioxidant and antimicrobial activities against the tested microorganisms. Among all extracts, acetone extract has shown the highest antioxidant activity. The acetone extract showed 93.12 ± 1.48 mg gallic acid equivalents (GAE)/100 g dry weight total phenolic content, DPPH scavenging activity of 63.04 ± 1.56%, chelating activity of 64.11 ± 2.21% and 74.36 ± 1.94% inhibition of β-carotene bleaching, at 1 mg/mL extract concentration. Out of all extracts, acetone extract was able to exert antimicrobial activity against all tested bacteria and fungi. Acetone extract has shown the strongest antibacterial and antifungal activity with Staphylococcus aureus (13.8 ± 0.42 mm) and Aspergillus niger (14.4 ± 0.37 mm), respectively. GC-MS analysis of acetone extract has revealed the presence of 32 compounds of extract representing 99.49%. Sabinene (28.61%) has shown the highest occurrence in the extract. β-Pinene (10.26), α-pinene (9.72), myristicin (4.30%), isoeugenol (2.72%), p-cymene (1.81%), carvacrol (1.54%), eugenol (0.89%) and β-caryophellene (0.82%) were reported as possible contributor for antioxidant and antimicrobial activity of nutmeg.","author":[{"dropping-particle":"","family":"Gupta","given":"Ashish Deep","non-dropping-particle":"","parse-names":false,"suffix":""},{"dropping-particle":"","family":"Bansal","given":"Vipin Kumar","non-dropping-particle":"","parse-names":false,"suffix":""},{"dropping-particle":"","family":"Babu","given":"Vikash","non-dropping-particle":"","parse-names":false,"suffix":""},{"dropping-particle":"","family":"Maithil","given":"Nishi","non-dropping-particle":"","parse-names":false,"suffix":""}],"container-title":"Journal of Genetic Engineering and Biotechnology","id":"ITEM-1","issue":"1","issued":{"date-parts":[["2013"]]},"page":"25-31","publisher":"Academy of Scientific Research and Technology","title":"Chemistry, antioxidant and antimicrobial potential of nutmeg (Myristica fragrans Houtt)","type":"article-journal","volume":"11"},"uris":["http://www.mendeley.com/documents/?uuid=3d3187ef-683a-3142-8632-86ff6a642e2b"]},{"id":"ITEM-2","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2","issue":"2","issued":{"date-parts":[["2021"]]},"page":"218-227","title":"Chemical Composition, Antioxidant and Antimicrobial Activity of Nutmeg (Myristica fragrans Houtt.) Seed Essential Oil","type":"article-journal","volume":"24"},"uris":["http://www.mendeley.com/documents/?uuid=f054e526-f5e4-3fb9-94f2-26213d50f934"]}],"mendeley":{"formattedCitation":"(Gupta et al., 2013; Nikolic et al., 2021)","plainTextFormattedCitation":"(Gupta et al., 2013; Nikolic et al., 2021)","previouslyFormattedCitation":"(Gupta et al., 2013; Nikolic et al., 2021)"},"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Gupta et al., 2013; Nikolic et al., 2021)</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w:t>
      </w:r>
      <w:r w:rsidRPr="00253F71">
        <w:rPr>
          <w:rFonts w:ascii="Times New Roman" w:hAnsi="Times New Roman" w:cs="Times New Roman"/>
          <w:sz w:val="24"/>
          <w:szCs w:val="24"/>
        </w:rPr>
        <w:t xml:space="preserve"> However, long-term use of nutmeg may cause degenerative changes in the kidneys, spleen, liver, heart, medial geniculate body, and superior colliculus </w:t>
      </w:r>
      <w:r w:rsidR="00F9126C" w:rsidRPr="00253F71">
        <w:rPr>
          <w:rFonts w:ascii="Times New Roman" w:hAnsi="Times New Roman" w:cs="Times New Roman"/>
          <w:sz w:val="24"/>
          <w:szCs w:val="24"/>
        </w:rPr>
        <w:t>trialed</w:t>
      </w:r>
      <w:r w:rsidRPr="00253F71">
        <w:rPr>
          <w:rFonts w:ascii="Times New Roman" w:hAnsi="Times New Roman" w:cs="Times New Roman"/>
          <w:sz w:val="24"/>
          <w:szCs w:val="24"/>
        </w:rPr>
        <w:t xml:space="preserve"> in albino rats</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4314/ajb.v5i15.43113","ISSN":"16845315","abstract":"Aqueous extract of the seed of Myristica fragrans (nutmeg) was evaluated for its phytochemical constituents, antinutrients and antioxidant properties. Toxicological investigation was also carried out using six groups of Wistar albino rats. The treatment groups were administered varying doses (100-500 mg/kg body weight) of the extract for a period of 28 days. The animals were sacrificed and their livers, kidneys, hearts, spleen and testes harvested for histopathological studies. The results showed that alkaloids, saponins, anthraquinones, cardiac glycosides, flavonoids and phlobatanins were present while tannins were absent in the aqueous extract. The phytate content was 564.11 mg/100 g while the antioxidant indices of 100 mg/100 g, 44% and 0.6 were obtained for the ascorbic acid value, free radical scavenging activity and reducing power, respectively. The results of the histopathological studies showed pathological features of various degrees in the organs with severity corresponding to the concentration of extract. There was lymphoid depletion of the follicles in the spleen, degeneration of the germinal epithelial cells in the testes, bile duct proliferation and congestion of blood vessels in the liver, degeneration, necrosis with desquamation of tubular epithelial cells and congestion of renal blood vessels in the kidney and degeneration of myocardial fibres and myocardial necrosis in the heart in the treatment groups compared with the control. The present results suggest that nutmeg popularly consumed as food and for various medicinal purposes may contain some active principles with antioxidant properties. However, prolonged use at high doses (400-500 mg/kg) could be very toxic to the studied organs. © 2006 Academic Journals.","author":[{"dropping-particle":"","family":"Olaleye","given":"M. T.","non-dropping-particle":"","parse-names":false,"suffix":""},{"dropping-particle":"","family":"Akinmoladun","given":"Afolabi C.","non-dropping-particle":"","parse-names":false,"suffix":""},{"dropping-particle":"","family":"Akindahunsi","given":"A. A.","non-dropping-particle":"","parse-names":false,"suffix":""}],"container-title":"African Journal of Biotechnology","id":"ITEM-1","issue":"13","issued":{"date-parts":[["2006"]]},"page":"1274-1278","title":"Antioxidant properties of Myristica fragrans (Houtt) and its effect on selected organs of albino rats","type":"article-journal","volume":"5"},"uris":["http://www.mendeley.com/documents/?uuid=018139a4-2692-45fb-b988-0f8b65a7facb","http://www.mendeley.com/documents/?uuid=bc180435-6ea3-43d9-834d-98094308a00e"]}],"mendeley":{"formattedCitation":"(Olaleye et al., 2006)","plainTextFormattedCitation":"(Olaleye et al., 2006)","previouslyFormattedCitation":"(Olaleye et al., 2006)"},"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Olaleye et al., 2006)</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Nutmeg toxicity experiments in rats have also been carried out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naduaka et al., 2022)</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00F9126C" w:rsidRPr="00253F71">
        <w:rPr>
          <w:rFonts w:ascii="Times New Roman" w:hAnsi="Times New Roman" w:cs="Times New Roman"/>
          <w:sz w:val="24"/>
          <w:szCs w:val="24"/>
        </w:rPr>
        <w:t>The</w:t>
      </w:r>
      <w:r w:rsidR="00F733BE" w:rsidRPr="00253F71">
        <w:rPr>
          <w:rFonts w:ascii="Times New Roman" w:hAnsi="Times New Roman" w:cs="Times New Roman"/>
          <w:sz w:val="24"/>
          <w:szCs w:val="24"/>
        </w:rPr>
        <w:t xml:space="preserve"> results of the research above prove that </w:t>
      </w:r>
      <w:r w:rsidR="00076678" w:rsidRPr="00253F71">
        <w:rPr>
          <w:rFonts w:ascii="Times New Roman" w:hAnsi="Times New Roman" w:cs="Times New Roman"/>
          <w:sz w:val="24"/>
          <w:szCs w:val="24"/>
        </w:rPr>
        <w:t>information</w:t>
      </w:r>
      <w:r w:rsidR="00F733BE" w:rsidRPr="00253F71">
        <w:rPr>
          <w:rFonts w:ascii="Times New Roman" w:hAnsi="Times New Roman" w:cs="Times New Roman"/>
          <w:sz w:val="24"/>
          <w:szCs w:val="24"/>
        </w:rPr>
        <w:t xml:space="preserve"> needs to be debated between the benefits and the impact. Some previous nutmeg reviews discussed chemical compounds, biological potentials, and toxic effects of nutmeg</w:t>
      </w:r>
      <w:r w:rsidR="00076678" w:rsidRPr="00253F71">
        <w:rPr>
          <w:rFonts w:ascii="Times New Roman" w:hAnsi="Times New Roman" w:cs="Times New Roman"/>
          <w:sz w:val="24"/>
          <w:szCs w:val="24"/>
        </w:rPr>
        <w:t>,</w:t>
      </w:r>
      <w:r w:rsidR="00F733BE" w:rsidRPr="00253F71">
        <w:rPr>
          <w:rFonts w:ascii="Times New Roman" w:hAnsi="Times New Roman" w:cs="Times New Roman"/>
          <w:sz w:val="24"/>
          <w:szCs w:val="24"/>
        </w:rPr>
        <w:t xml:space="preserve"> which focused on nutmeg essential oil (NEO) content and compiled from the literature of 2000-2020</w:t>
      </w:r>
      <w:r w:rsidR="00AB7900" w:rsidRPr="00253F71">
        <w:rPr>
          <w:rStyle w:val="CommentReference"/>
          <w:sz w:val="24"/>
          <w:szCs w:val="24"/>
        </w:rPr>
        <w:t xml:space="preserve"> </w:t>
      </w:r>
      <w:r w:rsidR="00AB7900" w:rsidRPr="00253F71">
        <w:rPr>
          <w:rStyle w:val="CommentReference"/>
          <w:rFonts w:ascii="Times New Roman" w:hAnsi="Times New Roman" w:cs="Times New Roman"/>
          <w:sz w:val="24"/>
          <w:szCs w:val="24"/>
        </w:rPr>
        <w:fldChar w:fldCharType="begin" w:fldLock="1"/>
      </w:r>
      <w:r w:rsidR="00FA6395">
        <w:rPr>
          <w:rStyle w:val="CommentReference"/>
          <w:rFonts w:ascii="Times New Roman" w:hAnsi="Times New Roman" w:cs="Times New Roman"/>
          <w:sz w:val="24"/>
          <w:szCs w:val="24"/>
        </w:rPr>
        <w:instrText>ADDIN CSL_CITATION {"citationItems":[{"id":"ITEM-1","itemData":{"author":[{"dropping-particle":"","family":"Warsito","given":"Mega Ferdina","non-dropping-particle":"","parse-names":false,"suffix":""}],"container-title":"Indonesian Journal of Pharmacy","id":"ITEM-1","issue":"3","issued":{"date-parts":[["2021"]]},"page":"304-313","title":"A Review on Chemical Composition , Bioactivity , and Toxicity of Myristica fragrans Houtt. Essential Oil","type":"article-journal","volume":"32"},"uris":["http://www.mendeley.com/documents/?uuid=c89a04fa-c8cf-45e2-ab9b-844a59b2a1f9","http://www.mendeley.com/documents/?uuid=251b04f2-b057-41da-aa6b-458d1a885d4c"]}],"mendeley":{"formattedCitation":"(Warsito, 2021)","plainTextFormattedCitation":"(Warsito, 2021)","previouslyFormattedCitation":"(Warsito, 2021)"},"properties":{"noteIndex":0},"schema":"https://github.com/citation-style-language/schema/raw/master/csl-citation.json"}</w:instrText>
      </w:r>
      <w:r w:rsidR="00AB7900" w:rsidRPr="00253F71">
        <w:rPr>
          <w:rStyle w:val="CommentReference"/>
          <w:rFonts w:ascii="Times New Roman" w:hAnsi="Times New Roman" w:cs="Times New Roman"/>
          <w:sz w:val="24"/>
          <w:szCs w:val="24"/>
        </w:rPr>
        <w:fldChar w:fldCharType="separate"/>
      </w:r>
      <w:r w:rsidR="00330E59" w:rsidRPr="00330E59">
        <w:rPr>
          <w:rStyle w:val="CommentReference"/>
          <w:rFonts w:ascii="Times New Roman" w:hAnsi="Times New Roman" w:cs="Times New Roman"/>
          <w:noProof/>
          <w:sz w:val="24"/>
          <w:szCs w:val="24"/>
        </w:rPr>
        <w:t>(Warsito, 2021)</w:t>
      </w:r>
      <w:r w:rsidR="00AB7900" w:rsidRPr="00253F71">
        <w:rPr>
          <w:rStyle w:val="CommentReference"/>
          <w:rFonts w:ascii="Times New Roman" w:hAnsi="Times New Roman" w:cs="Times New Roman"/>
          <w:sz w:val="24"/>
          <w:szCs w:val="24"/>
        </w:rPr>
        <w:fldChar w:fldCharType="end"/>
      </w:r>
      <w:r w:rsidR="009778DF" w:rsidRPr="00253F71">
        <w:rPr>
          <w:rStyle w:val="CommentReference"/>
          <w:rFonts w:ascii="Times New Roman" w:hAnsi="Times New Roman" w:cs="Times New Roman"/>
          <w:sz w:val="24"/>
          <w:szCs w:val="24"/>
        </w:rPr>
        <w:t>.</w:t>
      </w:r>
    </w:p>
    <w:p w14:paraId="50FA47A3" w14:textId="62611FD0" w:rsidR="00F54C81" w:rsidRPr="00253F71" w:rsidRDefault="00F733BE" w:rsidP="009778DF">
      <w:pPr>
        <w:pStyle w:val="ListParagraph"/>
        <w:spacing w:after="0" w:line="276" w:lineRule="auto"/>
        <w:ind w:left="0" w:firstLine="720"/>
        <w:jc w:val="both"/>
      </w:pPr>
      <w:r w:rsidRPr="00253F71">
        <w:rPr>
          <w:rFonts w:ascii="Times New Roman" w:hAnsi="Times New Roman" w:cs="Times New Roman"/>
          <w:sz w:val="24"/>
          <w:szCs w:val="24"/>
        </w:rPr>
        <w:t>Secondary metabolite content, pure compound extraction methods, and recent approaches to the total synthesis of several major components have also been reported, such as nutmeg essential oil rich in terpenes and phenylpropanoids and nutmeg containing non-volatile lignan/neolignan type</w:t>
      </w:r>
      <w:r w:rsidR="00635154" w:rsidRPr="00253F71">
        <w:rPr>
          <w:rFonts w:ascii="Times New Roman" w:hAnsi="Times New Roman" w:cs="Times New Roman"/>
          <w:sz w:val="24"/>
          <w:szCs w:val="24"/>
        </w:rPr>
        <w:t xml:space="preserve"> </w:t>
      </w:r>
      <w:r w:rsidR="00635154" w:rsidRPr="00253F71">
        <w:rPr>
          <w:rFonts w:ascii="Times New Roman" w:hAnsi="Times New Roman" w:cs="Times New Roman"/>
          <w:sz w:val="24"/>
          <w:szCs w:val="24"/>
        </w:rPr>
        <w:fldChar w:fldCharType="begin" w:fldLock="1"/>
      </w:r>
      <w:r w:rsidR="00632BB2">
        <w:rPr>
          <w:rFonts w:ascii="Times New Roman" w:hAnsi="Times New Roman" w:cs="Times New Roman"/>
          <w:sz w:val="24"/>
          <w:szCs w:val="24"/>
        </w:rPr>
        <w:instrText>ADDIN CSL_CITATION {"citationItems":[{"id":"ITEM-1","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1","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mp; El-Alfy, 2016)","plainTextFormattedCitation":"(Abourashed &amp; El-Alfy, 2016)","previouslyFormattedCitation":"(Abourashed &amp; El-Alfy, 2016)"},"properties":{"noteIndex":0},"schema":"https://github.com/citation-style-language/schema/raw/master/csl-citation.json"}</w:instrText>
      </w:r>
      <w:r w:rsidR="00635154" w:rsidRPr="00253F71">
        <w:rPr>
          <w:rFonts w:ascii="Times New Roman" w:hAnsi="Times New Roman" w:cs="Times New Roman"/>
          <w:sz w:val="24"/>
          <w:szCs w:val="24"/>
        </w:rPr>
        <w:fldChar w:fldCharType="separate"/>
      </w:r>
      <w:r w:rsidR="00632BB2" w:rsidRPr="00632BB2">
        <w:rPr>
          <w:rFonts w:ascii="Times New Roman" w:hAnsi="Times New Roman" w:cs="Times New Roman"/>
          <w:noProof/>
          <w:sz w:val="24"/>
          <w:szCs w:val="24"/>
        </w:rPr>
        <w:t>(Abourashed &amp; El-Alfy, 2016)</w:t>
      </w:r>
      <w:r w:rsidR="00635154" w:rsidRPr="00253F71">
        <w:rPr>
          <w:rFonts w:ascii="Times New Roman" w:hAnsi="Times New Roman" w:cs="Times New Roman"/>
          <w:sz w:val="24"/>
          <w:szCs w:val="24"/>
        </w:rPr>
        <w:fldChar w:fldCharType="end"/>
      </w:r>
      <w:r w:rsidR="00635154" w:rsidRPr="00253F71">
        <w:rPr>
          <w:rFonts w:ascii="Times New Roman" w:hAnsi="Times New Roman" w:cs="Times New Roman"/>
          <w:sz w:val="24"/>
          <w:szCs w:val="24"/>
        </w:rPr>
        <w:t>.</w:t>
      </w:r>
      <w:r w:rsidR="00AF4EEA" w:rsidRPr="00253F71">
        <w:rPr>
          <w:rFonts w:ascii="Times New Roman" w:hAnsi="Times New Roman" w:cs="Times New Roman"/>
          <w:sz w:val="24"/>
          <w:szCs w:val="24"/>
        </w:rPr>
        <w:t xml:space="preserve"> </w:t>
      </w:r>
      <w:r w:rsidR="00927282" w:rsidRPr="00927282">
        <w:rPr>
          <w:rFonts w:ascii="Times New Roman" w:hAnsi="Times New Roman" w:cs="Times New Roman"/>
          <w:sz w:val="24"/>
          <w:szCs w:val="24"/>
        </w:rPr>
        <w:t xml:space="preserve">Other studies have studied chemical and pharmacological compounds </w:t>
      </w:r>
      <w:r w:rsidR="00B03722">
        <w:rPr>
          <w:rFonts w:ascii="Times New Roman" w:hAnsi="Times New Roman" w:cs="Times New Roman"/>
          <w:sz w:val="24"/>
          <w:szCs w:val="24"/>
        </w:rPr>
        <w:t>focusing</w:t>
      </w:r>
      <w:r w:rsidR="00927282" w:rsidRPr="00927282">
        <w:rPr>
          <w:rFonts w:ascii="Times New Roman" w:hAnsi="Times New Roman" w:cs="Times New Roman"/>
          <w:sz w:val="24"/>
          <w:szCs w:val="24"/>
        </w:rPr>
        <w:t xml:space="preserve"> on pure compounds </w:t>
      </w:r>
      <w:r w:rsidR="00217E2F"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2272-020-01285-4","ISBN":"0123456789","ISSN":"1976-3786","author":[{"dropping-particle":"","family":"Ha","given":"Manh Tuan","non-dropping-particle":"","parse-names":false,"suffix":""},{"dropping-particle":"","family":"Vu","given":"Ngoc Khanh","non-dropping-particle":"","parse-names":false,"suffix":""},{"dropping-particle":"","family":"Tran","given":"Thu Huong","non-dropping-particle":"","parse-names":false,"suffix":""},{"dropping-particle":"","family":"Kim","given":"Jeong Ah","non-dropping-particle":"","parse-names":false,"suffix":""},{"dropping-particle":"","family":"Woo","given":"Mi Hee","non-dropping-particle":"","parse-names":false,"suffix":""},{"dropping-particle":"","family":"Min","given":"Byung Sun","non-dropping-particle":"","parse-names":false,"suffix":""}],"container-title":"Archives of Pharmacal Research","id":"ITEM-1","issue":"11","issued":{"date-parts":[["2020"]]},"page":"1067-1092","publisher":"Pharmaceutical Society of Korea","title":"Phytochemical and pharmacological properties of Myristica fragrans Houtt .: an updated review","type":"article-journal","volume":"43"},"uris":["http://www.mendeley.com/documents/?uuid=404e83de-c1e2-48c0-a454-c7f2fd9e56b5","http://www.mendeley.com/documents/?uuid=b134c67f-8348-4cea-a026-54c18da42c4a"]}],"mendeley":{"formattedCitation":"(Ha et al., 2020)","plainTextFormattedCitation":"(Ha et al., 2020)","previouslyFormattedCitation":"(Ha et al., 2020)"},"properties":{"noteIndex":0},"schema":"https://github.com/citation-style-language/schema/raw/master/csl-citation.json"}</w:instrText>
      </w:r>
      <w:r w:rsidR="00217E2F"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a et al., 2020)</w:t>
      </w:r>
      <w:r w:rsidR="00217E2F" w:rsidRPr="00253F71">
        <w:rPr>
          <w:rFonts w:ascii="Times New Roman" w:hAnsi="Times New Roman" w:cs="Times New Roman"/>
          <w:sz w:val="24"/>
          <w:szCs w:val="24"/>
        </w:rPr>
        <w:fldChar w:fldCharType="end"/>
      </w:r>
      <w:r w:rsidR="00217E2F" w:rsidRPr="00253F71">
        <w:rPr>
          <w:rFonts w:ascii="Times New Roman" w:hAnsi="Times New Roman" w:cs="Times New Roman"/>
          <w:sz w:val="24"/>
          <w:szCs w:val="24"/>
        </w:rPr>
        <w:t>.</w:t>
      </w:r>
      <w:r w:rsidR="00E6464E"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A review</w:t>
      </w:r>
      <w:r w:rsidR="00766A25" w:rsidRPr="00253F71">
        <w:rPr>
          <w:rFonts w:ascii="Times New Roman" w:hAnsi="Times New Roman" w:cs="Times New Roman"/>
          <w:sz w:val="24"/>
          <w:szCs w:val="24"/>
        </w:rPr>
        <w:t xml:space="preserve"> does not make nutmeg the main discussion but briefly discusses chemical and pharmacological compounds such as ginger, turmeric, cumin, garlic, cinnamon, </w:t>
      </w:r>
      <w:r w:rsidR="00FE45E3" w:rsidRPr="00253F71">
        <w:rPr>
          <w:rFonts w:ascii="Times New Roman" w:hAnsi="Times New Roman" w:cs="Times New Roman"/>
          <w:sz w:val="24"/>
          <w:szCs w:val="24"/>
        </w:rPr>
        <w:t xml:space="preserve">and </w:t>
      </w:r>
      <w:r w:rsidR="00766A25" w:rsidRPr="00253F71">
        <w:rPr>
          <w:rFonts w:ascii="Times New Roman" w:hAnsi="Times New Roman" w:cs="Times New Roman"/>
          <w:sz w:val="24"/>
          <w:szCs w:val="24"/>
        </w:rPr>
        <w:t>vanilla</w:t>
      </w:r>
      <w:r w:rsidR="00701488">
        <w:rPr>
          <w:rFonts w:ascii="Times New Roman" w:hAnsi="Times New Roman" w:cs="Times New Roman"/>
          <w:sz w:val="24"/>
          <w:szCs w:val="24"/>
        </w:rPr>
        <w:t xml:space="preserve"> </w:t>
      </w:r>
      <w:r w:rsidR="00701488">
        <w:rPr>
          <w:rFonts w:ascii="Times New Roman" w:hAnsi="Times New Roman" w:cs="Times New Roman"/>
          <w:sz w:val="24"/>
          <w:szCs w:val="24"/>
        </w:rPr>
        <w:fldChar w:fldCharType="begin" w:fldLock="1"/>
      </w:r>
      <w:r w:rsidR="00632BB2">
        <w:rPr>
          <w:rFonts w:ascii="Times New Roman" w:hAnsi="Times New Roman" w:cs="Times New Roman"/>
          <w:sz w:val="24"/>
          <w:szCs w:val="24"/>
        </w:rPr>
        <w:instrText>ADDIN CSL_CITATION {"citationItems":[{"id":"ITEM-1","itemData":{"DOI":"10.1080/10408398.2017.1412939","ISSN":"15497852","PMID":"29278921","abstract":"Hyperuricemia, a condition due to high serum uric acid level and is notorious to health. It is considered to be a potent risk factor for gout and dramatically associated in the development of many chronic diseases such as malignant tumor, cardiovascular disorders and renal failure. Modern innovative medicinal and therapeutic interventions are underlying these days to combat hyperuricemia. Previously reported studies revealed the significant impact of dietary polyphenols (e.g. anthocyanins, phenolic acids, flavonoids etc.) against hyperurecemia disorder. Dietary plant polyphenols, unlike anti- hyperuricemic agents, are not reported to have any side effects in curing hyperuricemia. The current comprehensive review figure outs the use of dietary polyphenols as a natural remedy for the management of hyperuricemia. The sources, affiliated pathways, mode of actions and factors affecting their efficiency to prevent hyperuricemia are deeply discussed in this article. Additionally, limitations and suggestions regarding previously reported studies are also highlighted.","author":[{"dropping-particle":"","family":"Mehmood","given":"Arshad","non-dropping-particle":"","parse-names":false,"suffix":""},{"dropping-particle":"","family":"Zhao","given":"Lei","non-dropping-particle":"","parse-names":false,"suffix":""},{"dropping-particle":"","family":"Wang","given":"Chengtao","non-dropping-particle":"","parse-names":false,"suffix":""},{"dropping-particle":"","family":"Nadeem","given":"Muhammad","non-dropping-particle":"","parse-names":false,"suffix":""},{"dropping-particle":"","family":"Raza","given":"Ali","non-dropping-particle":"","parse-names":false,"suffix":""},{"dropping-particle":"","family":"Ali","given":"Nawazish","non-dropping-particle":"","parse-names":false,"suffix":""},{"dropping-particle":"","family":"Shah","given":"Amjad Abbas","non-dropping-particle":"","parse-names":false,"suffix":""}],"container-title":"Critical Reviews in Food Science and Nutrition","id":"ITEM-1","issue":"9","issued":{"date-parts":[["2019"]]},"page":"1433-1455","publisher":"Taylor &amp; Francis","title":"Management of hyperuricemia through dietary polyphenols as a natural medicament: A comprehensive review","type":"article-journal","volume":"59"},"uris":["http://www.mendeley.com/documents/?uuid=488fd69e-89b4-4260-8566-0ad2c9c3cbbf"]},{"id":"ITEM-2","itemData":{"DOI":"10.1080/15563650.2020.1840579","ISSN":"15569519","PMID":"33191804","abstract":"Introduction: Although spices are widely used as food products and are generally regarded as safe, intentional abuse of household spices may occur and is likely underreported in the medical literature. Spices are inexpensive and widely available for purchase by individuals of all ages and may be perceived as being safer than traditional drugs of abuse. Discussion: Nutmeg, cinnamon, and vanilla are commonly abused spices. The major component of nutmeg is myristicin; myristicin has activity at serotonergic receptors and may result in psychomimetic symptoms after exposure. Cinnamon oils contain local irritants which may cause dermatitis or ulcerations after topical application. Ground cinnamon contains cellulose fibers; these are biopersistent and bioresistant, and inhalational exposure to cinnamon powder can result in chronic pulmonary inflammation and fibrosis. Pure vanilla extract contains a minimum of 35% ethanol according to the United States Food and Drug Administration standards, and abuse of vanilla extract may occur among individuals seeking ethanol intoxication. Conclusions: Overall, misuse or abuse of these spices frequently results in mild to moderate symptoms that do not require medical intervention, although more serious intoxications may require hospitalization. Clinicians should be aware of the potential dangers of household spice abuse and understand management strategies for these exposures.","author":[{"dropping-particle":"","family":"Johnson-Arbor","given":"Kelly","non-dropping-particle":"","parse-names":false,"suffix":""},{"dropping-particle":"","family":"Smolinske","given":"Susan","non-dropping-particle":"","parse-names":false,"suffix":""}],"container-title":"Clinical Toxicology","id":"ITEM-2","issue":"2","issued":{"date-parts":[["2021"]]},"page":"101-105","publisher":"Taylor &amp; Francis","title":"Stoned on spices: a mini-review of three commonly abused household spices","type":"article-journal","volume":"59"},"uris":["http://www.mendeley.com/documents/?uuid=0afffb4b-56f3-48b5-a76c-bc9176187dde"]}],"mendeley":{"formattedCitation":"(Johnson-Arbor &amp; Smolinske, 2021; Mehmood et al., 2019)","plainTextFormattedCitation":"(Johnson-Arbor &amp; Smolinske, 2021; Mehmood et al., 2019)","previouslyFormattedCitation":"(Johnson-Arbor &amp; Smolinske, 2021; Mehmood et al., 2019)"},"properties":{"noteIndex":0},"schema":"https://github.com/citation-style-language/schema/raw/master/csl-citation.json"}</w:instrText>
      </w:r>
      <w:r w:rsidR="00701488">
        <w:rPr>
          <w:rFonts w:ascii="Times New Roman" w:hAnsi="Times New Roman" w:cs="Times New Roman"/>
          <w:sz w:val="24"/>
          <w:szCs w:val="24"/>
        </w:rPr>
        <w:fldChar w:fldCharType="separate"/>
      </w:r>
      <w:r w:rsidR="00632BB2" w:rsidRPr="00632BB2">
        <w:rPr>
          <w:rFonts w:ascii="Times New Roman" w:hAnsi="Times New Roman" w:cs="Times New Roman"/>
          <w:noProof/>
          <w:sz w:val="24"/>
          <w:szCs w:val="24"/>
        </w:rPr>
        <w:t>(Johnson-Arbor &amp; Smolinske, 2021; Mehmood et al., 2019)</w:t>
      </w:r>
      <w:r w:rsidR="00701488">
        <w:rPr>
          <w:rFonts w:ascii="Times New Roman" w:hAnsi="Times New Roman" w:cs="Times New Roman"/>
          <w:sz w:val="24"/>
          <w:szCs w:val="24"/>
        </w:rPr>
        <w:fldChar w:fldCharType="end"/>
      </w:r>
      <w:r w:rsidR="00701488">
        <w:rPr>
          <w:rFonts w:ascii="Times New Roman" w:hAnsi="Times New Roman" w:cs="Times New Roman"/>
          <w:sz w:val="24"/>
          <w:szCs w:val="24"/>
        </w:rPr>
        <w:t>.</w:t>
      </w:r>
      <w:r w:rsidR="00766A25" w:rsidRPr="00253F71">
        <w:rPr>
          <w:rFonts w:ascii="Times New Roman" w:hAnsi="Times New Roman" w:cs="Times New Roman"/>
          <w:sz w:val="24"/>
          <w:szCs w:val="24"/>
        </w:rPr>
        <w:t xml:space="preserve"> Although some nutmeg reviews have been widely reported, as far as we are concerned</w:t>
      </w:r>
      <w:r w:rsidR="00076678" w:rsidRPr="00253F71">
        <w:rPr>
          <w:rFonts w:ascii="Times New Roman" w:hAnsi="Times New Roman" w:cs="Times New Roman"/>
          <w:sz w:val="24"/>
          <w:szCs w:val="24"/>
        </w:rPr>
        <w:t>,</w:t>
      </w:r>
      <w:r w:rsidR="00766A25" w:rsidRPr="00253F71">
        <w:rPr>
          <w:rFonts w:ascii="Times New Roman" w:hAnsi="Times New Roman" w:cs="Times New Roman"/>
          <w:sz w:val="24"/>
          <w:szCs w:val="24"/>
        </w:rPr>
        <w:t xml:space="preserve"> it is still rare to provide a comprehensive review that focuses on the pharmacology, phytochemicals, and toxicity of nutmeg seeds. The increasingly developing chemical compound synthesis and analysis technologies allow the identification of new compounds that have not been discovered in previous research. As a varied source of metabolism with </w:t>
      </w:r>
      <w:r w:rsidR="00076678" w:rsidRPr="00253F71">
        <w:rPr>
          <w:rFonts w:ascii="Times New Roman" w:hAnsi="Times New Roman" w:cs="Times New Roman"/>
          <w:sz w:val="24"/>
          <w:szCs w:val="24"/>
        </w:rPr>
        <w:t>substantial</w:t>
      </w:r>
      <w:r w:rsidR="00766A25" w:rsidRPr="00253F71">
        <w:rPr>
          <w:rFonts w:ascii="Times New Roman" w:hAnsi="Times New Roman" w:cs="Times New Roman"/>
          <w:sz w:val="24"/>
          <w:szCs w:val="24"/>
        </w:rPr>
        <w:t xml:space="preserve"> as a prototyping agent in drug discovery, nutmeg requires greater attention within several limits, including the provision of sustainable </w:t>
      </w:r>
      <w:r w:rsidR="00F9126C" w:rsidRPr="00253F71">
        <w:rPr>
          <w:rFonts w:ascii="Times New Roman" w:hAnsi="Times New Roman" w:cs="Times New Roman"/>
          <w:sz w:val="24"/>
          <w:szCs w:val="24"/>
        </w:rPr>
        <w:t xml:space="preserve">bioactive </w:t>
      </w:r>
      <w:r w:rsidR="00766A25" w:rsidRPr="00253F71">
        <w:rPr>
          <w:rFonts w:ascii="Times New Roman" w:hAnsi="Times New Roman" w:cs="Times New Roman"/>
          <w:sz w:val="24"/>
          <w:szCs w:val="24"/>
        </w:rPr>
        <w:t>through the development of analytical methods</w:t>
      </w:r>
      <w:r w:rsidR="00632BB2">
        <w:rPr>
          <w:rFonts w:ascii="Times New Roman" w:hAnsi="Times New Roman" w:cs="Times New Roman"/>
          <w:sz w:val="24"/>
          <w:szCs w:val="24"/>
        </w:rPr>
        <w:t xml:space="preserve"> </w:t>
      </w:r>
      <w:commentRangeStart w:id="6"/>
      <w:r w:rsidR="00632BB2">
        <w:rPr>
          <w:rFonts w:ascii="Times New Roman" w:hAnsi="Times New Roman" w:cs="Times New Roman"/>
          <w:sz w:val="24"/>
          <w:szCs w:val="24"/>
        </w:rPr>
        <w:fldChar w:fldCharType="begin" w:fldLock="1"/>
      </w:r>
      <w:r w:rsidR="00A53A57">
        <w:rPr>
          <w:rFonts w:ascii="Times New Roman" w:hAnsi="Times New Roman" w:cs="Times New Roman"/>
          <w:sz w:val="24"/>
          <w:szCs w:val="24"/>
        </w:rPr>
        <w:instrText>ADDIN CSL_CITATION {"citationItems":[{"id":"ITEM-1","itemData":{"DOI":"10.1016/j.polymertesting.2020.106479","ISSN":"01429418","abstract":"Polyurethane (PU) composite foams were successfully reinforced with different concentrations (1 wt%, 2 wt%, 5 wt%) of nutmeg filler. The effect of nutmeg filler concentration on mechanical, thermal, antimicrobial and anti-aging properties of PU composite foams was investigated. PU foams were examined by rheological behavior, processing parameters, cellular structure (Scanning Electron Microscopy analysis), mechanical properties (compression test, impact test, three-point bending test, impact strength), thermal properties (Thermogravimetric Analysis), viscoelastic behavior (Dynamic Mechanical Analysis) as well as selected application properties (thermal conductivity, flammability, apparent density, dimensional stability, surface hydrophobicity, water absorption, color characteristic). In order to Disc Diffusion Method, all PU composites were tested against selected bacteria (Escherichia coli and Staphylococcus aureus). Based on the results, it can be concluded that the addition of 1 wt% of nutmeg filler leads to PU composite foams with improved compression strength (e.g. improvement by ~19%), higher flexural strength (e.g. increase of ~11%), improved impact strength (e.g. increase of ~32%) and comparable thermal conductivity (0.023–0.034 W m−1 K−1). Moreover, the incorporation of nutmeg filler has a positive effect on the fire resistance of PU materials. For example, the results from the cone calorimeter test showed that the incorporation of 5 wt% of nutmeg filler significantly reduced the peak of heat release rate (pHRR) by ca. 60% compared with that of unmodified PU foam. It has been also proved that nutmeg filler may act as a natural anti-aging compound of PU foams. The incorporation of nutmeg filler in each amount successfully improved the stabilization of PU composite foams. Based on the antibacterial results, it has been shown that the addition of nutmeg filler significantly improved the antibacterial properties of PU composite foams against both Gram-positive and Gram-negative bacteria.","author":[{"dropping-particle":"","family":"Członka","given":"Sylwia","non-dropping-particle":"","parse-names":false,"suffix":""},{"dropping-particle":"","family":"Strąkowska","given":"Anna","non-dropping-particle":"","parse-names":false,"suffix":""},{"dropping-particle":"","family":"Kairytė","given":"Agnė","non-dropping-particle":"","parse-names":false,"suffix":""},{"dropping-particle":"","family":"Kremensas","given":"Arūnas","non-dropping-particle":"","parse-names":false,"suffix":""}],"container-title":"Polymer Testing","id":"ITEM-1","issue":"December 2019","issued":{"date-parts":[["2020"]]},"title":"Nutmeg filler as a natural compound for the production of polyurethane composite foams with antibacterial and anti-aging properties","type":"article-journal","volume":"86"},"uris":["http://www.mendeley.com/documents/?uuid=ea3864bb-6365-4344-b42e-c51b7c4b78f3"]}],"mendeley":{"formattedCitation":"(Członka et al., 2020)","plainTextFormattedCitation":"(Członka et al., 2020)","previouslyFormattedCitation":"(Członka et al., 2020)"},"properties":{"noteIndex":0},"schema":"https://github.com/citation-style-language/schema/raw/master/csl-citation.json"}</w:instrText>
      </w:r>
      <w:r w:rsidR="00632BB2">
        <w:rPr>
          <w:rFonts w:ascii="Times New Roman" w:hAnsi="Times New Roman" w:cs="Times New Roman"/>
          <w:sz w:val="24"/>
          <w:szCs w:val="24"/>
        </w:rPr>
        <w:fldChar w:fldCharType="separate"/>
      </w:r>
      <w:r w:rsidR="00632BB2" w:rsidRPr="00632BB2">
        <w:rPr>
          <w:rFonts w:ascii="Times New Roman" w:hAnsi="Times New Roman" w:cs="Times New Roman"/>
          <w:noProof/>
          <w:sz w:val="24"/>
          <w:szCs w:val="24"/>
        </w:rPr>
        <w:t>(Członka et al., 2020)</w:t>
      </w:r>
      <w:r w:rsidR="00632BB2">
        <w:rPr>
          <w:rFonts w:ascii="Times New Roman" w:hAnsi="Times New Roman" w:cs="Times New Roman"/>
          <w:sz w:val="24"/>
          <w:szCs w:val="24"/>
        </w:rPr>
        <w:fldChar w:fldCharType="end"/>
      </w:r>
      <w:commentRangeEnd w:id="6"/>
      <w:r w:rsidR="00632BB2">
        <w:rPr>
          <w:rStyle w:val="CommentReference"/>
        </w:rPr>
        <w:commentReference w:id="6"/>
      </w:r>
      <w:r w:rsidR="00766A25" w:rsidRPr="00253F71">
        <w:rPr>
          <w:rFonts w:ascii="Times New Roman" w:hAnsi="Times New Roman" w:cs="Times New Roman"/>
          <w:sz w:val="24"/>
          <w:szCs w:val="24"/>
        </w:rPr>
        <w:t>.</w:t>
      </w:r>
    </w:p>
    <w:p w14:paraId="487A036C" w14:textId="3078959F" w:rsidR="00B653A4" w:rsidRPr="00FE45E3" w:rsidRDefault="00766A25" w:rsidP="00FE45E3">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In line with this, </w:t>
      </w:r>
      <w:r w:rsidR="00076678" w:rsidRPr="00253F71">
        <w:rPr>
          <w:rFonts w:ascii="Times New Roman" w:hAnsi="Times New Roman" w:cs="Times New Roman"/>
          <w:sz w:val="24"/>
          <w:szCs w:val="24"/>
        </w:rPr>
        <w:t>there are possible scientific gaps in the phytochemical literature on nutmeg</w:t>
      </w:r>
      <w:r w:rsidRPr="00253F71">
        <w:rPr>
          <w:rFonts w:ascii="Times New Roman" w:hAnsi="Times New Roman" w:cs="Times New Roman"/>
          <w:sz w:val="24"/>
          <w:szCs w:val="24"/>
        </w:rPr>
        <w:t>. Therefore, this study began to study the landscape</w:t>
      </w:r>
      <w:r w:rsidR="00076678" w:rsidRPr="00253F71">
        <w:rPr>
          <w:rFonts w:ascii="Times New Roman" w:hAnsi="Times New Roman" w:cs="Times New Roman"/>
          <w:sz w:val="24"/>
          <w:szCs w:val="24"/>
        </w:rPr>
        <w:t>, map the published nutmeg phytochemical studies, toxicological properties, and pharmacological properties, and identify research gaps</w:t>
      </w:r>
      <w:r w:rsidRPr="00253F71">
        <w:rPr>
          <w:rFonts w:ascii="Times New Roman" w:hAnsi="Times New Roman" w:cs="Times New Roman"/>
          <w:sz w:val="24"/>
          <w:szCs w:val="24"/>
        </w:rPr>
        <w:t xml:space="preserve"> in this area. Scoping reviews are a</w:t>
      </w:r>
      <w:r w:rsidR="00076678" w:rsidRPr="00253F71">
        <w:rPr>
          <w:rFonts w:ascii="Times New Roman" w:hAnsi="Times New Roman" w:cs="Times New Roman"/>
          <w:sz w:val="24"/>
          <w:szCs w:val="24"/>
        </w:rPr>
        <w:t xml:space="preserve"> practical</w:t>
      </w:r>
      <w:r w:rsidRPr="00253F71">
        <w:rPr>
          <w:rFonts w:ascii="Times New Roman" w:hAnsi="Times New Roman" w:cs="Times New Roman"/>
          <w:sz w:val="24"/>
          <w:szCs w:val="24"/>
        </w:rPr>
        <w:t xml:space="preserve"> methodology for understanding the breadth of research and knowledge gaps in a particular field</w:t>
      </w:r>
      <w:r w:rsidR="0092680C" w:rsidRPr="00253F71">
        <w:rPr>
          <w:rFonts w:ascii="Times New Roman" w:hAnsi="Times New Roman" w:cs="Times New Roman"/>
          <w:sz w:val="24"/>
          <w:szCs w:val="24"/>
        </w:rPr>
        <w:t xml:space="preserve"> </w:t>
      </w:r>
      <w:r w:rsidR="0092680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24/JBIES-20-00167","ISSN":"26898381","PMID":"33038124","abstract":"Objective: The objective of this paper is to describe the updated methodological guidance for conducting a JBI scoping review, with a focus on new updates to the approach and development of the Preferred Reporting Items for Systematic Reviews and Meta-Analyses extension for Scoping Reviews (the PRISMA-ScR). Introduction: Scoping reviews are an increasingly common approach to informing decision-making and research based on the identification and examination of the literature on a given topic or issue. Scoping reviews draw on evidence from any research methodology and may also include evidence from non-research sources, such as policy. In thismanner, scoping reviews provide a comprehensive overviewto address broader reviewquestions than traditionally more specific systematic reviews of effectiveness or qualitative evidence. The increasing popularity of scoping reviews has been accompanied by the development of a reporting guideline: The PRISMA-ScR. In 2014, the JBI Scoping Review Methodology Group developed guidance for scoping reviews that received minor updates in 2017 and was most recently updated in 2020. The updates reflect ongoing and substantial developments in approaches to scoping review conduct and reporting. As such, the JBI Scoping Review Methodology Group recognized the need to revise the guidance to align with the current state of knowledge and reporting standards in evidence synthesis. Methods: Between 2015 and 2020, the JBI Scoping Review Methodology Group expanded its membership, extensively reviewed the literature, engaged via annual face-to-face meetings, regular teleconferences, and email correspondence, sought advice from methodological experts, facilitated workshops, and presented at scientific onferences. This process led to updated guidance for scoping reviews published in the JBI Manual for Evidence Synthesis. The updated chapter was endorsed by JBI’s International Scientific Committee in 2020. Results: The updated JBI guidance for scoping reviews includes additional guidance on several methodological issues, such as when a scoping review is (or is not) appropriate, and how to extract, analyze, and present results, and provides clarification for implications for practice and research. Furthermore, it is aligned with the PRISMA-ScR to ensure consistent reporting. Conclusions: The latest JBI guidance for scoping reviews provides up-to-date guidance that can be used by authors when conducting a scoping review. Furthermore, it aligns …","author":[{"dropping-particle":"","family":"Peters","given":"Micah D.J.","non-dropping-particle":"","parse-names":false,"suffix":""},{"dropping-particle":"","family":"Marnie","given":"Casey","non-dropping-particle":"","parse-names":false,"suffix":""},{"dropping-particle":"","family":"Tricco","given":"Andrea C.","non-dropping-particle":"","parse-names":false,"suffix":""},{"dropping-particle":"","family":"Pollock","given":"Danielle","non-dropping-particle":"","parse-names":false,"suffix":""},{"dropping-particle":"","family":"Munn","given":"Zachary","non-dropping-particle":"","parse-names":false,"suffix":""},{"dropping-particle":"","family":"Alexander","given":"Lyndsay","non-dropping-particle":"","parse-names":false,"suffix":""},{"dropping-particle":"","family":"McInerney","given":"Patricia","non-dropping-particle":"","parse-names":false,"suffix":""},{"dropping-particle":"","family":"Godfrey","given":"Christina M.","non-dropping-particle":"","parse-names":false,"suffix":""},{"dropping-particle":"","family":"Khalil","given":"Hanan","non-dropping-particle":"","parse-names":false,"suffix":""}],"container-title":"JBI Evidence Synthesis","id":"ITEM-1","issue":"10","issued":{"date-parts":[["2020"]]},"page":"2119-2126","title":"Updated methodological guidance for the conduct of scoping reviews","type":"article-journal","volume":"18"},"uris":["http://www.mendeley.com/documents/?uuid=a05e4920-8f94-4acd-acde-349995ba4294","http://www.mendeley.com/documents/?uuid=c628fabb-3f55-4209-9611-df82c25ca4d7"]}],"mendeley":{"formattedCitation":"(Peters et al., 2020)","plainTextFormattedCitation":"(Peters et al., 2020)","previouslyFormattedCitation":"(Peters et al., 2020)"},"properties":{"noteIndex":0},"schema":"https://github.com/citation-style-language/schema/raw/master/csl-citation.json"}</w:instrText>
      </w:r>
      <w:r w:rsidR="0092680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eters et al., 2020)</w:t>
      </w:r>
      <w:r w:rsidR="0092680C" w:rsidRPr="00253F71">
        <w:rPr>
          <w:rFonts w:ascii="Times New Roman" w:hAnsi="Times New Roman" w:cs="Times New Roman"/>
          <w:sz w:val="24"/>
          <w:szCs w:val="24"/>
        </w:rPr>
        <w:fldChar w:fldCharType="end"/>
      </w:r>
      <w:r w:rsidR="000E026D"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 xml:space="preserve">This review presents comprehensive data on nutmeg research </w:t>
      </w:r>
      <w:r w:rsidR="00FE45E3">
        <w:rPr>
          <w:rFonts w:ascii="Times New Roman" w:hAnsi="Times New Roman" w:cs="Times New Roman"/>
          <w:sz w:val="24"/>
          <w:szCs w:val="24"/>
        </w:rPr>
        <w:t>using eight large databases for the last ten year</w:t>
      </w:r>
      <w:r w:rsidRPr="00253F71">
        <w:rPr>
          <w:rFonts w:ascii="Times New Roman" w:hAnsi="Times New Roman" w:cs="Times New Roman"/>
          <w:sz w:val="24"/>
          <w:szCs w:val="24"/>
        </w:rPr>
        <w:t xml:space="preserve">s. The resulting findings are expected to inform the scientific community and facilitate decision-making about the future </w:t>
      </w:r>
      <w:r w:rsidR="00076678" w:rsidRPr="00253F71">
        <w:rPr>
          <w:rFonts w:ascii="Times New Roman" w:hAnsi="Times New Roman" w:cs="Times New Roman"/>
          <w:sz w:val="24"/>
          <w:szCs w:val="24"/>
        </w:rPr>
        <w:t>research direction</w:t>
      </w:r>
      <w:r w:rsidRPr="00253F71">
        <w:rPr>
          <w:rFonts w:ascii="Times New Roman" w:hAnsi="Times New Roman" w:cs="Times New Roman"/>
          <w:sz w:val="24"/>
          <w:szCs w:val="24"/>
        </w:rPr>
        <w:t xml:space="preserve"> in this area.</w:t>
      </w:r>
    </w:p>
    <w:p w14:paraId="69CAEF9F" w14:textId="77777777" w:rsidR="00FE45E3" w:rsidRDefault="00FE45E3" w:rsidP="00FE45E3">
      <w:pPr>
        <w:spacing w:after="0" w:line="276" w:lineRule="auto"/>
        <w:jc w:val="both"/>
        <w:rPr>
          <w:rFonts w:ascii="Times New Roman" w:hAnsi="Times New Roman" w:cs="Times New Roman"/>
          <w:b/>
          <w:bCs/>
          <w:sz w:val="24"/>
          <w:szCs w:val="24"/>
        </w:rPr>
      </w:pPr>
    </w:p>
    <w:p w14:paraId="6693D38B" w14:textId="48C3EEBA" w:rsidR="001214E3" w:rsidRPr="00253F71" w:rsidRDefault="00D37691" w:rsidP="00FE45E3">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METHOD  </w:t>
      </w:r>
    </w:p>
    <w:p w14:paraId="4E512D82" w14:textId="4F5A7594" w:rsidR="001214E3" w:rsidRPr="00253F71" w:rsidRDefault="004D7EE8" w:rsidP="00FE45E3">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lastRenderedPageBreak/>
        <w:t xml:space="preserve">Research Design </w:t>
      </w:r>
    </w:p>
    <w:p w14:paraId="6E96F514" w14:textId="5145071F" w:rsidR="00961A2E" w:rsidRPr="00253F71" w:rsidRDefault="00172AFC" w:rsidP="002B6E91">
      <w:pPr>
        <w:pStyle w:val="ListParagraph"/>
        <w:tabs>
          <w:tab w:val="left" w:pos="567"/>
        </w:tabs>
        <w:spacing w:after="0" w:line="276" w:lineRule="auto"/>
        <w:ind w:left="0"/>
        <w:jc w:val="both"/>
        <w:rPr>
          <w:rFonts w:ascii="Times New Roman" w:hAnsi="Times New Roman" w:cs="Times New Roman"/>
          <w:sz w:val="24"/>
          <w:szCs w:val="24"/>
        </w:rPr>
      </w:pPr>
      <w:r w:rsidRPr="00253F71">
        <w:rPr>
          <w:rFonts w:ascii="Times New Roman" w:hAnsi="Times New Roman" w:cs="Times New Roman"/>
          <w:sz w:val="24"/>
          <w:szCs w:val="24"/>
        </w:rPr>
        <w:tab/>
      </w:r>
      <w:r w:rsidR="0058225B" w:rsidRPr="00253F71">
        <w:rPr>
          <w:rFonts w:ascii="Times New Roman" w:hAnsi="Times New Roman" w:cs="Times New Roman"/>
          <w:sz w:val="24"/>
          <w:szCs w:val="24"/>
        </w:rPr>
        <w:t>This study will use a scoping review design. This review provides a preliminary assessment of the potential size and scope of the available research literature</w:t>
      </w:r>
      <w:r w:rsidR="00FF62FE">
        <w:rPr>
          <w:rFonts w:ascii="Times New Roman" w:hAnsi="Times New Roman" w:cs="Times New Roman"/>
          <w:sz w:val="24"/>
          <w:szCs w:val="24"/>
        </w:rPr>
        <w:t>. It aims</w:t>
      </w:r>
      <w:r w:rsidR="0058225B" w:rsidRPr="00253F71">
        <w:rPr>
          <w:rFonts w:ascii="Times New Roman" w:hAnsi="Times New Roman" w:cs="Times New Roman"/>
          <w:sz w:val="24"/>
          <w:szCs w:val="24"/>
        </w:rPr>
        <w:t xml:space="preserve"> to identify the nature and extent of research evidence on a topic</w:t>
      </w:r>
      <w:r w:rsidR="00C16537">
        <w:rPr>
          <w:rFonts w:ascii="Times New Roman" w:hAnsi="Times New Roman" w:cs="Times New Roman"/>
          <w:sz w:val="24"/>
          <w:szCs w:val="24"/>
        </w:rPr>
        <w:t xml:space="preserve"> </w:t>
      </w:r>
      <w:r w:rsidR="00C16537">
        <w:rPr>
          <w:rFonts w:ascii="Times New Roman" w:hAnsi="Times New Roman" w:cs="Times New Roman"/>
          <w:sz w:val="24"/>
          <w:szCs w:val="24"/>
        </w:rPr>
        <w:fldChar w:fldCharType="begin" w:fldLock="1"/>
      </w:r>
      <w:r w:rsidR="00632BB2">
        <w:rPr>
          <w:rFonts w:ascii="Times New Roman" w:hAnsi="Times New Roman" w:cs="Times New Roman"/>
          <w:sz w:val="24"/>
          <w:szCs w:val="24"/>
        </w:rPr>
        <w:instrText>ADDIN CSL_CITATION {"citationItems":[{"id":"ITEM-1","itemData":{"DOI":"10.1111/j.1471-1842.2009.00848.x","ISSN":"14711834","PMID":"19490148","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 - Search, AppraisaL, Synthesis and Analysis (SALSA) - 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 © 2009 Health Libraries Group.","author":[{"dropping-particle":"","family":"Grant","given":"Maria J.","non-dropping-particle":"","parse-names":false,"suffix":""},{"dropping-particle":"","family":"Booth","given":"Andrew","non-dropping-particle":"","parse-names":false,"suffix":""}],"container-title":"Health Information and Libraries Journal","id":"ITEM-1","issue":"2","issued":{"date-parts":[["2009"]]},"page":"91-108","title":"A typology of reviews: An analysis of 14 review types and associated methodologies","type":"article-journal","volume":"26"},"uris":["http://www.mendeley.com/documents/?uuid=abacdcad-1efc-4c36-a068-b03e3fa00065"]},{"id":"ITEM-2","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2","issue":"1","issued":{"date-parts":[["2005"]]},"page":"19-32","title":"Scoping studies: Towards a methodological framework","type":"article-journal","volume":"8"},"uris":["http://www.mendeley.com/documents/?uuid=c5769936-e38c-4518-a7d1-6f9ed3920c24"]}],"mendeley":{"formattedCitation":"(Arksey &amp; O’Malley, 2005; Grant &amp; Booth, 2009)","plainTextFormattedCitation":"(Arksey &amp; O’Malley, 2005; Grant &amp; Booth, 2009)","previouslyFormattedCitation":"(Arksey &amp; O’Malley, 2005; Grant &amp; Booth, 2009)"},"properties":{"noteIndex":0},"schema":"https://github.com/citation-style-language/schema/raw/master/csl-citation.json"}</w:instrText>
      </w:r>
      <w:r w:rsidR="00C16537">
        <w:rPr>
          <w:rFonts w:ascii="Times New Roman" w:hAnsi="Times New Roman" w:cs="Times New Roman"/>
          <w:sz w:val="24"/>
          <w:szCs w:val="24"/>
        </w:rPr>
        <w:fldChar w:fldCharType="separate"/>
      </w:r>
      <w:r w:rsidR="00632BB2" w:rsidRPr="00632BB2">
        <w:rPr>
          <w:rFonts w:ascii="Times New Roman" w:hAnsi="Times New Roman" w:cs="Times New Roman"/>
          <w:noProof/>
          <w:sz w:val="24"/>
          <w:szCs w:val="24"/>
        </w:rPr>
        <w:t>(Arksey &amp; O’Malley, 2005; Grant &amp; Booth, 2009)</w:t>
      </w:r>
      <w:r w:rsidR="00C16537">
        <w:rPr>
          <w:rFonts w:ascii="Times New Roman" w:hAnsi="Times New Roman" w:cs="Times New Roman"/>
          <w:sz w:val="24"/>
          <w:szCs w:val="24"/>
        </w:rPr>
        <w:fldChar w:fldCharType="end"/>
      </w:r>
      <w:r w:rsidR="00655F5D">
        <w:rPr>
          <w:rFonts w:ascii="Times New Roman" w:hAnsi="Times New Roman" w:cs="Times New Roman"/>
          <w:sz w:val="24"/>
          <w:szCs w:val="24"/>
        </w:rPr>
        <w:t xml:space="preserve">. It </w:t>
      </w:r>
      <w:r w:rsidR="0058225B" w:rsidRPr="00253F71">
        <w:rPr>
          <w:rFonts w:ascii="Times New Roman" w:hAnsi="Times New Roman" w:cs="Times New Roman"/>
          <w:sz w:val="24"/>
          <w:szCs w:val="24"/>
        </w:rPr>
        <w:t xml:space="preserve">is also a transparent method for mapping literature and answering broad research questions </w:t>
      </w:r>
      <w:r w:rsidR="000102E9"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cts.12188","ISSN":"17528062","PMID":"25041546","abstract":"For researchers, policymakers, and practitioners facing a new field, undertaking a systematic review can typically present a challenge due to the enormous number of relevant papers. A scoping review is a method suggested for addressing this dilemma; however, scoping reviews present their own challenges. This paper introduces the \"scoping meta-review\" (SMR) for expanding current methodologies and is based on our experiences in mapping the field of consumer engagement in healthcare. During this process, we developed the novel SMR method. An SMR combines aspects of a scoping review and a meta-review to establish an evidence-based map of a field. Similar to a scoping review, an SMR offers a practical and flexible methodology. However, unlike in a traditional scoping review, only systematic reviews are included. Stages of the SMR include: undertaking a preliminary nonsystematic review; building a search strategy; interrogating academic literature databases; classifying and excluding studies based on titles and abstracts; saving the refined database of references; revising the search strategy; selecting and reviewing the full text papers; and thematically analyzing the selected texts and writing the report. The main benefit of an SMR is to map a new field based on high-level evidence provided by systematic reviews.","author":[{"dropping-particle":"","family":"Sarrami-Foroushani","given":"Pooria","non-dropping-particle":"","parse-names":false,"suffix":""},{"dropping-particle":"","family":"Travaglia","given":"Joanne","non-dropping-particle":"","parse-names":false,"suffix":""},{"dropping-particle":"","family":"Debono","given":"Deborah","non-dropping-particle":"","parse-names":false,"suffix":""},{"dropping-particle":"","family":"Clay-Williams","given":"Robyn","non-dropping-particle":"","parse-names":false,"suffix":""},{"dropping-particle":"","family":"Braithwaite","given":"Jeffrey","non-dropping-particle":"","parse-names":false,"suffix":""}],"container-title":"Clinical and Translational Science","id":"ITEM-1","issue":"1","issued":{"date-parts":[["2015"]]},"page":"77-81","title":"Scoping Meta-Review: Introducing a New Methodology","type":"article-journal","volume":"8"},"uris":["http://www.mendeley.com/documents/?uuid=89744b5c-43c6-4fa0-973c-aa61d698d655","http://www.mendeley.com/documents/?uuid=89edac46-6d6f-4722-9892-5275d30b434b"]}],"mendeley":{"formattedCitation":"(Sarrami-Foroushani et al., 2015)","plainTextFormattedCitation":"(Sarrami-Foroushani et al., 2015)","previouslyFormattedCitation":"(Sarrami-Foroushani et al., 2015)"},"properties":{"noteIndex":0},"schema":"https://github.com/citation-style-language/schema/raw/master/csl-citation.json"}</w:instrText>
      </w:r>
      <w:r w:rsidR="000102E9"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arrami-Foroushani et al., 2015)</w:t>
      </w:r>
      <w:r w:rsidR="000102E9" w:rsidRPr="00253F71">
        <w:rPr>
          <w:rFonts w:ascii="Times New Roman" w:hAnsi="Times New Roman" w:cs="Times New Roman"/>
          <w:sz w:val="24"/>
          <w:szCs w:val="24"/>
        </w:rPr>
        <w:fldChar w:fldCharType="end"/>
      </w:r>
      <w:r w:rsidR="000102E9" w:rsidRPr="00253F71">
        <w:rPr>
          <w:rFonts w:ascii="Times New Roman" w:hAnsi="Times New Roman" w:cs="Times New Roman"/>
          <w:sz w:val="24"/>
          <w:szCs w:val="24"/>
        </w:rPr>
        <w:t>.</w:t>
      </w:r>
      <w:r w:rsidR="004356AA" w:rsidRPr="00253F71">
        <w:rPr>
          <w:rFonts w:ascii="Times New Roman" w:hAnsi="Times New Roman" w:cs="Times New Roman"/>
          <w:sz w:val="24"/>
          <w:szCs w:val="24"/>
        </w:rPr>
        <w:t xml:space="preserve"> </w:t>
      </w:r>
      <w:r w:rsidR="0058225B" w:rsidRPr="00253F71">
        <w:rPr>
          <w:rFonts w:ascii="Times New Roman" w:hAnsi="Times New Roman" w:cs="Times New Roman"/>
          <w:sz w:val="24"/>
          <w:szCs w:val="24"/>
        </w:rPr>
        <w:t xml:space="preserve">Scoping reviews provide a comprehensive </w:t>
      </w:r>
      <w:r w:rsidR="00076678" w:rsidRPr="00253F71">
        <w:rPr>
          <w:rFonts w:ascii="Times New Roman" w:hAnsi="Times New Roman" w:cs="Times New Roman"/>
          <w:sz w:val="24"/>
          <w:szCs w:val="24"/>
        </w:rPr>
        <w:t>study</w:t>
      </w:r>
      <w:r w:rsidR="0058225B" w:rsidRPr="00253F71">
        <w:rPr>
          <w:rFonts w:ascii="Times New Roman" w:hAnsi="Times New Roman" w:cs="Times New Roman"/>
          <w:sz w:val="24"/>
          <w:szCs w:val="24"/>
        </w:rPr>
        <w:t xml:space="preserve"> to answer </w:t>
      </w:r>
      <w:r w:rsidR="00076678" w:rsidRPr="00253F71">
        <w:rPr>
          <w:rFonts w:ascii="Times New Roman" w:hAnsi="Times New Roman" w:cs="Times New Roman"/>
          <w:sz w:val="24"/>
          <w:szCs w:val="24"/>
        </w:rPr>
        <w:t>more general</w:t>
      </w:r>
      <w:r w:rsidR="0058225B" w:rsidRPr="00253F71">
        <w:rPr>
          <w:rFonts w:ascii="Times New Roman" w:hAnsi="Times New Roman" w:cs="Times New Roman"/>
          <w:sz w:val="24"/>
          <w:szCs w:val="24"/>
        </w:rPr>
        <w:t xml:space="preserve"> questions than a more specific systematic review of effectiveness or qualitative evidence</w:t>
      </w:r>
      <w:r w:rsidR="00F44D3A" w:rsidRPr="00253F71">
        <w:rPr>
          <w:rFonts w:ascii="Times New Roman" w:hAnsi="Times New Roman" w:cs="Times New Roman"/>
          <w:sz w:val="24"/>
          <w:szCs w:val="24"/>
        </w:rPr>
        <w:t xml:space="preserve"> </w:t>
      </w:r>
      <w:r w:rsidR="00F44D3A"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24/JBIES-20-00167","ISSN":"26898381","PMID":"33038124","abstract":"Objective: The objective of this paper is to describe the updated methodological guidance for conducting a JBI scoping review, with a focus on new updates to the approach and development of the Preferred Reporting Items for Systematic Reviews and Meta-Analyses extension for Scoping Reviews (the PRISMA-ScR). Introduction: Scoping reviews are an increasingly common approach to informing decision-making and research based on the identification and examination of the literature on a given topic or issue. Scoping reviews draw on evidence from any research methodology and may also include evidence from non-research sources, such as policy. In thismanner, scoping reviews provide a comprehensive overviewto address broader reviewquestions than traditionally more specific systematic reviews of effectiveness or qualitative evidence. The increasing popularity of scoping reviews has been accompanied by the development of a reporting guideline: The PRISMA-ScR. In 2014, the JBI Scoping Review Methodology Group developed guidance for scoping reviews that received minor updates in 2017 and was most recently updated in 2020. The updates reflect ongoing and substantial developments in approaches to scoping review conduct and reporting. As such, the JBI Scoping Review Methodology Group recognized the need to revise the guidance to align with the current state of knowledge and reporting standards in evidence synthesis. Methods: Between 2015 and 2020, the JBI Scoping Review Methodology Group expanded its membership, extensively reviewed the literature, engaged via annual face-to-face meetings, regular teleconferences, and email correspondence, sought advice from methodological experts, facilitated workshops, and presented at scientific onferences. This process led to updated guidance for scoping reviews published in the JBI Manual for Evidence Synthesis. The updated chapter was endorsed by JBI’s International Scientific Committee in 2020. Results: The updated JBI guidance for scoping reviews includes additional guidance on several methodological issues, such as when a scoping review is (or is not) appropriate, and how to extract, analyze, and present results, and provides clarification for implications for practice and research. Furthermore, it is aligned with the PRISMA-ScR to ensure consistent reporting. Conclusions: The latest JBI guidance for scoping reviews provides up-to-date guidance that can be used by authors when conducting a scoping review. Furthermore, it aligns …","author":[{"dropping-particle":"","family":"Peters","given":"Micah D.J.","non-dropping-particle":"","parse-names":false,"suffix":""},{"dropping-particle":"","family":"Marnie","given":"Casey","non-dropping-particle":"","parse-names":false,"suffix":""},{"dropping-particle":"","family":"Tricco","given":"Andrea C.","non-dropping-particle":"","parse-names":false,"suffix":""},{"dropping-particle":"","family":"Pollock","given":"Danielle","non-dropping-particle":"","parse-names":false,"suffix":""},{"dropping-particle":"","family":"Munn","given":"Zachary","non-dropping-particle":"","parse-names":false,"suffix":""},{"dropping-particle":"","family":"Alexander","given":"Lyndsay","non-dropping-particle":"","parse-names":false,"suffix":""},{"dropping-particle":"","family":"McInerney","given":"Patricia","non-dropping-particle":"","parse-names":false,"suffix":""},{"dropping-particle":"","family":"Godfrey","given":"Christina M.","non-dropping-particle":"","parse-names":false,"suffix":""},{"dropping-particle":"","family":"Khalil","given":"Hanan","non-dropping-particle":"","parse-names":false,"suffix":""}],"container-title":"JBI Evidence Synthesis","id":"ITEM-1","issue":"10","issued":{"date-parts":[["2020"]]},"page":"2119-2126","title":"Updated methodological guidance for the conduct of scoping reviews","type":"article-journal","volume":"18"},"uris":["http://www.mendeley.com/documents/?uuid=c628fabb-3f55-4209-9611-df82c25ca4d7","http://www.mendeley.com/documents/?uuid=a05e4920-8f94-4acd-acde-349995ba4294"]}],"mendeley":{"formattedCitation":"(Peters et al., 2020)","plainTextFormattedCitation":"(Peters et al., 2020)","previouslyFormattedCitation":"(Peters et al., 2020)"},"properties":{"noteIndex":0},"schema":"https://github.com/citation-style-language/schema/raw/master/csl-citation.json"}</w:instrText>
      </w:r>
      <w:r w:rsidR="00F44D3A"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eters et al., 2020)</w:t>
      </w:r>
      <w:r w:rsidR="00F44D3A" w:rsidRPr="00253F71">
        <w:rPr>
          <w:rFonts w:ascii="Times New Roman" w:hAnsi="Times New Roman" w:cs="Times New Roman"/>
          <w:sz w:val="24"/>
          <w:szCs w:val="24"/>
        </w:rPr>
        <w:fldChar w:fldCharType="end"/>
      </w:r>
      <w:r w:rsidR="00F44D3A" w:rsidRPr="00253F71">
        <w:rPr>
          <w:rFonts w:ascii="Times New Roman" w:hAnsi="Times New Roman" w:cs="Times New Roman"/>
          <w:sz w:val="24"/>
          <w:szCs w:val="24"/>
        </w:rPr>
        <w:t xml:space="preserve">. </w:t>
      </w:r>
      <w:r w:rsidR="0058225B" w:rsidRPr="00253F71">
        <w:rPr>
          <w:rFonts w:ascii="Times New Roman" w:hAnsi="Times New Roman" w:cs="Times New Roman"/>
          <w:sz w:val="24"/>
          <w:szCs w:val="24"/>
        </w:rPr>
        <w:t xml:space="preserve">This methodology was chosen because it facilitates an efficient and detailed review of the scope, properties, and extent of </w:t>
      </w:r>
      <w:r w:rsidR="00076678" w:rsidRPr="00253F71">
        <w:rPr>
          <w:rFonts w:ascii="Times New Roman" w:hAnsi="Times New Roman" w:cs="Times New Roman"/>
          <w:sz w:val="24"/>
          <w:szCs w:val="24"/>
        </w:rPr>
        <w:t>nutmeg</w:t>
      </w:r>
      <w:r w:rsidR="00FE45E3">
        <w:rPr>
          <w:rFonts w:ascii="Times New Roman" w:hAnsi="Times New Roman" w:cs="Times New Roman"/>
          <w:sz w:val="24"/>
          <w:szCs w:val="24"/>
        </w:rPr>
        <w:t>’</w:t>
      </w:r>
      <w:r w:rsidR="00076678" w:rsidRPr="00253F71">
        <w:rPr>
          <w:rFonts w:ascii="Times New Roman" w:hAnsi="Times New Roman" w:cs="Times New Roman"/>
          <w:sz w:val="24"/>
          <w:szCs w:val="24"/>
        </w:rPr>
        <w:t>s phytochemicals, pharmacolog</w:t>
      </w:r>
      <w:r w:rsidR="00FE45E3">
        <w:rPr>
          <w:rFonts w:ascii="Times New Roman" w:hAnsi="Times New Roman" w:cs="Times New Roman"/>
          <w:sz w:val="24"/>
          <w:szCs w:val="24"/>
        </w:rPr>
        <w:t>y</w:t>
      </w:r>
      <w:r w:rsidR="00076678" w:rsidRPr="00253F71">
        <w:rPr>
          <w:rFonts w:ascii="Times New Roman" w:hAnsi="Times New Roman" w:cs="Times New Roman"/>
          <w:sz w:val="24"/>
          <w:szCs w:val="24"/>
        </w:rPr>
        <w:t>, and toxicity</w:t>
      </w:r>
      <w:r w:rsidR="0058225B" w:rsidRPr="00253F71">
        <w:rPr>
          <w:rFonts w:ascii="Times New Roman" w:hAnsi="Times New Roman" w:cs="Times New Roman"/>
          <w:sz w:val="24"/>
          <w:szCs w:val="24"/>
        </w:rPr>
        <w:t>. Th</w:t>
      </w:r>
      <w:r w:rsidR="00FE45E3">
        <w:rPr>
          <w:rFonts w:ascii="Times New Roman" w:hAnsi="Times New Roman" w:cs="Times New Roman"/>
          <w:sz w:val="24"/>
          <w:szCs w:val="24"/>
        </w:rPr>
        <w:t>e Preferred Reporting Item guides this scoping review</w:t>
      </w:r>
      <w:r w:rsidR="0058225B" w:rsidRPr="00253F71">
        <w:rPr>
          <w:rFonts w:ascii="Times New Roman" w:hAnsi="Times New Roman" w:cs="Times New Roman"/>
          <w:sz w:val="24"/>
          <w:szCs w:val="24"/>
        </w:rPr>
        <w:t xml:space="preserve"> for Systematic Review and the Meta-Analysis extension for Scope Review</w:t>
      </w:r>
      <w:r w:rsidR="00F27B16" w:rsidRPr="00253F71">
        <w:rPr>
          <w:rFonts w:ascii="Times New Roman" w:hAnsi="Times New Roman" w:cs="Times New Roman"/>
          <w:sz w:val="24"/>
          <w:szCs w:val="24"/>
        </w:rPr>
        <w:t xml:space="preserve"> (PRISMA-ScR) </w:t>
      </w:r>
      <w:r w:rsidR="00F86654"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7326/M18-0850","ISSN":"15393704","PMID":"30178033","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als of Internal Medicine","id":"ITEM-1","issue":"7","issued":{"date-parts":[["2018"]]},"page":"467-473","title":"PRISMA extension for scoping reviews (PRISMA-ScR): Checklist and explanation","type":"article-journal","volume":"169"},"uris":["http://www.mendeley.com/documents/?uuid=0f728cde-9951-4a36-9caa-8d70d50e8fc9","http://www.mendeley.com/documents/?uuid=b8017d85-eb6c-423e-9280-674a5c8c3bcd"]}],"mendeley":{"formattedCitation":"(Tricco et al., 2018)","plainTextFormattedCitation":"(Tricco et al., 2018)","previouslyFormattedCitation":"(Tricco et al., 2018)"},"properties":{"noteIndex":0},"schema":"https://github.com/citation-style-language/schema/raw/master/csl-citation.json"}</w:instrText>
      </w:r>
      <w:r w:rsidR="00F86654"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Tricco et al., 2018)</w:t>
      </w:r>
      <w:r w:rsidR="00F86654" w:rsidRPr="00253F71">
        <w:rPr>
          <w:rFonts w:ascii="Times New Roman" w:hAnsi="Times New Roman" w:cs="Times New Roman"/>
          <w:sz w:val="24"/>
          <w:szCs w:val="24"/>
        </w:rPr>
        <w:fldChar w:fldCharType="end"/>
      </w:r>
      <w:r w:rsidR="00F86654" w:rsidRPr="00253F71">
        <w:rPr>
          <w:rFonts w:ascii="Times New Roman" w:hAnsi="Times New Roman" w:cs="Times New Roman"/>
          <w:sz w:val="24"/>
          <w:szCs w:val="24"/>
        </w:rPr>
        <w:t>.</w:t>
      </w:r>
    </w:p>
    <w:p w14:paraId="4FC52357" w14:textId="77777777" w:rsidR="00496145" w:rsidRPr="00253F71" w:rsidRDefault="00496145" w:rsidP="002B6E91">
      <w:pPr>
        <w:pStyle w:val="ListParagraph"/>
        <w:tabs>
          <w:tab w:val="left" w:pos="567"/>
        </w:tabs>
        <w:spacing w:after="0" w:line="276" w:lineRule="auto"/>
        <w:ind w:left="0"/>
        <w:jc w:val="both"/>
        <w:rPr>
          <w:rFonts w:ascii="Times New Roman" w:hAnsi="Times New Roman" w:cs="Times New Roman"/>
          <w:sz w:val="24"/>
          <w:szCs w:val="24"/>
        </w:rPr>
      </w:pPr>
    </w:p>
    <w:p w14:paraId="62890BE3" w14:textId="232CD634" w:rsidR="00711040" w:rsidRPr="00253F71" w:rsidRDefault="00711040" w:rsidP="002B6E91">
      <w:pPr>
        <w:pStyle w:val="ListParagraph"/>
        <w:tabs>
          <w:tab w:val="left" w:pos="567"/>
        </w:tabs>
        <w:spacing w:after="0" w:line="276" w:lineRule="auto"/>
        <w:ind w:left="0"/>
        <w:jc w:val="both"/>
        <w:rPr>
          <w:rFonts w:ascii="Times New Roman" w:hAnsi="Times New Roman" w:cs="Times New Roman"/>
          <w:b/>
          <w:bCs/>
          <w:sz w:val="24"/>
          <w:szCs w:val="24"/>
        </w:rPr>
      </w:pPr>
      <w:r w:rsidRPr="00253F71">
        <w:rPr>
          <w:rFonts w:ascii="Times New Roman" w:hAnsi="Times New Roman" w:cs="Times New Roman"/>
          <w:b/>
          <w:bCs/>
          <w:sz w:val="24"/>
          <w:szCs w:val="24"/>
        </w:rPr>
        <w:t>Research Questions</w:t>
      </w:r>
    </w:p>
    <w:p w14:paraId="509E4ED1" w14:textId="2CF6EA04" w:rsidR="00496145" w:rsidRPr="00253F71" w:rsidRDefault="00496145" w:rsidP="00496145">
      <w:pPr>
        <w:pStyle w:val="ListParagraph"/>
        <w:tabs>
          <w:tab w:val="left" w:pos="567"/>
        </w:tabs>
        <w:spacing w:after="0" w:line="276" w:lineRule="auto"/>
        <w:ind w:left="0"/>
        <w:jc w:val="both"/>
        <w:rPr>
          <w:rFonts w:ascii="Times New Roman" w:hAnsi="Times New Roman" w:cs="Times New Roman"/>
          <w:sz w:val="24"/>
          <w:szCs w:val="24"/>
        </w:rPr>
      </w:pPr>
      <w:r w:rsidRPr="00253F71">
        <w:rPr>
          <w:rFonts w:ascii="Times New Roman" w:hAnsi="Times New Roman" w:cs="Times New Roman"/>
          <w:sz w:val="24"/>
          <w:szCs w:val="24"/>
        </w:rPr>
        <w:tab/>
        <w:t>This review is based on the main research question</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w:t>
      </w:r>
      <w:r w:rsidR="00FE45E3">
        <w:rPr>
          <w:rFonts w:ascii="Times New Roman" w:hAnsi="Times New Roman" w:cs="Times New Roman"/>
          <w:sz w:val="24"/>
          <w:szCs w:val="24"/>
        </w:rPr>
        <w:t>“</w:t>
      </w:r>
      <w:r w:rsidRPr="00253F71">
        <w:rPr>
          <w:rFonts w:ascii="Times New Roman" w:hAnsi="Times New Roman" w:cs="Times New Roman"/>
          <w:sz w:val="24"/>
          <w:szCs w:val="24"/>
        </w:rPr>
        <w:t>How is the utilization and development of phytochemicals, pharmacology</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toxicity in Nutmeg?</w:t>
      </w:r>
      <w:r w:rsidR="00FE45E3">
        <w:rPr>
          <w:rFonts w:ascii="Times New Roman" w:hAnsi="Times New Roman" w:cs="Times New Roman"/>
          <w:sz w:val="24"/>
          <w:szCs w:val="24"/>
        </w:rPr>
        <w:t>”</w:t>
      </w:r>
      <w:r w:rsidRPr="00253F71">
        <w:rPr>
          <w:rFonts w:ascii="Times New Roman" w:hAnsi="Times New Roman" w:cs="Times New Roman"/>
          <w:sz w:val="24"/>
          <w:szCs w:val="24"/>
        </w:rPr>
        <w:t xml:space="preserve"> These key questions are further extended to secondary research questions</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including the following:</w:t>
      </w:r>
    </w:p>
    <w:p w14:paraId="27FA4DB3" w14:textId="54D8847F" w:rsidR="00496145" w:rsidRPr="00253F71" w:rsidRDefault="00496145" w:rsidP="00FE45E3">
      <w:pPr>
        <w:pStyle w:val="ListParagraph"/>
        <w:numPr>
          <w:ilvl w:val="0"/>
          <w:numId w:val="14"/>
        </w:numPr>
        <w:spacing w:after="0" w:line="276" w:lineRule="auto"/>
        <w:ind w:left="284" w:hanging="284"/>
        <w:jc w:val="both"/>
        <w:rPr>
          <w:rFonts w:ascii="Times New Roman" w:hAnsi="Times New Roman" w:cs="Times New Roman"/>
          <w:sz w:val="24"/>
          <w:szCs w:val="24"/>
        </w:rPr>
      </w:pPr>
      <w:r w:rsidRPr="00253F71">
        <w:rPr>
          <w:rFonts w:ascii="Times New Roman" w:hAnsi="Times New Roman" w:cs="Times New Roman"/>
          <w:sz w:val="24"/>
          <w:szCs w:val="24"/>
        </w:rPr>
        <w:t>What are the phytochemicals contained in nutmeg?</w:t>
      </w:r>
    </w:p>
    <w:p w14:paraId="1BEF2ACE" w14:textId="6BDCA952" w:rsidR="00496145" w:rsidRPr="00253F71" w:rsidRDefault="00496145" w:rsidP="00FE45E3">
      <w:pPr>
        <w:pStyle w:val="ListParagraph"/>
        <w:numPr>
          <w:ilvl w:val="0"/>
          <w:numId w:val="14"/>
        </w:numPr>
        <w:spacing w:after="0" w:line="276" w:lineRule="auto"/>
        <w:ind w:left="284" w:hanging="284"/>
        <w:jc w:val="both"/>
        <w:rPr>
          <w:rFonts w:ascii="Times New Roman" w:hAnsi="Times New Roman" w:cs="Times New Roman"/>
          <w:sz w:val="24"/>
          <w:szCs w:val="24"/>
        </w:rPr>
      </w:pPr>
      <w:r w:rsidRPr="00253F71">
        <w:rPr>
          <w:rFonts w:ascii="Times New Roman" w:hAnsi="Times New Roman" w:cs="Times New Roman"/>
          <w:sz w:val="24"/>
          <w:szCs w:val="24"/>
        </w:rPr>
        <w:t>What are the pharmacological potentials of nutmeg?</w:t>
      </w:r>
    </w:p>
    <w:p w14:paraId="1993392E" w14:textId="0B58A4E1" w:rsidR="00AF7F31" w:rsidRPr="00253F71" w:rsidRDefault="00496145" w:rsidP="00FE45E3">
      <w:pPr>
        <w:pStyle w:val="ListParagraph"/>
        <w:numPr>
          <w:ilvl w:val="0"/>
          <w:numId w:val="14"/>
        </w:numPr>
        <w:spacing w:after="0" w:line="276" w:lineRule="auto"/>
        <w:ind w:left="284" w:hanging="284"/>
        <w:jc w:val="both"/>
        <w:rPr>
          <w:rFonts w:ascii="Times New Roman" w:hAnsi="Times New Roman" w:cs="Times New Roman"/>
          <w:sz w:val="24"/>
          <w:szCs w:val="24"/>
          <w:lang w:val="en-US"/>
        </w:rPr>
      </w:pPr>
      <w:r w:rsidRPr="00253F71">
        <w:rPr>
          <w:rFonts w:ascii="Times New Roman" w:hAnsi="Times New Roman" w:cs="Times New Roman"/>
          <w:sz w:val="24"/>
          <w:szCs w:val="24"/>
        </w:rPr>
        <w:t>What is the toxicity of the nutmeg content it has?</w:t>
      </w:r>
    </w:p>
    <w:p w14:paraId="0A3B8B58" w14:textId="77777777" w:rsidR="00D37691" w:rsidRDefault="00496145" w:rsidP="00496145">
      <w:pPr>
        <w:pStyle w:val="ListParagraph"/>
        <w:tabs>
          <w:tab w:val="left" w:pos="567"/>
        </w:tabs>
        <w:spacing w:after="0" w:line="276" w:lineRule="auto"/>
        <w:ind w:left="0"/>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ab/>
      </w:r>
    </w:p>
    <w:p w14:paraId="17E9253D" w14:textId="512595E3" w:rsidR="00174823" w:rsidRDefault="00FE3853" w:rsidP="00D37691">
      <w:pPr>
        <w:pStyle w:val="ListParagraph"/>
        <w:tabs>
          <w:tab w:val="left" w:pos="567"/>
        </w:tabs>
        <w:spacing w:after="0" w:line="276" w:lineRule="auto"/>
        <w:ind w:left="0" w:firstLine="630"/>
        <w:jc w:val="both"/>
        <w:rPr>
          <w:rFonts w:ascii="Times New Roman" w:hAnsi="Times New Roman" w:cs="Times New Roman"/>
          <w:b/>
          <w:bCs/>
          <w:sz w:val="24"/>
          <w:szCs w:val="24"/>
          <w:lang w:val="en-US"/>
        </w:rPr>
      </w:pPr>
      <w:r w:rsidRPr="00253F71">
        <w:rPr>
          <w:rFonts w:ascii="Times New Roman" w:hAnsi="Times New Roman" w:cs="Times New Roman"/>
          <w:sz w:val="24"/>
          <w:szCs w:val="24"/>
          <w:lang w:val="en-US"/>
        </w:rPr>
        <w:t xml:space="preserve">The </w:t>
      </w:r>
      <w:r w:rsidRPr="00253F71">
        <w:rPr>
          <w:rFonts w:ascii="Times New Roman" w:hAnsi="Times New Roman" w:cs="Times New Roman"/>
          <w:sz w:val="24"/>
          <w:szCs w:val="24"/>
        </w:rPr>
        <w:t>following</w:t>
      </w:r>
      <w:r w:rsidRPr="00253F71">
        <w:rPr>
          <w:rFonts w:ascii="Times New Roman" w:hAnsi="Times New Roman" w:cs="Times New Roman"/>
          <w:sz w:val="24"/>
          <w:szCs w:val="24"/>
          <w:lang w:val="en-US"/>
        </w:rPr>
        <w:t xml:space="preserve"> PICO (</w:t>
      </w:r>
      <w:r w:rsidR="00BB360E" w:rsidRPr="00253F71">
        <w:rPr>
          <w:rFonts w:ascii="Times New Roman" w:hAnsi="Times New Roman" w:cs="Times New Roman"/>
          <w:sz w:val="24"/>
          <w:szCs w:val="24"/>
          <w:lang w:val="en-US"/>
        </w:rPr>
        <w:t xml:space="preserve">Population, Intervention, Comparison, and Outcomes) </w:t>
      </w:r>
      <w:r w:rsidRPr="00253F71">
        <w:rPr>
          <w:rFonts w:ascii="Times New Roman" w:hAnsi="Times New Roman" w:cs="Times New Roman"/>
          <w:sz w:val="24"/>
          <w:szCs w:val="24"/>
          <w:lang w:val="en-US"/>
        </w:rPr>
        <w:t xml:space="preserve">framework was used to answer the research questions in </w:t>
      </w:r>
      <w:r w:rsidR="004C5F5B" w:rsidRPr="00253F71">
        <w:rPr>
          <w:rFonts w:ascii="Times New Roman" w:hAnsi="Times New Roman" w:cs="Times New Roman"/>
          <w:b/>
          <w:bCs/>
          <w:sz w:val="24"/>
          <w:szCs w:val="24"/>
          <w:lang w:val="en-US"/>
        </w:rPr>
        <w:t>(</w:t>
      </w:r>
      <w:r w:rsidRPr="00253F71">
        <w:rPr>
          <w:rFonts w:ascii="Times New Roman" w:hAnsi="Times New Roman" w:cs="Times New Roman"/>
          <w:b/>
          <w:bCs/>
          <w:sz w:val="24"/>
          <w:szCs w:val="24"/>
          <w:lang w:val="en-US"/>
        </w:rPr>
        <w:t>Table 1</w:t>
      </w:r>
      <w:r w:rsidR="004C5F5B" w:rsidRPr="00253F71">
        <w:rPr>
          <w:rFonts w:ascii="Times New Roman" w:hAnsi="Times New Roman" w:cs="Times New Roman"/>
          <w:b/>
          <w:bCs/>
          <w:sz w:val="24"/>
          <w:szCs w:val="24"/>
          <w:lang w:val="en-US"/>
        </w:rPr>
        <w:t>)</w:t>
      </w:r>
      <w:r w:rsidRPr="00253F71">
        <w:rPr>
          <w:rFonts w:ascii="Times New Roman" w:hAnsi="Times New Roman" w:cs="Times New Roman"/>
          <w:b/>
          <w:bCs/>
          <w:sz w:val="24"/>
          <w:szCs w:val="24"/>
          <w:lang w:val="en-US"/>
        </w:rPr>
        <w:t>.</w:t>
      </w:r>
    </w:p>
    <w:p w14:paraId="29F3FF9B" w14:textId="77777777" w:rsidR="00BE5011" w:rsidRPr="00253F71" w:rsidRDefault="00BE5011" w:rsidP="00D37691">
      <w:pPr>
        <w:pStyle w:val="ListParagraph"/>
        <w:tabs>
          <w:tab w:val="left" w:pos="567"/>
        </w:tabs>
        <w:spacing w:after="0" w:line="276" w:lineRule="auto"/>
        <w:ind w:left="0" w:firstLine="630"/>
        <w:jc w:val="both"/>
        <w:rPr>
          <w:rFonts w:ascii="Times New Roman" w:hAnsi="Times New Roman" w:cs="Times New Roman"/>
          <w:sz w:val="24"/>
          <w:szCs w:val="24"/>
          <w:lang w:val="en-US"/>
        </w:rPr>
      </w:pPr>
    </w:p>
    <w:p w14:paraId="2F74159A" w14:textId="32E59A0E" w:rsidR="00237436" w:rsidRPr="00253F71" w:rsidRDefault="00695F37" w:rsidP="002B6E91">
      <w:pPr>
        <w:pStyle w:val="ListParagraph"/>
        <w:tabs>
          <w:tab w:val="left" w:pos="567"/>
        </w:tabs>
        <w:spacing w:before="240" w:line="276" w:lineRule="auto"/>
        <w:ind w:left="0"/>
        <w:jc w:val="both"/>
        <w:rPr>
          <w:rFonts w:ascii="Times New Roman" w:hAnsi="Times New Roman" w:cs="Times New Roman"/>
          <w:b/>
          <w:bCs/>
          <w:sz w:val="24"/>
          <w:szCs w:val="24"/>
        </w:rPr>
      </w:pPr>
      <w:r w:rsidRPr="00253F71">
        <w:rPr>
          <w:rFonts w:ascii="Times New Roman" w:hAnsi="Times New Roman" w:cs="Times New Roman"/>
          <w:b/>
          <w:bCs/>
          <w:sz w:val="24"/>
          <w:szCs w:val="24"/>
        </w:rPr>
        <w:t>Search Strategy</w:t>
      </w:r>
      <w:r w:rsidR="00172AFC" w:rsidRPr="00253F71">
        <w:rPr>
          <w:rFonts w:ascii="Times New Roman" w:hAnsi="Times New Roman" w:cs="Times New Roman"/>
          <w:b/>
          <w:bCs/>
          <w:sz w:val="24"/>
          <w:szCs w:val="24"/>
        </w:rPr>
        <w:tab/>
      </w:r>
    </w:p>
    <w:p w14:paraId="6FC2409E" w14:textId="642F2DF0" w:rsidR="00514EA6" w:rsidRPr="00253F71" w:rsidRDefault="00514EA6" w:rsidP="00990325">
      <w:pPr>
        <w:pStyle w:val="ListParagraph"/>
        <w:tabs>
          <w:tab w:val="left" w:pos="567"/>
        </w:tabs>
        <w:spacing w:line="276" w:lineRule="auto"/>
        <w:ind w:left="0"/>
        <w:jc w:val="both"/>
        <w:rPr>
          <w:rFonts w:ascii="Times New Roman" w:hAnsi="Times New Roman" w:cs="Times New Roman"/>
          <w:sz w:val="24"/>
          <w:szCs w:val="24"/>
        </w:rPr>
      </w:pPr>
      <w:r w:rsidRPr="00253F71">
        <w:rPr>
          <w:rFonts w:ascii="Times New Roman" w:hAnsi="Times New Roman" w:cs="Times New Roman"/>
          <w:sz w:val="24"/>
          <w:szCs w:val="24"/>
        </w:rPr>
        <w:tab/>
      </w:r>
      <w:commentRangeStart w:id="7"/>
      <w:r w:rsidRPr="00253F71">
        <w:rPr>
          <w:rFonts w:ascii="Times New Roman" w:hAnsi="Times New Roman" w:cs="Times New Roman"/>
          <w:sz w:val="24"/>
          <w:szCs w:val="24"/>
        </w:rPr>
        <w:t xml:space="preserve">The search is limited to full-text articles published in English </w:t>
      </w:r>
      <w:r w:rsidR="00076678" w:rsidRPr="00253F71">
        <w:rPr>
          <w:rFonts w:ascii="Times New Roman" w:hAnsi="Times New Roman" w:cs="Times New Roman"/>
          <w:sz w:val="24"/>
          <w:szCs w:val="24"/>
        </w:rPr>
        <w:t>for</w:t>
      </w:r>
      <w:r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ten</w:t>
      </w:r>
      <w:r w:rsidRPr="00253F71">
        <w:rPr>
          <w:rFonts w:ascii="Times New Roman" w:hAnsi="Times New Roman" w:cs="Times New Roman"/>
          <w:sz w:val="24"/>
          <w:szCs w:val="24"/>
        </w:rPr>
        <w:t xml:space="preserve"> years (2011-2020). This study was conducted to find in-depth information on research topics tested using modern methods and technologies.</w:t>
      </w:r>
      <w:commentRangeEnd w:id="7"/>
      <w:r w:rsidR="00C70344">
        <w:rPr>
          <w:rStyle w:val="CommentReference"/>
        </w:rPr>
        <w:commentReference w:id="7"/>
      </w:r>
      <w:r w:rsidRPr="00253F71">
        <w:rPr>
          <w:rFonts w:ascii="Times New Roman" w:hAnsi="Times New Roman" w:cs="Times New Roman"/>
          <w:sz w:val="24"/>
          <w:szCs w:val="24"/>
        </w:rPr>
        <w:t xml:space="preserve"> During the search, articles are collected according to the research questions and then filtered  to select those that discuss relevant and promising results</w:t>
      </w:r>
      <w:r w:rsidR="00D37691">
        <w:rPr>
          <w:rFonts w:ascii="Times New Roman" w:hAnsi="Times New Roman" w:cs="Times New Roman"/>
          <w:sz w:val="24"/>
          <w:szCs w:val="24"/>
        </w:rPr>
        <w:t xml:space="preserve"> </w:t>
      </w:r>
      <w:r w:rsidR="00D37691" w:rsidRPr="00D37691">
        <w:rPr>
          <w:rFonts w:ascii="Times New Roman" w:hAnsi="Times New Roman" w:cs="Times New Roman"/>
          <w:b/>
          <w:bCs/>
          <w:sz w:val="24"/>
          <w:szCs w:val="24"/>
        </w:rPr>
        <w:t>(Figure 1</w:t>
      </w:r>
      <w:r w:rsidR="00D37691" w:rsidRPr="00253F71">
        <w:rPr>
          <w:rFonts w:ascii="Times New Roman" w:hAnsi="Times New Roman" w:cs="Times New Roman"/>
          <w:sz w:val="24"/>
          <w:szCs w:val="24"/>
        </w:rPr>
        <w:t>)</w:t>
      </w:r>
      <w:r w:rsidRPr="00253F71">
        <w:rPr>
          <w:rFonts w:ascii="Times New Roman" w:hAnsi="Times New Roman" w:cs="Times New Roman"/>
          <w:sz w:val="24"/>
          <w:szCs w:val="24"/>
        </w:rPr>
        <w:t>.</w:t>
      </w:r>
    </w:p>
    <w:p w14:paraId="1DFD4866" w14:textId="13E7E4B5" w:rsidR="004C6957" w:rsidRPr="00253F71" w:rsidRDefault="00514EA6" w:rsidP="00990325">
      <w:pPr>
        <w:pStyle w:val="ListParagraph"/>
        <w:tabs>
          <w:tab w:val="left" w:pos="567"/>
        </w:tabs>
        <w:spacing w:line="276" w:lineRule="auto"/>
        <w:ind w:left="0"/>
        <w:jc w:val="both"/>
        <w:rPr>
          <w:rFonts w:ascii="Times New Roman" w:hAnsi="Times New Roman" w:cs="Times New Roman"/>
          <w:i/>
          <w:iCs/>
          <w:sz w:val="24"/>
          <w:szCs w:val="24"/>
          <w:lang w:val="en-US"/>
        </w:rPr>
      </w:pPr>
      <w:r w:rsidRPr="00253F71">
        <w:rPr>
          <w:rFonts w:ascii="Times New Roman" w:hAnsi="Times New Roman" w:cs="Times New Roman"/>
          <w:sz w:val="24"/>
          <w:szCs w:val="24"/>
        </w:rPr>
        <w:tab/>
        <w:t>T</w:t>
      </w:r>
      <w:commentRangeStart w:id="8"/>
      <w:r w:rsidRPr="00253F71">
        <w:rPr>
          <w:rFonts w:ascii="Times New Roman" w:hAnsi="Times New Roman" w:cs="Times New Roman"/>
          <w:sz w:val="24"/>
          <w:szCs w:val="24"/>
        </w:rPr>
        <w:t xml:space="preserve">he literature search was conducted using the databases of Springer, Scopus, Taylor and Francis, ScienceDirect, ProQuest, SAGE, Wiley, </w:t>
      </w:r>
      <w:r w:rsidR="00076678" w:rsidRPr="00253F71">
        <w:rPr>
          <w:rFonts w:ascii="Times New Roman" w:hAnsi="Times New Roman" w:cs="Times New Roman"/>
          <w:sz w:val="24"/>
          <w:szCs w:val="24"/>
        </w:rPr>
        <w:t xml:space="preserve">and </w:t>
      </w:r>
      <w:r w:rsidRPr="00253F71">
        <w:rPr>
          <w:rFonts w:ascii="Times New Roman" w:hAnsi="Times New Roman" w:cs="Times New Roman"/>
          <w:sz w:val="24"/>
          <w:szCs w:val="24"/>
        </w:rPr>
        <w:t>PubMed.</w:t>
      </w:r>
      <w:commentRangeEnd w:id="8"/>
      <w:r w:rsidR="0058797C">
        <w:rPr>
          <w:rStyle w:val="CommentReference"/>
        </w:rPr>
        <w:commentReference w:id="8"/>
      </w:r>
      <w:r w:rsidRPr="00253F71">
        <w:rPr>
          <w:rFonts w:ascii="Times New Roman" w:hAnsi="Times New Roman" w:cs="Times New Roman"/>
          <w:sz w:val="24"/>
          <w:szCs w:val="24"/>
        </w:rPr>
        <w:t xml:space="preserve"> The </w:t>
      </w:r>
      <w:r w:rsidR="00076678" w:rsidRPr="00253F71">
        <w:rPr>
          <w:rFonts w:ascii="Times New Roman" w:hAnsi="Times New Roman" w:cs="Times New Roman"/>
          <w:sz w:val="24"/>
          <w:szCs w:val="24"/>
        </w:rPr>
        <w:t>investigation</w:t>
      </w:r>
      <w:r w:rsidRPr="00253F71">
        <w:rPr>
          <w:rFonts w:ascii="Times New Roman" w:hAnsi="Times New Roman" w:cs="Times New Roman"/>
          <w:sz w:val="24"/>
          <w:szCs w:val="24"/>
        </w:rPr>
        <w:t xml:space="preserve"> used keywords and titles of the study subjects with search terms:</w:t>
      </w:r>
      <w:r w:rsidR="00D007A1" w:rsidRPr="00253F71">
        <w:rPr>
          <w:rFonts w:ascii="Times New Roman" w:hAnsi="Times New Roman" w:cs="Times New Roman"/>
          <w:i/>
          <w:iCs/>
          <w:sz w:val="24"/>
          <w:szCs w:val="24"/>
          <w:lang w:val="en-US"/>
        </w:rPr>
        <w:t xml:space="preserve"> </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secondary metabolite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metabolite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armacology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armacology </w:t>
      </w:r>
      <w:r w:rsidR="00265111" w:rsidRPr="00253F71">
        <w:rPr>
          <w:rFonts w:ascii="Times New Roman" w:hAnsi="Times New Roman" w:cs="Times New Roman"/>
          <w:i/>
          <w:iCs/>
          <w:sz w:val="24"/>
          <w:szCs w:val="24"/>
          <w:lang w:val="en-US"/>
        </w:rPr>
        <w:t>Myristica fragrans</w:t>
      </w:r>
      <w:r w:rsidR="00FE45E3">
        <w:rPr>
          <w:rFonts w:ascii="Times New Roman" w:hAnsi="Times New Roman" w:cs="Times New Roman"/>
          <w:i/>
          <w:iCs/>
          <w:sz w:val="24"/>
          <w:szCs w:val="24"/>
          <w:lang w:val="en-US"/>
        </w:rPr>
        <w:t>”</w:t>
      </w:r>
      <w:r w:rsidR="00990325" w:rsidRPr="00253F71">
        <w:rPr>
          <w:rFonts w:ascii="Times New Roman" w:hAnsi="Times New Roman" w:cs="Times New Roman"/>
          <w:i/>
          <w:iCs/>
          <w:sz w:val="24"/>
          <w:szCs w:val="24"/>
          <w:lang w:val="en-US"/>
        </w:rPr>
        <w:t xml:space="preserve">, and </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potentiality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potentiality </w:t>
      </w:r>
      <w:r w:rsidR="00265111" w:rsidRPr="00253F71">
        <w:rPr>
          <w:rFonts w:ascii="Times New Roman" w:hAnsi="Times New Roman" w:cs="Times New Roman"/>
          <w:i/>
          <w:iCs/>
          <w:sz w:val="24"/>
          <w:szCs w:val="24"/>
          <w:lang w:val="en-US"/>
        </w:rPr>
        <w:t>Myristica fragrans</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ytochemical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ytochemical </w:t>
      </w:r>
      <w:r w:rsidR="00265111" w:rsidRPr="00253F71">
        <w:rPr>
          <w:rFonts w:ascii="Times New Roman" w:hAnsi="Times New Roman" w:cs="Times New Roman"/>
          <w:i/>
          <w:iCs/>
          <w:sz w:val="24"/>
          <w:szCs w:val="24"/>
          <w:lang w:val="en-US"/>
        </w:rPr>
        <w:t>Myristica fragrans</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w:t>
      </w:r>
      <w:r w:rsidR="00125EAE" w:rsidRPr="00253F71">
        <w:rPr>
          <w:rFonts w:ascii="Times New Roman" w:hAnsi="Times New Roman" w:cs="Times New Roman"/>
          <w:i/>
          <w:iCs/>
          <w:sz w:val="24"/>
          <w:szCs w:val="24"/>
          <w:lang w:val="en-US"/>
        </w:rPr>
        <w:t xml:space="preserve">and </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toxicity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toxicity </w:t>
      </w:r>
      <w:r w:rsidR="00265111" w:rsidRPr="00253F71">
        <w:rPr>
          <w:rFonts w:ascii="Times New Roman" w:hAnsi="Times New Roman" w:cs="Times New Roman"/>
          <w:i/>
          <w:iCs/>
          <w:sz w:val="24"/>
          <w:szCs w:val="24"/>
          <w:lang w:val="en-US"/>
        </w:rPr>
        <w:t>Myristica fragrans</w:t>
      </w:r>
      <w:r w:rsidR="00FE45E3">
        <w:rPr>
          <w:rFonts w:ascii="Times New Roman" w:hAnsi="Times New Roman" w:cs="Times New Roman"/>
          <w:i/>
          <w:iCs/>
          <w:sz w:val="24"/>
          <w:szCs w:val="24"/>
          <w:lang w:val="en-US"/>
        </w:rPr>
        <w:t>”</w:t>
      </w:r>
      <w:r w:rsidR="00EB1172" w:rsidRPr="00253F71">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 </w:t>
      </w:r>
    </w:p>
    <w:p w14:paraId="580A0E40" w14:textId="53DFAAF1" w:rsidR="006E6021" w:rsidRPr="00253F71" w:rsidRDefault="006E6021" w:rsidP="00990325">
      <w:pPr>
        <w:pStyle w:val="ListParagraph"/>
        <w:tabs>
          <w:tab w:val="left" w:pos="567"/>
        </w:tabs>
        <w:spacing w:line="276" w:lineRule="auto"/>
        <w:ind w:left="0"/>
        <w:jc w:val="both"/>
        <w:rPr>
          <w:rFonts w:ascii="Times New Roman" w:hAnsi="Times New Roman" w:cs="Times New Roman"/>
          <w:i/>
          <w:iCs/>
          <w:sz w:val="24"/>
          <w:szCs w:val="24"/>
          <w:lang w:val="en-US"/>
        </w:rPr>
      </w:pPr>
    </w:p>
    <w:p w14:paraId="4F5B5EED" w14:textId="3629A21D" w:rsidR="006E6021" w:rsidRPr="00253F71" w:rsidRDefault="006E6021" w:rsidP="00990325">
      <w:pPr>
        <w:pStyle w:val="ListParagraph"/>
        <w:tabs>
          <w:tab w:val="left" w:pos="567"/>
        </w:tabs>
        <w:spacing w:line="276" w:lineRule="auto"/>
        <w:ind w:left="0"/>
        <w:jc w:val="both"/>
        <w:rPr>
          <w:rFonts w:ascii="Times New Roman" w:hAnsi="Times New Roman" w:cs="Times New Roman"/>
          <w:sz w:val="24"/>
          <w:szCs w:val="24"/>
          <w:lang w:val="en-US"/>
        </w:rPr>
      </w:pPr>
    </w:p>
    <w:p w14:paraId="01CDCBD2" w14:textId="2BE37098" w:rsidR="00EA02CF" w:rsidRPr="00253F71" w:rsidRDefault="00EA02CF" w:rsidP="00EA02CF">
      <w:pPr>
        <w:pStyle w:val="ListParagraph"/>
        <w:tabs>
          <w:tab w:val="left" w:pos="567"/>
        </w:tabs>
        <w:spacing w:after="0" w:line="276" w:lineRule="auto"/>
        <w:ind w:left="0"/>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Exclusion and </w:t>
      </w:r>
      <w:r w:rsidR="008B0F52" w:rsidRPr="00253F71">
        <w:rPr>
          <w:rFonts w:ascii="Times New Roman" w:hAnsi="Times New Roman" w:cs="Times New Roman"/>
          <w:b/>
          <w:bCs/>
          <w:sz w:val="24"/>
          <w:szCs w:val="24"/>
        </w:rPr>
        <w:t>Inclusion Criteria</w:t>
      </w:r>
    </w:p>
    <w:p w14:paraId="50EBE6A8" w14:textId="71AFDD9D" w:rsidR="003C34E8" w:rsidRPr="00253F71" w:rsidRDefault="009F67C1" w:rsidP="009F67C1">
      <w:pPr>
        <w:spacing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Studies are selected based on inclusion and exclusion criteria </w:t>
      </w:r>
      <w:r w:rsidR="00076678" w:rsidRPr="00253F71">
        <w:rPr>
          <w:rFonts w:ascii="Times New Roman" w:hAnsi="Times New Roman" w:cs="Times New Roman"/>
          <w:sz w:val="24"/>
          <w:szCs w:val="24"/>
        </w:rPr>
        <w:t>regarding</w:t>
      </w:r>
      <w:r w:rsidRPr="00253F71">
        <w:rPr>
          <w:rFonts w:ascii="Times New Roman" w:hAnsi="Times New Roman" w:cs="Times New Roman"/>
          <w:sz w:val="24"/>
          <w:szCs w:val="24"/>
        </w:rPr>
        <w:t xml:space="preserve"> research questions and PICO elements (</w:t>
      </w:r>
      <w:r w:rsidRPr="00D37691">
        <w:rPr>
          <w:rFonts w:ascii="Times New Roman" w:hAnsi="Times New Roman" w:cs="Times New Roman"/>
          <w:b/>
          <w:bCs/>
          <w:sz w:val="24"/>
          <w:szCs w:val="24"/>
        </w:rPr>
        <w:t>Table 1</w:t>
      </w:r>
      <w:r w:rsidRPr="00253F71">
        <w:rPr>
          <w:rFonts w:ascii="Times New Roman" w:hAnsi="Times New Roman" w:cs="Times New Roman"/>
          <w:sz w:val="24"/>
          <w:szCs w:val="24"/>
        </w:rPr>
        <w:t xml:space="preserve">). Screening of titles and abstracts, as well as </w:t>
      </w:r>
      <w:r w:rsidR="00076678" w:rsidRPr="00253F71">
        <w:rPr>
          <w:rFonts w:ascii="Times New Roman" w:hAnsi="Times New Roman" w:cs="Times New Roman"/>
          <w:sz w:val="24"/>
          <w:szCs w:val="24"/>
        </w:rPr>
        <w:t xml:space="preserve">the </w:t>
      </w:r>
      <w:r w:rsidRPr="00253F71">
        <w:rPr>
          <w:rFonts w:ascii="Times New Roman" w:hAnsi="Times New Roman" w:cs="Times New Roman"/>
          <w:sz w:val="24"/>
          <w:szCs w:val="24"/>
        </w:rPr>
        <w:t>inclusion of full</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text papers, carried out </w:t>
      </w:r>
      <w:r w:rsidR="00076678" w:rsidRPr="00253F71">
        <w:rPr>
          <w:rFonts w:ascii="Times New Roman" w:hAnsi="Times New Roman" w:cs="Times New Roman"/>
          <w:sz w:val="24"/>
          <w:szCs w:val="24"/>
        </w:rPr>
        <w:t xml:space="preserve">by </w:t>
      </w:r>
      <w:r w:rsidRPr="00253F71">
        <w:rPr>
          <w:rFonts w:ascii="Times New Roman" w:hAnsi="Times New Roman" w:cs="Times New Roman"/>
          <w:sz w:val="24"/>
          <w:szCs w:val="24"/>
        </w:rPr>
        <w:t xml:space="preserve">researchers with the results of articles corresponding to the phytochemical, </w:t>
      </w:r>
      <w:r w:rsidRPr="00253F71">
        <w:rPr>
          <w:rFonts w:ascii="Times New Roman" w:hAnsi="Times New Roman" w:cs="Times New Roman"/>
          <w:sz w:val="24"/>
          <w:szCs w:val="24"/>
        </w:rPr>
        <w:lastRenderedPageBreak/>
        <w:t>pharmacological</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toxicity activities of nutmeg with a clear methodology, written in English, and open access will be selected, as well as articles that do not contain clear or sufficiently detailed methods or results are issued. Specific inclusion and exclusion criteria are applied to each question to create an overall safety profile of nutmeg consumption (</w:t>
      </w:r>
      <w:r w:rsidRPr="00D37691">
        <w:rPr>
          <w:rFonts w:ascii="Times New Roman" w:hAnsi="Times New Roman" w:cs="Times New Roman"/>
          <w:b/>
          <w:bCs/>
          <w:sz w:val="24"/>
          <w:szCs w:val="24"/>
        </w:rPr>
        <w:t>Table 2</w:t>
      </w:r>
      <w:r w:rsidRPr="00253F71">
        <w:rPr>
          <w:rFonts w:ascii="Times New Roman" w:hAnsi="Times New Roman" w:cs="Times New Roman"/>
          <w:sz w:val="24"/>
          <w:szCs w:val="24"/>
        </w:rPr>
        <w:t>). It also allows the most relevant data to be included in the study.</w:t>
      </w:r>
    </w:p>
    <w:p w14:paraId="2812E8D1" w14:textId="77777777" w:rsidR="00B87F31" w:rsidRDefault="00B87F31" w:rsidP="00B87F31">
      <w:pPr>
        <w:spacing w:after="0" w:line="276" w:lineRule="auto"/>
        <w:jc w:val="both"/>
        <w:rPr>
          <w:rFonts w:ascii="Times New Roman" w:hAnsi="Times New Roman" w:cs="Times New Roman"/>
          <w:b/>
          <w:bCs/>
          <w:sz w:val="24"/>
          <w:szCs w:val="24"/>
        </w:rPr>
      </w:pPr>
    </w:p>
    <w:p w14:paraId="09AA1B0E" w14:textId="77777777" w:rsidR="00B87F31" w:rsidRDefault="00B87F31" w:rsidP="00B87F31">
      <w:pPr>
        <w:spacing w:after="0" w:line="276" w:lineRule="auto"/>
        <w:jc w:val="both"/>
        <w:rPr>
          <w:rFonts w:ascii="Times New Roman" w:hAnsi="Times New Roman" w:cs="Times New Roman"/>
          <w:b/>
          <w:bCs/>
          <w:sz w:val="24"/>
          <w:szCs w:val="24"/>
        </w:rPr>
      </w:pPr>
    </w:p>
    <w:p w14:paraId="49C85E8B" w14:textId="787A5F62" w:rsidR="00B87F31" w:rsidRPr="00253F71" w:rsidRDefault="00A654EC" w:rsidP="00B87F31">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RESULTS </w:t>
      </w:r>
      <w:r w:rsidR="00B87F31">
        <w:rPr>
          <w:rFonts w:ascii="Times New Roman" w:hAnsi="Times New Roman" w:cs="Times New Roman"/>
          <w:b/>
          <w:bCs/>
          <w:sz w:val="24"/>
          <w:szCs w:val="24"/>
        </w:rPr>
        <w:t xml:space="preserve">AND </w:t>
      </w:r>
      <w:r w:rsidR="00B87F31" w:rsidRPr="00253F71">
        <w:rPr>
          <w:rFonts w:ascii="Times New Roman" w:hAnsi="Times New Roman" w:cs="Times New Roman"/>
          <w:b/>
          <w:bCs/>
          <w:sz w:val="24"/>
          <w:szCs w:val="24"/>
        </w:rPr>
        <w:t>DISCUSSION</w:t>
      </w:r>
    </w:p>
    <w:p w14:paraId="6CF79490" w14:textId="7860F6E5" w:rsidR="004C6957" w:rsidRPr="00253F71" w:rsidRDefault="00863134" w:rsidP="00E90DB1">
      <w:pPr>
        <w:pStyle w:val="ListParagraph"/>
        <w:tabs>
          <w:tab w:val="left" w:pos="567"/>
        </w:tabs>
        <w:spacing w:after="0" w:line="276" w:lineRule="auto"/>
        <w:ind w:left="0"/>
        <w:jc w:val="both"/>
        <w:rPr>
          <w:rFonts w:ascii="Times New Roman" w:hAnsi="Times New Roman" w:cs="Times New Roman"/>
          <w:b/>
          <w:bCs/>
          <w:sz w:val="24"/>
          <w:szCs w:val="24"/>
        </w:rPr>
      </w:pPr>
      <w:r w:rsidRPr="00863134">
        <w:rPr>
          <w:rFonts w:ascii="Times New Roman" w:hAnsi="Times New Roman" w:cs="Times New Roman"/>
          <w:b/>
          <w:bCs/>
          <w:sz w:val="24"/>
          <w:szCs w:val="24"/>
        </w:rPr>
        <w:t>D</w:t>
      </w:r>
      <w:commentRangeStart w:id="9"/>
      <w:r w:rsidRPr="00863134">
        <w:rPr>
          <w:rFonts w:ascii="Times New Roman" w:hAnsi="Times New Roman" w:cs="Times New Roman"/>
          <w:b/>
          <w:bCs/>
          <w:sz w:val="24"/>
          <w:szCs w:val="24"/>
        </w:rPr>
        <w:t xml:space="preserve">emographics </w:t>
      </w:r>
      <w:r w:rsidR="00025EF1" w:rsidRPr="00025EF1">
        <w:rPr>
          <w:rFonts w:ascii="Times New Roman" w:hAnsi="Times New Roman" w:cs="Times New Roman"/>
          <w:b/>
          <w:bCs/>
          <w:sz w:val="24"/>
          <w:szCs w:val="24"/>
        </w:rPr>
        <w:t>of the study area</w:t>
      </w:r>
      <w:commentRangeEnd w:id="9"/>
      <w:r w:rsidR="00025EF1">
        <w:rPr>
          <w:rStyle w:val="CommentReference"/>
        </w:rPr>
        <w:commentReference w:id="9"/>
      </w:r>
    </w:p>
    <w:p w14:paraId="20E64942" w14:textId="258B0798" w:rsidR="00E623A0" w:rsidRPr="00253F71" w:rsidRDefault="00675546" w:rsidP="00F86039">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This work presents data on pharmacological, phytochemical</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toxicity </w:t>
      </w:r>
      <w:r w:rsidR="004D77DE" w:rsidRPr="004D77DE">
        <w:rPr>
          <w:rFonts w:ascii="Times New Roman" w:hAnsi="Times New Roman" w:cs="Times New Roman"/>
          <w:sz w:val="24"/>
          <w:szCs w:val="24"/>
        </w:rPr>
        <w:t>on nutmeg f</w:t>
      </w:r>
      <w:commentRangeStart w:id="10"/>
      <w:r w:rsidR="004D77DE" w:rsidRPr="004D77DE">
        <w:rPr>
          <w:rFonts w:ascii="Times New Roman" w:hAnsi="Times New Roman" w:cs="Times New Roman"/>
          <w:sz w:val="24"/>
          <w:szCs w:val="24"/>
        </w:rPr>
        <w:t>rom 2011-2021</w:t>
      </w:r>
      <w:commentRangeEnd w:id="10"/>
      <w:r w:rsidR="004D77DE">
        <w:rPr>
          <w:rStyle w:val="CommentReference"/>
        </w:rPr>
        <w:commentReference w:id="10"/>
      </w:r>
      <w:r w:rsidRPr="00253F71">
        <w:rPr>
          <w:rFonts w:ascii="Times New Roman" w:hAnsi="Times New Roman" w:cs="Times New Roman"/>
          <w:sz w:val="24"/>
          <w:szCs w:val="24"/>
        </w:rPr>
        <w:t xml:space="preserve">. A literature search found a total of 2110 articles, of which 1315 have been deleted based on open access journals, journals of the last </w:t>
      </w:r>
      <w:r w:rsidR="00076678" w:rsidRPr="00253F71">
        <w:rPr>
          <w:rFonts w:ascii="Times New Roman" w:hAnsi="Times New Roman" w:cs="Times New Roman"/>
          <w:sz w:val="24"/>
          <w:szCs w:val="24"/>
        </w:rPr>
        <w:t>ten</w:t>
      </w:r>
      <w:r w:rsidRPr="00253F71">
        <w:rPr>
          <w:rFonts w:ascii="Times New Roman" w:hAnsi="Times New Roman" w:cs="Times New Roman"/>
          <w:sz w:val="24"/>
          <w:szCs w:val="24"/>
        </w:rPr>
        <w:t xml:space="preserve"> years, and journals of a research nature, leaving 792 articles. </w:t>
      </w:r>
      <w:r w:rsidR="00971999">
        <w:rPr>
          <w:rFonts w:ascii="Times New Roman" w:hAnsi="Times New Roman" w:cs="Times New Roman"/>
          <w:sz w:val="24"/>
          <w:szCs w:val="24"/>
        </w:rPr>
        <w:t>Seven hundred ninety-two</w:t>
      </w:r>
      <w:r w:rsidRPr="00253F71">
        <w:rPr>
          <w:rFonts w:ascii="Times New Roman" w:hAnsi="Times New Roman" w:cs="Times New Roman"/>
          <w:sz w:val="24"/>
          <w:szCs w:val="24"/>
        </w:rPr>
        <w:t xml:space="preserve"> of those full-text articles were then reviewed for notability based on inclusion criteria</w:t>
      </w:r>
      <w:r w:rsidR="00971999">
        <w:rPr>
          <w:rFonts w:ascii="Times New Roman" w:hAnsi="Times New Roman" w:cs="Times New Roman"/>
          <w:sz w:val="24"/>
          <w:szCs w:val="24"/>
        </w:rPr>
        <w:t>;</w:t>
      </w:r>
      <w:r w:rsidRPr="00253F71">
        <w:rPr>
          <w:rFonts w:ascii="Times New Roman" w:hAnsi="Times New Roman" w:cs="Times New Roman"/>
          <w:sz w:val="24"/>
          <w:szCs w:val="24"/>
        </w:rPr>
        <w:t xml:space="preserve"> 728 articles were removed because they had no eligibility inclusion criteria</w:t>
      </w:r>
      <w:r w:rsidR="00971999">
        <w:rPr>
          <w:rFonts w:ascii="Times New Roman" w:hAnsi="Times New Roman" w:cs="Times New Roman"/>
          <w:sz w:val="24"/>
          <w:szCs w:val="24"/>
        </w:rPr>
        <w:t>,</w:t>
      </w:r>
      <w:r w:rsidRPr="00253F71">
        <w:rPr>
          <w:rFonts w:ascii="Times New Roman" w:hAnsi="Times New Roman" w:cs="Times New Roman"/>
          <w:sz w:val="24"/>
          <w:szCs w:val="24"/>
        </w:rPr>
        <w:t xml:space="preserve"> and 67 articles remained. At least 39 articles were deleted because they did not have </w:t>
      </w:r>
      <w:r w:rsidR="00076678" w:rsidRPr="00253F71">
        <w:rPr>
          <w:rFonts w:ascii="Times New Roman" w:hAnsi="Times New Roman" w:cs="Times New Roman"/>
          <w:sz w:val="24"/>
          <w:szCs w:val="24"/>
        </w:rPr>
        <w:t>n</w:t>
      </w:r>
      <w:r w:rsidRPr="00253F71">
        <w:rPr>
          <w:rFonts w:ascii="Times New Roman" w:hAnsi="Times New Roman" w:cs="Times New Roman"/>
          <w:sz w:val="24"/>
          <w:szCs w:val="24"/>
        </w:rPr>
        <w:t>utmeg as the primary participant diagnosis</w:t>
      </w:r>
      <w:r w:rsidR="00076678" w:rsidRPr="00253F71">
        <w:rPr>
          <w:rFonts w:ascii="Times New Roman" w:hAnsi="Times New Roman" w:cs="Times New Roman"/>
          <w:sz w:val="24"/>
          <w:szCs w:val="24"/>
        </w:rPr>
        <w:t>. T</w:t>
      </w:r>
      <w:r w:rsidRPr="00253F71">
        <w:rPr>
          <w:rFonts w:ascii="Times New Roman" w:hAnsi="Times New Roman" w:cs="Times New Roman"/>
          <w:sz w:val="24"/>
          <w:szCs w:val="24"/>
        </w:rPr>
        <w:t>hus</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28 articles were included for analysis and discussion (</w:t>
      </w:r>
      <w:r w:rsidR="00D37691" w:rsidRPr="00D37691">
        <w:rPr>
          <w:rFonts w:ascii="Times New Roman" w:hAnsi="Times New Roman" w:cs="Times New Roman"/>
          <w:b/>
          <w:bCs/>
          <w:sz w:val="24"/>
          <w:szCs w:val="24"/>
        </w:rPr>
        <w:t>Table</w:t>
      </w:r>
      <w:r w:rsidRPr="00D37691">
        <w:rPr>
          <w:rFonts w:ascii="Times New Roman" w:hAnsi="Times New Roman" w:cs="Times New Roman"/>
          <w:b/>
          <w:bCs/>
          <w:sz w:val="24"/>
          <w:szCs w:val="24"/>
        </w:rPr>
        <w:t xml:space="preserve"> </w:t>
      </w:r>
      <w:r w:rsidR="00D37691" w:rsidRPr="00D37691">
        <w:rPr>
          <w:rFonts w:ascii="Times New Roman" w:hAnsi="Times New Roman" w:cs="Times New Roman"/>
          <w:b/>
          <w:bCs/>
          <w:sz w:val="24"/>
          <w:szCs w:val="24"/>
        </w:rPr>
        <w:t>4</w:t>
      </w:r>
      <w:r w:rsidRPr="00253F71">
        <w:rPr>
          <w:rFonts w:ascii="Times New Roman" w:hAnsi="Times New Roman" w:cs="Times New Roman"/>
          <w:sz w:val="24"/>
          <w:szCs w:val="24"/>
        </w:rPr>
        <w:t>).</w:t>
      </w:r>
    </w:p>
    <w:p w14:paraId="178CB817" w14:textId="2A69EECF" w:rsidR="003C34E8" w:rsidRPr="00253F71" w:rsidRDefault="00675546" w:rsidP="00675546">
      <w:pPr>
        <w:spacing w:after="12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The studies included (</w:t>
      </w:r>
      <w:r w:rsidRPr="00FE45E3">
        <w:rPr>
          <w:rFonts w:ascii="Times New Roman" w:hAnsi="Times New Roman" w:cs="Times New Roman"/>
          <w:b/>
          <w:bCs/>
          <w:sz w:val="24"/>
          <w:szCs w:val="24"/>
        </w:rPr>
        <w:t>Table 3</w:t>
      </w:r>
      <w:r w:rsidRPr="00253F71">
        <w:rPr>
          <w:rFonts w:ascii="Times New Roman" w:hAnsi="Times New Roman" w:cs="Times New Roman"/>
          <w:sz w:val="24"/>
          <w:szCs w:val="24"/>
        </w:rPr>
        <w:t xml:space="preserve">) by categorizing </w:t>
      </w:r>
      <w:r w:rsidR="00FE45E3">
        <w:rPr>
          <w:rFonts w:ascii="Times New Roman" w:hAnsi="Times New Roman" w:cs="Times New Roman"/>
          <w:sz w:val="24"/>
          <w:szCs w:val="24"/>
        </w:rPr>
        <w:t xml:space="preserve">them </w:t>
      </w:r>
      <w:r w:rsidRPr="00253F71">
        <w:rPr>
          <w:rFonts w:ascii="Times New Roman" w:hAnsi="Times New Roman" w:cs="Times New Roman"/>
          <w:sz w:val="24"/>
          <w:szCs w:val="24"/>
        </w:rPr>
        <w:t>into pharmacology (n=15), phytochemicals (n = 5), toxicity (n=4), and combinations that included more than one variable (n = 4). All articles presented are characteristic of research variables. Most articles are randomized controlled trials on nutmeg pharmacology, with the USA as the leading country (21.42%). There were three articles including a combination study type by investigating two to 3 variables and related nutmeg (10.71%). Studies of general and specific toxicity in rodents were published, with most reported by the UAE.</w:t>
      </w:r>
      <w:r w:rsidR="00A949CD" w:rsidRPr="00253F71">
        <w:rPr>
          <w:rFonts w:ascii="Times New Roman" w:hAnsi="Times New Roman" w:cs="Times New Roman"/>
          <w:sz w:val="24"/>
          <w:szCs w:val="24"/>
        </w:rPr>
        <w:t xml:space="preserve"> </w:t>
      </w:r>
    </w:p>
    <w:p w14:paraId="4F83BF21" w14:textId="77777777" w:rsidR="00C73A0F" w:rsidRDefault="00C73A0F" w:rsidP="00880050">
      <w:pPr>
        <w:spacing w:after="120" w:line="276" w:lineRule="auto"/>
        <w:jc w:val="both"/>
        <w:rPr>
          <w:rFonts w:ascii="Times New Roman" w:hAnsi="Times New Roman" w:cs="Times New Roman"/>
          <w:sz w:val="24"/>
          <w:szCs w:val="24"/>
        </w:rPr>
      </w:pPr>
    </w:p>
    <w:p w14:paraId="6686DC30" w14:textId="794314E3" w:rsidR="00AB1CAB" w:rsidRPr="00253F71" w:rsidRDefault="00F137FE" w:rsidP="00F53C78">
      <w:pPr>
        <w:spacing w:after="12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The </w:t>
      </w:r>
      <w:r w:rsidR="00440FFD" w:rsidRPr="00253F71">
        <w:rPr>
          <w:rFonts w:ascii="Times New Roman" w:hAnsi="Times New Roman" w:cs="Times New Roman"/>
          <w:sz w:val="24"/>
          <w:szCs w:val="24"/>
        </w:rPr>
        <w:t>scoping review results</w:t>
      </w:r>
      <w:r w:rsidRPr="00253F71">
        <w:rPr>
          <w:rFonts w:ascii="Times New Roman" w:hAnsi="Times New Roman" w:cs="Times New Roman"/>
          <w:sz w:val="24"/>
          <w:szCs w:val="24"/>
        </w:rPr>
        <w:t xml:space="preserve"> revealed a </w:t>
      </w:r>
      <w:r w:rsidR="00440FFD" w:rsidRPr="00253F71">
        <w:rPr>
          <w:rFonts w:ascii="Times New Roman" w:hAnsi="Times New Roman" w:cs="Times New Roman"/>
          <w:sz w:val="24"/>
          <w:szCs w:val="24"/>
        </w:rPr>
        <w:t>significant lack of studies to expand and deepen the knowledge of nutmeg</w:t>
      </w:r>
      <w:r w:rsidRPr="00253F71">
        <w:rPr>
          <w:rFonts w:ascii="Times New Roman" w:hAnsi="Times New Roman" w:cs="Times New Roman"/>
          <w:sz w:val="24"/>
          <w:szCs w:val="24"/>
        </w:rPr>
        <w:t xml:space="preserve">. This includes metabolites, phytochemicals, and pharmacology which will be discussed further in detail. </w:t>
      </w:r>
    </w:p>
    <w:p w14:paraId="6C9E8D6B" w14:textId="0135AFAD" w:rsidR="00377E31" w:rsidRPr="008B0F52" w:rsidRDefault="00377E31" w:rsidP="00EF7858">
      <w:pPr>
        <w:spacing w:after="0" w:line="276" w:lineRule="auto"/>
        <w:jc w:val="both"/>
        <w:rPr>
          <w:rFonts w:ascii="Times New Roman" w:hAnsi="Times New Roman" w:cs="Times New Roman"/>
          <w:b/>
          <w:bCs/>
          <w:sz w:val="24"/>
          <w:szCs w:val="24"/>
        </w:rPr>
      </w:pPr>
      <w:commentRangeStart w:id="11"/>
      <w:r w:rsidRPr="008B0F52">
        <w:rPr>
          <w:rFonts w:ascii="Times New Roman" w:hAnsi="Times New Roman" w:cs="Times New Roman"/>
          <w:b/>
          <w:bCs/>
          <w:sz w:val="24"/>
          <w:szCs w:val="24"/>
        </w:rPr>
        <w:t>Phytochemistry</w:t>
      </w:r>
      <w:commentRangeEnd w:id="11"/>
      <w:r w:rsidR="005E27F9">
        <w:rPr>
          <w:rStyle w:val="CommentReference"/>
        </w:rPr>
        <w:commentReference w:id="11"/>
      </w:r>
    </w:p>
    <w:p w14:paraId="4DCCA5B3" w14:textId="5D4B9144" w:rsidR="00F53C78" w:rsidRPr="00253F71" w:rsidRDefault="00F137FE" w:rsidP="00F53C78">
      <w:pPr>
        <w:spacing w:after="12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Nutmeg is one of the most commonly used spices due to </w:t>
      </w:r>
      <w:r w:rsidR="00440FFD" w:rsidRPr="00253F71">
        <w:rPr>
          <w:rFonts w:ascii="Times New Roman" w:hAnsi="Times New Roman" w:cs="Times New Roman"/>
          <w:sz w:val="24"/>
          <w:szCs w:val="24"/>
        </w:rPr>
        <w:t>essential oils</w:t>
      </w:r>
      <w:r w:rsidR="00FE45E3">
        <w:rPr>
          <w:rFonts w:ascii="Times New Roman" w:hAnsi="Times New Roman" w:cs="Times New Roman"/>
          <w:sz w:val="24"/>
          <w:szCs w:val="24"/>
        </w:rPr>
        <w:t>’</w:t>
      </w:r>
      <w:r w:rsidR="00440FFD" w:rsidRPr="00253F71">
        <w:rPr>
          <w:rFonts w:ascii="Times New Roman" w:hAnsi="Times New Roman" w:cs="Times New Roman"/>
          <w:sz w:val="24"/>
          <w:szCs w:val="24"/>
        </w:rPr>
        <w:t xml:space="preserve"> unique taste and aroma</w:t>
      </w:r>
      <w:r w:rsidR="00A53A57">
        <w:rPr>
          <w:rFonts w:ascii="Times New Roman" w:hAnsi="Times New Roman" w:cs="Times New Roman"/>
          <w:sz w:val="24"/>
          <w:szCs w:val="24"/>
        </w:rPr>
        <w:t xml:space="preserve"> </w:t>
      </w:r>
      <w:commentRangeStart w:id="12"/>
      <w:r w:rsidR="00A53A57">
        <w:rPr>
          <w:rFonts w:ascii="Times New Roman" w:hAnsi="Times New Roman" w:cs="Times New Roman"/>
          <w:sz w:val="24"/>
          <w:szCs w:val="24"/>
        </w:rPr>
        <w:fldChar w:fldCharType="begin" w:fldLock="1"/>
      </w:r>
      <w:r w:rsidR="00A23688">
        <w:rPr>
          <w:rFonts w:ascii="Times New Roman" w:hAnsi="Times New Roman" w:cs="Times New Roman"/>
          <w:sz w:val="24"/>
          <w:szCs w:val="24"/>
        </w:rPr>
        <w:instrText>ADDIN CSL_CITATION {"citationItems":[{"id":"ITEM-1","itemData":{"DOI":"https://www.researchgate.net/publication/275771715","abstract":"The large quantity and variety of aromatic compounds in the seed and mace of the nutmeg fruit have led to the historic and continued use of nutmeg and mace as spices. Dried and ground nutmeg and mace are widely used for their flavouring characteristics in the food industry. The nutmeg seed is rich in aromatic oil (30-55%) of which the \"essential oil\" accounts for 5-15% and the \"fixed oil\" or \"nutmeg butter\" accounts for 24-40%. Mace contains 4-17% volatile oil. Products of nutmeg and mace in the form of oleoresins, butter and essential oil are also widely used in the food, cosmetic and pharmaceutical industries. World demand for nutmeg and mace is estimated at 9000 tons with the respective markets Europe (42%) and USA (26%). Indonesia produces 70% of the world demand for nutmeg while Grenada produces some 25%, with the majority of the balance coming from Sri Lanka/India. Nutmegs are processed for export from Grenada through a set of operational steps which have been practised for many years. The industry is highly labour intensive, employing many unskilled and a few experienced workers. The processing tasks are manual, tedious and repetitive and involve excessive handling. With the exception of one unit operation, there is an absence of mechanical aids or machinery for handling and processing the crop. Only recently has mechanization been seriously considered and evaluated. Research and development work on the key processing operations such as cracking, drying and sorting has the potential for positively impacting on the industry. In addition to the uses of nutmeg and mace as a spice in baking products, dairy products and alcoholic beverages, the ripe open pods of the fruit are utilized in Grenada and processed into jams, jellies, syrups, preserved in syrup, \"cheese\" and candied pods and the nutmeg oil is used as a balm for aching muscles. What started as a kitchen/cottage type industry is now emerging as a viable contributor to Grenada’s economy with the establishment of a steam distillation plant and several lines of nutmeg products including jams and jellies, syrups and liqueurs and pain relieving balms. There is a need for research and development work on waste utilization as well as on the isolation of trimyristin, a fat which accounts for 40% of the nutmeg seed and 75% of the oil. Trimyristin is used industrially as a raw material for myristic acid and glycerol and there is a large potential market for trimyristin as a raw material for the soap, p…","author":[{"dropping-particle":"","family":"Singh","given":"Ranjit H","non-dropping-particle":"","parse-names":false,"suffix":""}],"container-title":"Science and Technology","id":"ITEM-1","issued":{"date-parts":[["2003"]]},"title":"The Nutmeg and Spice Industry in Grenada : Innovations and Competitiveness","type":"article-journal"},"uris":["http://www.mendeley.com/documents/?uuid=ab635dec-73fd-4ba9-a1ad-7cb170c5d54e"]},{"id":"ITEM-2","itemData":{"DOI":"https:// doi.org/10.3390/ molecules26247709","abstract":"In the present study, mace-mediated silver nanoparticles (mace-AgNPs) were synthesized, characterized, and evaluated against an array of pathogenic microorganisms. Mace, the arils of Myristica fragrans, are a rich source of several bioactive compounds, including polyphenols and aromatic compounds. During nano synthesis, the bioactive compounds in mace aqueous extracts serve as excellent bio reductants, stabilizers, and capping agents. The UV-VIS spectroscopy of the synthesized NPs showed an intense and broad SPR absorption peak at 456 nm. Dynamic light scattering (DLS) analysis showed the size with a Z average of 50 nm, while transmission electron microscopy (TEM) studies depicted the round shape and small size of the NPs, which ranged between 5–28 nm. The peaks related to important functional groups, such as phenols, alcohols, carbonyl groups, amides, alkanes and alkenes, were obtained on a Fourier-transform infrared spectroscopy (FTIR) spectrum. The peak at 3 keV on the energy dispersive X-ray spectrum (EDX) validated the presence of silver (Ag). Mace-silver nanoparticles exhibited potent antifungal and antibacterial activity against several pathogenic microorganisms. Additionally, the synthesized mace-AgNPs displayed an excellent cytotoxic effect against the human cervical cancer cell line. The mace-AgNPs demonstrated robust antibacterial, antifungal, and cytotoxic activity, indicating that the mace-AgNPs might be used in the agrochemical industry, pharmaceutical industry, and biomedical applications. However, future studies to understand its mode of action are needed.","author":[{"dropping-particle":"","family":"Rizwana","given":"Humaira","non-dropping-particle":"","parse-names":false,"suffix":""},{"dropping-particle":"","family":"Bokahri","given":"Najat A.","non-dropping-particle":"","parse-names":false,"suffix":""},{"dropping-particle":"","family":"Alkhattaf","given":"Fatimah S.","non-dropping-particle":"","parse-names":false,"suffix":""},{"dropping-particle":"","family":"Albasher","given":"Gadah","non-dropping-particle":"","parse-names":false,"suffix":""},{"dropping-particle":"","family":"Aldehaish","given":"Horiah A.","non-dropping-particle":"","parse-names":false,"suffix":""}],"container-title":"Journal of Molecules","id":"ITEM-2","issued":{"date-parts":[["2021"]]},"title":"Antifungal, Antibacterial, and Cytotoxic Activities of Silver Nanoparticles Synthesized from Aqueous Extracts of Mace-Arils of Myristica fragrans","type":"article-journal"},"uris":["http://www.mendeley.com/documents/?uuid=5881ea1b-c6c6-4f8b-9860-34e2a24e2de0"]}],"mendeley":{"formattedCitation":"(Rizwana et al., 2021; Singh, 2003)","plainTextFormattedCitation":"(Rizwana et al., 2021; Singh, 2003)","previouslyFormattedCitation":"(Rizwana et al., 2021; Singh, 2003)"},"properties":{"noteIndex":0},"schema":"https://github.com/citation-style-language/schema/raw/master/csl-citation.json"}</w:instrText>
      </w:r>
      <w:r w:rsidR="00A53A57">
        <w:rPr>
          <w:rFonts w:ascii="Times New Roman" w:hAnsi="Times New Roman" w:cs="Times New Roman"/>
          <w:sz w:val="24"/>
          <w:szCs w:val="24"/>
        </w:rPr>
        <w:fldChar w:fldCharType="separate"/>
      </w:r>
      <w:r w:rsidR="00A53A57" w:rsidRPr="00A53A57">
        <w:rPr>
          <w:rFonts w:ascii="Times New Roman" w:hAnsi="Times New Roman" w:cs="Times New Roman"/>
          <w:noProof/>
          <w:sz w:val="24"/>
          <w:szCs w:val="24"/>
        </w:rPr>
        <w:t>(Rizwana et al., 2021; Singh, 2003)</w:t>
      </w:r>
      <w:r w:rsidR="00A53A57">
        <w:rPr>
          <w:rFonts w:ascii="Times New Roman" w:hAnsi="Times New Roman" w:cs="Times New Roman"/>
          <w:sz w:val="24"/>
          <w:szCs w:val="24"/>
        </w:rPr>
        <w:fldChar w:fldCharType="end"/>
      </w:r>
      <w:commentRangeEnd w:id="12"/>
      <w:r w:rsidR="00BE453E">
        <w:rPr>
          <w:rStyle w:val="CommentReference"/>
        </w:rPr>
        <w:commentReference w:id="12"/>
      </w:r>
      <w:r w:rsidRPr="00253F71">
        <w:rPr>
          <w:rFonts w:ascii="Times New Roman" w:hAnsi="Times New Roman" w:cs="Times New Roman"/>
          <w:sz w:val="24"/>
          <w:szCs w:val="24"/>
        </w:rPr>
        <w:t>. Six active compounds were isolated by bioassay-guided fractionation</w:t>
      </w:r>
      <w:r w:rsidR="00440FFD" w:rsidRPr="00253F71">
        <w:rPr>
          <w:rFonts w:ascii="Times New Roman" w:hAnsi="Times New Roman" w:cs="Times New Roman"/>
          <w:sz w:val="24"/>
          <w:szCs w:val="24"/>
        </w:rPr>
        <w:t>,</w:t>
      </w:r>
      <w:r w:rsidRPr="00253F71">
        <w:rPr>
          <w:rFonts w:ascii="Times New Roman" w:hAnsi="Times New Roman" w:cs="Times New Roman"/>
          <w:sz w:val="24"/>
          <w:szCs w:val="24"/>
        </w:rPr>
        <w:t xml:space="preserve"> identified as eugenol, methyl</w:t>
      </w:r>
      <w:r w:rsidR="00440FFD" w:rsidRPr="00253F71">
        <w:rPr>
          <w:rFonts w:ascii="Times New Roman" w:hAnsi="Times New Roman" w:cs="Times New Roman"/>
          <w:sz w:val="24"/>
          <w:szCs w:val="24"/>
        </w:rPr>
        <w:t xml:space="preserve"> </w:t>
      </w:r>
      <w:r w:rsidRPr="00253F71">
        <w:rPr>
          <w:rFonts w:ascii="Times New Roman" w:hAnsi="Times New Roman" w:cs="Times New Roman"/>
          <w:sz w:val="24"/>
          <w:szCs w:val="24"/>
        </w:rPr>
        <w:t>eugenol, methyl</w:t>
      </w:r>
      <w:r w:rsidR="00440FFD" w:rsidRPr="00253F71">
        <w:rPr>
          <w:rFonts w:ascii="Times New Roman" w:hAnsi="Times New Roman" w:cs="Times New Roman"/>
          <w:sz w:val="24"/>
          <w:szCs w:val="24"/>
        </w:rPr>
        <w:t xml:space="preserve"> </w:t>
      </w:r>
      <w:r w:rsidRPr="00253F71">
        <w:rPr>
          <w:rFonts w:ascii="Times New Roman" w:hAnsi="Times New Roman" w:cs="Times New Roman"/>
          <w:sz w:val="24"/>
          <w:szCs w:val="24"/>
        </w:rPr>
        <w:t>isoeugenol, elemicin, myristicin, and safrole</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author":[{"dropping-particle":"","family":"Du","given":"Shu-shan","non-dropping-particle":"","parse-names":false,"suffix":""},{"dropping-particle":"","family":"Yang","given":"Kai","non-dropping-particle":"","parse-names":false,"suffix":""},{"dropping-particle":"","family":"Wang","given":"Cheng-fang","non-dropping-particle":"","parse-names":false,"suffix":""},{"dropping-particle":"","family":"You","given":"Chun-xue","non-dropping-particle":"","parse-names":false,"suffix":""},{"dropping-particle":"","family":"Geng","given":"Zhu-feng","non-dropping-particle":"","parse-names":false,"suffix":""}],"container-title":"Chemistry &amp; Biodiversity","id":"ITEM-1","issued":{"date-parts":[["2014"]]},"page":"1449-1456","title":"Chemical Constituents and Activities of the Essential Oil from Myristica fragrans against Cigarette Beetle Lasioderma serricorne","type":"article-journal","volume":"11"},"uris":["http://www.mendeley.com/documents/?uuid=6e0f0f78-1a7e-414e-8295-3f738b0877af","http://www.mendeley.com/documents/?uuid=5d52b738-e892-41e9-b098-d3070d7150cc"]}],"mendeley":{"formattedCitation":"(Du et al., 2014)","plainTextFormattedCitation":"(Du et al., 2014)","previouslyFormattedCitation":"(Du et al., 2014)"},"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Du et al., 2014)</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w:t>
      </w:r>
      <w:r w:rsidRPr="00253F71">
        <w:rPr>
          <w:rFonts w:ascii="Times New Roman" w:hAnsi="Times New Roman" w:cs="Times New Roman"/>
          <w:sz w:val="24"/>
          <w:szCs w:val="24"/>
        </w:rPr>
        <w:t>Myristicin and the active metabolite of nutmeg have psychoactive activity, which is mainly responsible for its toxicity</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3390/molecules26195914","author":[{"dropping-particle":"","family":"Seneme","given":"Elisa Frederico","non-dropping-particle":"","parse-names":false,"suffix":""},{"dropping-particle":"","family":"Carla","given":"Daiane","non-dropping-particle":"","parse-names":false,"suffix":""},{"dropping-particle":"","family":"Marcela","given":"Evelyn","non-dropping-particle":"","parse-names":false,"suffix":""},{"dropping-particle":"","family":"Silva","given":"Rodrigues","non-dropping-particle":"","parse-names":false,"suffix":""},{"dropping-particle":"","family":"Edwirges","given":"Yollanda","non-dropping-particle":"","parse-names":false,"suffix":""},{"dropping-particle":"","family":"Franco","given":"Moreira","non-dropping-particle":"","parse-names":false,"suffix":""},{"dropping-particle":"","family":"Longato","given":"Giovanna Barbarini","non-dropping-particle":"","parse-names":false,"suffix":""}],"container-title":"Journal of Molecules","id":"ITEM-1","issued":{"date-parts":[["2021"]]},"page":"1-15","title":"Pharmacological and Therapeutic Potential of Myristicin : A Literature Review","type":"article-journal"},"uris":["http://www.mendeley.com/documents/?uuid=04e062ca-174e-4fdb-8365-b47b049290fc","http://www.mendeley.com/documents/?uuid=a75470e7-8f02-4b03-9507-81ed268b1b80"]}],"mendeley":{"formattedCitation":"(Seneme et al., 2021)","plainTextFormattedCitation":"(Seneme et al., 2021)","previouslyFormattedCitation":"(Seneme et al., 2021)"},"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eneme et al., 2021)</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w:t>
      </w:r>
      <w:r w:rsidRPr="00253F71">
        <w:rPr>
          <w:rFonts w:ascii="Times New Roman" w:hAnsi="Times New Roman" w:cs="Times New Roman"/>
          <w:sz w:val="24"/>
          <w:szCs w:val="24"/>
        </w:rPr>
        <w:t xml:space="preserve">However, </w:t>
      </w:r>
      <w:r w:rsidR="00440FFD" w:rsidRPr="00253F71">
        <w:rPr>
          <w:rFonts w:ascii="Times New Roman" w:hAnsi="Times New Roman" w:cs="Times New Roman"/>
          <w:sz w:val="24"/>
          <w:szCs w:val="24"/>
        </w:rPr>
        <w:t>this activity</w:t>
      </w:r>
      <w:r w:rsidRPr="00253F71">
        <w:rPr>
          <w:rFonts w:ascii="Times New Roman" w:hAnsi="Times New Roman" w:cs="Times New Roman"/>
          <w:sz w:val="24"/>
          <w:szCs w:val="24"/>
        </w:rPr>
        <w:t xml:space="preserve"> can also be explored as a potential therapeutic agent for t</w:t>
      </w:r>
      <w:r w:rsidR="00440FFD" w:rsidRPr="00253F71">
        <w:rPr>
          <w:rFonts w:ascii="Times New Roman" w:hAnsi="Times New Roman" w:cs="Times New Roman"/>
          <w:sz w:val="24"/>
          <w:szCs w:val="24"/>
        </w:rPr>
        <w:t>reating</w:t>
      </w:r>
      <w:r w:rsidRPr="00253F71">
        <w:rPr>
          <w:rFonts w:ascii="Times New Roman" w:hAnsi="Times New Roman" w:cs="Times New Roman"/>
          <w:sz w:val="24"/>
          <w:szCs w:val="24"/>
        </w:rPr>
        <w:t xml:space="preserve"> disorders of the central nervous system</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36/bcr-2013-203000","author":[{"dropping-particle":"","family":"Sivathanu","given":"Shobhana","non-dropping-particle":"","parse-names":false,"suffix":""},{"dropping-particle":"","family":"Sampath","given":"Sowmya","non-dropping-particle":"","parse-names":false,"suffix":""},{"dropping-particle":"","family":"David","given":"Henry Suresh","non-dropping-particle":"","parse-names":false,"suffix":""}],"container-title":"Case Report","id":"ITEM-1","issue":"1","issued":{"date-parts":[["2014"]]},"page":"2013-2015","title":"Myristicin and phenytoin toxicity in an infant","type":"article-journal"},"uris":["http://www.mendeley.com/documents/?uuid=008f5901-361f-4b13-8737-de05e22cdbe6","http://www.mendeley.com/documents/?uuid=f179e49c-93bf-4734-aa9c-49047d11150d"]}],"mendeley":{"formattedCitation":"(Sivathanu et al., 2014)","plainTextFormattedCitation":"(Sivathanu et al., 2014)","previouslyFormattedCitation":"(Sivathanu et al., 2014)"},"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ivathanu et al., 2014)</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xml:space="preserve">. </w:t>
      </w:r>
      <w:r w:rsidRPr="00253F71">
        <w:rPr>
          <w:rFonts w:ascii="Times New Roman" w:hAnsi="Times New Roman" w:cs="Times New Roman"/>
          <w:sz w:val="24"/>
          <w:szCs w:val="24"/>
        </w:rPr>
        <w:t>In addition, other studies agree that myristicin is believed to be able to suppress the inflammatory response stimulated by</w:t>
      </w:r>
      <w:r w:rsidR="00F53C78" w:rsidRPr="00253F71">
        <w:rPr>
          <w:rFonts w:ascii="Times New Roman" w:hAnsi="Times New Roman" w:cs="Times New Roman"/>
          <w:sz w:val="24"/>
          <w:szCs w:val="24"/>
        </w:rPr>
        <w:t xml:space="preserve"> ox-LDL (</w:t>
      </w:r>
      <w:r w:rsidRPr="00253F71">
        <w:rPr>
          <w:rFonts w:ascii="Times New Roman" w:hAnsi="Times New Roman" w:cs="Times New Roman"/>
          <w:sz w:val="24"/>
          <w:szCs w:val="24"/>
        </w:rPr>
        <w:t>Low-Density Lipoprotein Oxidation)</w:t>
      </w:r>
      <w:r w:rsidR="00F53C78" w:rsidRPr="00253F71">
        <w:rPr>
          <w:rFonts w:ascii="Times New Roman" w:hAnsi="Times New Roman" w:cs="Times New Roman"/>
          <w:sz w:val="24"/>
          <w:szCs w:val="24"/>
        </w:rPr>
        <w:t xml:space="preserve"> </w:t>
      </w:r>
      <w:r w:rsidRPr="00253F71">
        <w:rPr>
          <w:rFonts w:ascii="Times New Roman" w:hAnsi="Times New Roman" w:cs="Times New Roman"/>
          <w:sz w:val="24"/>
          <w:szCs w:val="24"/>
        </w:rPr>
        <w:t>by regulating the signaling pathway</w:t>
      </w:r>
      <w:r w:rsidR="00F53C78" w:rsidRPr="00253F71">
        <w:rPr>
          <w:rFonts w:ascii="Times New Roman" w:hAnsi="Times New Roman" w:cs="Times New Roman"/>
          <w:sz w:val="24"/>
          <w:szCs w:val="24"/>
        </w:rPr>
        <w:t xml:space="preserve"> PI3K/Akt/NF-κB </w:t>
      </w:r>
      <w:r w:rsidRPr="00253F71">
        <w:rPr>
          <w:rFonts w:ascii="Times New Roman" w:hAnsi="Times New Roman" w:cs="Times New Roman"/>
          <w:sz w:val="24"/>
          <w:szCs w:val="24"/>
        </w:rPr>
        <w:t xml:space="preserve">in the development of </w:t>
      </w:r>
      <w:r w:rsidRPr="00253F71">
        <w:rPr>
          <w:rFonts w:ascii="Times New Roman" w:hAnsi="Times New Roman" w:cs="Times New Roman"/>
          <w:sz w:val="24"/>
          <w:szCs w:val="24"/>
        </w:rPr>
        <w:lastRenderedPageBreak/>
        <w:t>atherosclerosis so that it can provide potential therapeutic targets that are useful for atherosclerosis</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3880209.2021.2010775","author":[{"dropping-particle":"","family":"Luo","given":"Liang","non-dropping-particle":"","parse-names":false,"suffix":""},{"dropping-particle":"","family":"Liang","given":"Huiying","non-dropping-particle":"","parse-names":false,"suffix":""},{"dropping-particle":"","family":"Liu","given":"Luoying","non-dropping-particle":"","parse-names":false,"suffix":""}],"container-title":"Pharmaceutical Biology","id":"ITEM-1","issue":"1","issued":{"date-parts":[["2022"]]},"page":"56-64","publisher":"Taylor &amp; Francis","title":"Myristicin regulates proliferation and apoptosis in oxidized low-density lipoprotein-stimulated human vascular smooth muscle cells and human umbilical vein endothelial cells by regulating the PI3K / Akt / NF- κ B signalling pathway","type":"article-journal","volume":"60"},"uris":["http://www.mendeley.com/documents/?uuid=5ddf1b74-acd4-4994-aa0d-899568216b3a","http://www.mendeley.com/documents/?uuid=0f5c8ff9-5cd5-43fd-bde7-35841b8beab9"]}],"mendeley":{"formattedCitation":"(Luo et al., 2022)","plainTextFormattedCitation":"(Luo et al., 2022)","previouslyFormattedCitation":"(Luo et al., 2022)"},"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Luo et al., 2022)</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xml:space="preserve">. </w:t>
      </w:r>
    </w:p>
    <w:p w14:paraId="2E23AE1D" w14:textId="26BF5A6A" w:rsidR="00CC65CF" w:rsidRDefault="00F137FE" w:rsidP="00BE56A1">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Nutmeg hexane extracts showed the highest amounts of steroids, tannins, and terpenoids evaluated based on color production in phytochemical tests, while other extracts inhibited the formation of melanin at higher concentrations</w:t>
      </w:r>
      <w:r w:rsidR="00D27064">
        <w:rPr>
          <w:rFonts w:ascii="Times New Roman" w:hAnsi="Times New Roman" w:cs="Times New Roman"/>
          <w:sz w:val="24"/>
          <w:szCs w:val="24"/>
        </w:rPr>
        <w:t xml:space="preserve"> </w:t>
      </w:r>
      <w:r w:rsidR="00D27064">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b5f36f7d-a9cb-43eb-a8ea-1b253a0798dc"]}],"mendeley":{"formattedCitation":"(Hoda et al., 2020)","plainTextFormattedCitation":"(Hoda et al., 2020)","previouslyFormattedCitation":"(Hoda et al., 2020)"},"properties":{"noteIndex":0},"schema":"https://github.com/citation-style-language/schema/raw/master/csl-citation.json"}</w:instrText>
      </w:r>
      <w:r w:rsidR="00D27064">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oda et al., 2020)</w:t>
      </w:r>
      <w:r w:rsidR="00D27064">
        <w:rPr>
          <w:rFonts w:ascii="Times New Roman" w:hAnsi="Times New Roman" w:cs="Times New Roman"/>
          <w:sz w:val="24"/>
          <w:szCs w:val="24"/>
        </w:rPr>
        <w:fldChar w:fldCharType="end"/>
      </w:r>
      <w:r w:rsidRPr="00253F71">
        <w:rPr>
          <w:rFonts w:ascii="Times New Roman" w:hAnsi="Times New Roman" w:cs="Times New Roman"/>
          <w:sz w:val="24"/>
          <w:szCs w:val="24"/>
        </w:rPr>
        <w:t>. In addition, it turned out that phytochemical tests revealed the presence of steroids, carbohydrates, tannins, alkaloids, and terpenoids in nutmeg extract</w:t>
      </w:r>
      <w:r w:rsidR="00DF30DC" w:rsidRPr="00253F71">
        <w:rPr>
          <w:rFonts w:ascii="Times New Roman" w:hAnsi="Times New Roman" w:cs="Times New Roman"/>
          <w:i/>
          <w:iCs/>
          <w:sz w:val="24"/>
          <w:szCs w:val="24"/>
        </w:rPr>
        <w:t xml:space="preserve"> </w:t>
      </w:r>
      <w:r w:rsidR="00633700" w:rsidRPr="00253F71">
        <w:rPr>
          <w:rFonts w:ascii="Times New Roman" w:hAnsi="Times New Roman" w:cs="Times New Roman"/>
          <w:b/>
          <w:bCs/>
          <w:sz w:val="24"/>
          <w:szCs w:val="24"/>
        </w:rPr>
        <w:fldChar w:fldCharType="begin" w:fldLock="1"/>
      </w:r>
      <w:r w:rsidR="00FA6395">
        <w:rPr>
          <w:rFonts w:ascii="Times New Roman" w:hAnsi="Times New Roman" w:cs="Times New Roman"/>
          <w:b/>
          <w:bCs/>
          <w:sz w:val="24"/>
          <w:szCs w:val="24"/>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b5f36f7d-a9cb-43eb-a8ea-1b253a0798dc","http://www.mendeley.com/documents/?uuid=d2bb6864-61ce-470f-ad7e-0b35e7d050eb"]}],"mendeley":{"formattedCitation":"(Hoda et al., 2020)","plainTextFormattedCitation":"(Hoda et al., 2020)","previouslyFormattedCitation":"(Hoda et al., 2020)"},"properties":{"noteIndex":0},"schema":"https://github.com/citation-style-language/schema/raw/master/csl-citation.json"}</w:instrText>
      </w:r>
      <w:r w:rsidR="00633700" w:rsidRPr="00253F71">
        <w:rPr>
          <w:rFonts w:ascii="Times New Roman" w:hAnsi="Times New Roman" w:cs="Times New Roman"/>
          <w:b/>
          <w:bCs/>
          <w:sz w:val="24"/>
          <w:szCs w:val="24"/>
        </w:rPr>
        <w:fldChar w:fldCharType="separate"/>
      </w:r>
      <w:r w:rsidR="00330E59" w:rsidRPr="00330E59">
        <w:rPr>
          <w:rFonts w:ascii="Times New Roman" w:hAnsi="Times New Roman" w:cs="Times New Roman"/>
          <w:bCs/>
          <w:noProof/>
          <w:sz w:val="24"/>
          <w:szCs w:val="24"/>
        </w:rPr>
        <w:t>(Hoda et al., 2020)</w:t>
      </w:r>
      <w:r w:rsidR="00633700" w:rsidRPr="00253F71">
        <w:rPr>
          <w:rFonts w:ascii="Times New Roman" w:hAnsi="Times New Roman" w:cs="Times New Roman"/>
          <w:b/>
          <w:bCs/>
          <w:sz w:val="24"/>
          <w:szCs w:val="24"/>
        </w:rPr>
        <w:fldChar w:fldCharType="end"/>
      </w:r>
      <w:r w:rsidR="00DF30DC" w:rsidRPr="00253F71">
        <w:rPr>
          <w:rFonts w:ascii="Times New Roman" w:hAnsi="Times New Roman" w:cs="Times New Roman"/>
          <w:b/>
          <w:bCs/>
          <w:sz w:val="24"/>
          <w:szCs w:val="24"/>
        </w:rPr>
        <w:t xml:space="preserve">. </w:t>
      </w:r>
      <w:r w:rsidRPr="00253F71">
        <w:rPr>
          <w:rFonts w:ascii="Times New Roman" w:hAnsi="Times New Roman" w:cs="Times New Roman"/>
          <w:sz w:val="24"/>
          <w:szCs w:val="24"/>
        </w:rPr>
        <w:t>However, other studies report the absence of terpenoids in its extract</w:t>
      </w:r>
      <w:r w:rsidR="00BC175C" w:rsidRPr="00253F71">
        <w:rPr>
          <w:rFonts w:ascii="Times New Roman" w:hAnsi="Times New Roman" w:cs="Times New Roman"/>
          <w:sz w:val="24"/>
          <w:szCs w:val="24"/>
        </w:rPr>
        <w:t> </w:t>
      </w:r>
      <w:r w:rsidR="00071B25" w:rsidRPr="00253F71">
        <w:rPr>
          <w:rFonts w:ascii="Times New Roman" w:hAnsi="Times New Roman" w:cs="Times New Roman"/>
          <w:sz w:val="24"/>
          <w:szCs w:val="24"/>
        </w:rPr>
        <w:fldChar w:fldCharType="begin" w:fldLock="1"/>
      </w:r>
      <w:r w:rsidR="00EC6760">
        <w:rPr>
          <w:rFonts w:ascii="Times New Roman" w:hAnsi="Times New Roman" w:cs="Times New Roman"/>
          <w:sz w:val="24"/>
          <w:szCs w:val="24"/>
        </w:rPr>
        <w:instrText>ADDIN CSL_CITATION {"citationItems":[{"id":"ITEM-1","itemData":{"DOI":"10.4103/jips.jips","author":[{"dropping-particle":"","family":"Iyer","given":"Meenakshi","non-dropping-particle":"","parse-names":false,"suffix":""},{"dropping-particle":"","family":"Gujjari","given":"Anil Kumar","non-dropping-particle":"","parse-names":false,"suffix":""},{"dropping-particle":"","family":"Gowda","given":"Vishakante","non-dropping-particle":"","parse-names":false,"suffix":""},{"dropping-particle":"","family":"Angadi","given":"Shridhar","non-dropping-particle":"","parse-names":false,"suffix":""}],"container-title":"Journal of Indian Prosthodontic Society","id":"ITEM-1","issue":"3","issued":{"date-parts":[["2017"]]},"page":"267–272","title":"Antifungal response of oral ‑ associated candidal reference strains ( American Type Culture Collection ) by supercritical fluid extract of nutmeg seeds for geriatric denture wearers : An in vitro screening study","type":"article-journal","volume":"17"},"uris":["http://www.mendeley.com/documents/?uuid=73c5c70e-4418-4a16-b828-7b17a1c08a44","http://www.mendeley.com/documents/?uuid=b3ec8cf2-75d7-4317-9335-c26045562f2a"]}],"mendeley":{"formattedCitation":"(Iyer et al., 2017)","plainTextFormattedCitation":"(Iyer et al., 2017)","previouslyFormattedCitation":"(Iyer et al., 2017)"},"properties":{"noteIndex":0},"schema":"https://github.com/citation-style-language/schema/raw/master/csl-citation.json"}</w:instrText>
      </w:r>
      <w:r w:rsidR="00071B2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Iyer et al., 2017)</w:t>
      </w:r>
      <w:r w:rsidR="00071B25" w:rsidRPr="00253F71">
        <w:rPr>
          <w:rFonts w:ascii="Times New Roman" w:hAnsi="Times New Roman" w:cs="Times New Roman"/>
          <w:sz w:val="24"/>
          <w:szCs w:val="24"/>
        </w:rPr>
        <w:fldChar w:fldCharType="end"/>
      </w:r>
      <w:r w:rsidR="00BC175C" w:rsidRPr="00253F71">
        <w:rPr>
          <w:rFonts w:ascii="Times New Roman" w:hAnsi="Times New Roman" w:cs="Times New Roman"/>
          <w:sz w:val="24"/>
          <w:szCs w:val="24"/>
        </w:rPr>
        <w:t xml:space="preserve">. </w:t>
      </w:r>
      <w:r w:rsidRPr="00253F71">
        <w:rPr>
          <w:rFonts w:ascii="Times New Roman" w:hAnsi="Times New Roman" w:cs="Times New Roman"/>
          <w:sz w:val="24"/>
          <w:szCs w:val="24"/>
        </w:rPr>
        <w:t>Th</w:t>
      </w:r>
      <w:r w:rsidR="00440FFD" w:rsidRPr="00253F71">
        <w:rPr>
          <w:rFonts w:ascii="Times New Roman" w:hAnsi="Times New Roman" w:cs="Times New Roman"/>
          <w:sz w:val="24"/>
          <w:szCs w:val="24"/>
        </w:rPr>
        <w:t>is variation can be possible due</w:t>
      </w:r>
      <w:r w:rsidRPr="00253F71">
        <w:rPr>
          <w:rFonts w:ascii="Times New Roman" w:hAnsi="Times New Roman" w:cs="Times New Roman"/>
          <w:sz w:val="24"/>
          <w:szCs w:val="24"/>
        </w:rPr>
        <w:t xml:space="preserve"> to the plant source, climatic conditions, geographical origin, cultivation conditions, harvest season, and extraction methodology</w:t>
      </w:r>
      <w:r w:rsidR="00BC175C" w:rsidRPr="00253F71">
        <w:rPr>
          <w:rFonts w:ascii="Times New Roman" w:hAnsi="Times New Roman" w:cs="Times New Roman"/>
          <w:sz w:val="24"/>
          <w:szCs w:val="24"/>
        </w:rPr>
        <w:t> </w:t>
      </w:r>
      <w:r w:rsidR="00BC175C" w:rsidRPr="00253F71">
        <w:rPr>
          <w:rFonts w:ascii="Times New Roman" w:hAnsi="Times New Roman" w:cs="Times New Roman"/>
          <w:sz w:val="24"/>
          <w:szCs w:val="24"/>
        </w:rPr>
        <w:fldChar w:fldCharType="begin" w:fldLock="1"/>
      </w:r>
      <w:r w:rsidR="00632BB2">
        <w:rPr>
          <w:rFonts w:ascii="Times New Roman" w:hAnsi="Times New Roman" w:cs="Times New Roman"/>
          <w:sz w:val="24"/>
          <w:szCs w:val="24"/>
        </w:rPr>
        <w:instrText>ADDIN CSL_CITATION {"citationItems":[{"id":"ITEM-1","itemData":{"author":[{"dropping-particle":"","family":"Suhr","given":"K I","non-dropping-particle":"","parse-names":false,"suffix":""},{"dropping-particle":"V","family":"Nielsen","given":"P","non-dropping-particle":"","parse-names":false,"suffix":""}],"container-title":"Journal of AppliedMicrobiology","id":"ITEM-1","issued":{"date-parts":[["2003"]]},"page":"665-674","title":"Antifungal activity of essential oils evaluated by two different application techniques against rye bread spoilage fungi","type":"article-journal"},"uris":["http://www.mendeley.com/documents/?uuid=3e7403b2-1990-4573-a83c-3bb752aef904","http://www.mendeley.com/documents/?uuid=a87e487c-e168-48fa-ac41-26c901941f74"]},{"id":"ITEM-2","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2","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 Suhr &amp; Nielsen, 2003)","plainTextFormattedCitation":"(Nikolic et al., 2021; Suhr &amp; Nielsen, 2003)","previouslyFormattedCitation":"(Nikolic et al., 2021; Suhr &amp; Nielsen, 2003)"},"properties":{"noteIndex":0},"schema":"https://github.com/citation-style-language/schema/raw/master/csl-citation.json"}</w:instrText>
      </w:r>
      <w:r w:rsidR="00BC175C" w:rsidRPr="00253F71">
        <w:rPr>
          <w:rFonts w:ascii="Times New Roman" w:hAnsi="Times New Roman" w:cs="Times New Roman"/>
          <w:sz w:val="24"/>
          <w:szCs w:val="24"/>
        </w:rPr>
        <w:fldChar w:fldCharType="separate"/>
      </w:r>
      <w:r w:rsidR="00632BB2" w:rsidRPr="00632BB2">
        <w:rPr>
          <w:rFonts w:ascii="Times New Roman" w:hAnsi="Times New Roman" w:cs="Times New Roman"/>
          <w:noProof/>
          <w:sz w:val="24"/>
          <w:szCs w:val="24"/>
        </w:rPr>
        <w:t>(Nikolic et al., 2021; Suhr &amp; Nielsen, 2003)</w:t>
      </w:r>
      <w:r w:rsidR="00BC175C" w:rsidRPr="00253F71">
        <w:rPr>
          <w:rFonts w:ascii="Times New Roman" w:hAnsi="Times New Roman" w:cs="Times New Roman"/>
          <w:sz w:val="24"/>
          <w:szCs w:val="24"/>
        </w:rPr>
        <w:fldChar w:fldCharType="end"/>
      </w:r>
      <w:r w:rsidR="00BC175C"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Another study revealed that nutmeg phytochemicals consist of </w:t>
      </w:r>
      <w:r w:rsidR="00440FFD" w:rsidRPr="00253F71">
        <w:rPr>
          <w:rFonts w:ascii="Times New Roman" w:hAnsi="Times New Roman" w:cs="Times New Roman"/>
          <w:sz w:val="24"/>
          <w:szCs w:val="24"/>
        </w:rPr>
        <w:t>various</w:t>
      </w:r>
      <w:r w:rsidRPr="00253F71">
        <w:rPr>
          <w:rFonts w:ascii="Times New Roman" w:hAnsi="Times New Roman" w:cs="Times New Roman"/>
          <w:sz w:val="24"/>
          <w:szCs w:val="24"/>
        </w:rPr>
        <w:t xml:space="preserve"> compounds that have been identified</w:t>
      </w:r>
      <w:r w:rsidR="002D6078" w:rsidRPr="00253F71">
        <w:rPr>
          <w:rFonts w:ascii="Times New Roman" w:hAnsi="Times New Roman" w:cs="Times New Roman"/>
          <w:sz w:val="24"/>
          <w:szCs w:val="24"/>
        </w:rPr>
        <w:t xml:space="preserve"> </w:t>
      </w:r>
      <w:r w:rsidR="00C63266" w:rsidRPr="00253F71">
        <w:rPr>
          <w:rFonts w:ascii="Times New Roman" w:hAnsi="Times New Roman" w:cs="Times New Roman"/>
          <w:sz w:val="24"/>
          <w:szCs w:val="24"/>
        </w:rPr>
        <w:t>(</w:t>
      </w:r>
      <w:r w:rsidR="002D6078" w:rsidRPr="00253F71">
        <w:rPr>
          <w:rFonts w:ascii="Times New Roman" w:hAnsi="Times New Roman" w:cs="Times New Roman"/>
          <w:sz w:val="24"/>
          <w:szCs w:val="24"/>
        </w:rPr>
        <w:t>Tab</w:t>
      </w:r>
      <w:r w:rsidR="00C63266" w:rsidRPr="00253F71">
        <w:rPr>
          <w:rFonts w:ascii="Times New Roman" w:hAnsi="Times New Roman" w:cs="Times New Roman"/>
          <w:sz w:val="24"/>
          <w:szCs w:val="24"/>
        </w:rPr>
        <w:t>le</w:t>
      </w:r>
      <w:r w:rsidR="002D6078" w:rsidRPr="00253F71">
        <w:rPr>
          <w:rFonts w:ascii="Times New Roman" w:hAnsi="Times New Roman" w:cs="Times New Roman"/>
          <w:sz w:val="24"/>
          <w:szCs w:val="24"/>
        </w:rPr>
        <w:t xml:space="preserve"> 5</w:t>
      </w:r>
      <w:r w:rsidR="00C63266" w:rsidRPr="00253F71">
        <w:rPr>
          <w:rFonts w:ascii="Times New Roman" w:hAnsi="Times New Roman" w:cs="Times New Roman"/>
          <w:sz w:val="24"/>
          <w:szCs w:val="24"/>
        </w:rPr>
        <w:t>)</w:t>
      </w:r>
      <w:r w:rsidR="002D6078" w:rsidRPr="00253F71">
        <w:rPr>
          <w:rFonts w:ascii="Times New Roman" w:hAnsi="Times New Roman" w:cs="Times New Roman"/>
          <w:sz w:val="24"/>
          <w:szCs w:val="24"/>
        </w:rPr>
        <w:t>.</w:t>
      </w:r>
    </w:p>
    <w:p w14:paraId="15FC5ACB" w14:textId="77777777" w:rsidR="00EC141F" w:rsidRPr="008B0F52" w:rsidRDefault="00EC141F" w:rsidP="00BE56A1">
      <w:pPr>
        <w:spacing w:after="0" w:line="276" w:lineRule="auto"/>
        <w:ind w:firstLine="720"/>
        <w:jc w:val="both"/>
        <w:rPr>
          <w:rFonts w:ascii="Times New Roman" w:hAnsi="Times New Roman" w:cs="Times New Roman"/>
          <w:b/>
          <w:bCs/>
          <w:sz w:val="24"/>
          <w:szCs w:val="24"/>
        </w:rPr>
      </w:pPr>
    </w:p>
    <w:p w14:paraId="247F380D" w14:textId="77777777" w:rsidR="005D0F4D" w:rsidRPr="008B0F52" w:rsidRDefault="000A2095" w:rsidP="00BE56A1">
      <w:pPr>
        <w:spacing w:after="0" w:line="240"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Phenolic acids</w:t>
      </w:r>
    </w:p>
    <w:p w14:paraId="7887D939" w14:textId="65D78D92" w:rsidR="005D0F4D" w:rsidRPr="00253F71" w:rsidRDefault="00881C51" w:rsidP="00881C51">
      <w:pPr>
        <w:spacing w:after="0" w:line="276" w:lineRule="auto"/>
        <w:ind w:firstLine="567"/>
        <w:jc w:val="both"/>
        <w:rPr>
          <w:rFonts w:ascii="Times New Roman" w:hAnsi="Times New Roman" w:cs="Times New Roman"/>
          <w:sz w:val="24"/>
          <w:szCs w:val="24"/>
        </w:rPr>
      </w:pPr>
      <w:r w:rsidRPr="00253F71">
        <w:rPr>
          <w:rFonts w:ascii="Times New Roman" w:hAnsi="Times New Roman" w:cs="Times New Roman"/>
          <w:sz w:val="24"/>
          <w:szCs w:val="24"/>
        </w:rPr>
        <w:t>The total phenolic content of 50% acetone and 80% methanol extract from each plant was determined using a folin-ciocalteu reagent</w:t>
      </w:r>
      <w:r w:rsidR="007B6B4F" w:rsidRPr="00253F71">
        <w:rPr>
          <w:rFonts w:ascii="Times New Roman" w:hAnsi="Times New Roman" w:cs="Times New Roman"/>
          <w:sz w:val="24"/>
          <w:szCs w:val="24"/>
        </w:rPr>
        <w:t xml:space="preserve"> </w:t>
      </w:r>
      <w:r w:rsidR="00FC553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j.1365-2621.2002.tb08784.x","ISSN":"00221147","abstract":"Four commercial cereal products were examined and compared for their free radical scavenging properties, chelating capacity, and total phenolic contents. The Quaker Oat Bran™ ready-to-eat cold cereal showed the greatest activity to quench DPPH radicais, while the Quaker oatmeal had the highest capacity against ABTS.+. Significant Fe2+ chelating activity was also detected in these cereal products with EDTA equivalents of 0.08 to 0.48 mg/g cereals. The total phenolic contents were 203 to 524 mg per gram of cereal products. These results indicate that readily available cereal products contain significant levels of antioxidants and may be an important source of dietary antioxidants.","author":[{"dropping-particle":"","family":"Yu","given":"L.","non-dropping-particle":"","parse-names":false,"suffix":""},{"dropping-particle":"","family":"Perret","given":"J.","non-dropping-particle":"","parse-names":false,"suffix":""},{"dropping-particle":"","family":"Davy","given":"B.","non-dropping-particle":"","parse-names":false,"suffix":""},{"dropping-particle":"","family":"Wilson","given":"J.","non-dropping-particle":"","parse-names":false,"suffix":""},{"dropping-particle":"","family":"Melby","given":"C. L.","non-dropping-particle":"","parse-names":false,"suffix":""}],"container-title":"Journal of Food Science","id":"ITEM-1","issue":"7","issued":{"date-parts":[["2002"]]},"page":"2600-2603","title":"Antioxidant properties of cereal products","type":"article-journal","volume":"67"},"uris":["http://www.mendeley.com/documents/?uuid=9742139a-9e72-471c-aeea-68f5410cfba5","http://www.mendeley.com/documents/?uuid=f5a5f057-02a6-452b-ace3-8990311bb2b3"]}],"mendeley":{"formattedCitation":"(Yu et al., 2002)","plainTextFormattedCitation":"(Yu et al., 2002)","previouslyFormattedCitation":"(Yu et al., 2002)"},"properties":{"noteIndex":0},"schema":"https://github.com/citation-style-language/schema/raw/master/csl-citation.json"}</w:instrText>
      </w:r>
      <w:r w:rsidR="00FC553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Yu et al., 2002)</w:t>
      </w:r>
      <w:r w:rsidR="00FC5535" w:rsidRPr="00253F71">
        <w:rPr>
          <w:rFonts w:ascii="Times New Roman" w:hAnsi="Times New Roman" w:cs="Times New Roman"/>
          <w:sz w:val="24"/>
          <w:szCs w:val="24"/>
        </w:rPr>
        <w:fldChar w:fldCharType="end"/>
      </w:r>
      <w:r w:rsidR="00E23599" w:rsidRPr="00253F71">
        <w:rPr>
          <w:rFonts w:ascii="Times New Roman" w:hAnsi="Times New Roman" w:cs="Times New Roman"/>
          <w:sz w:val="24"/>
          <w:szCs w:val="24"/>
        </w:rPr>
        <w:t>.</w:t>
      </w:r>
      <w:r w:rsidR="00FC5535" w:rsidRPr="00253F71">
        <w:rPr>
          <w:rFonts w:ascii="Times New Roman" w:hAnsi="Times New Roman" w:cs="Times New Roman"/>
          <w:sz w:val="24"/>
          <w:szCs w:val="24"/>
        </w:rPr>
        <w:t xml:space="preserve"> </w:t>
      </w:r>
      <w:r w:rsidRPr="00253F71">
        <w:rPr>
          <w:rFonts w:ascii="Times New Roman" w:hAnsi="Times New Roman" w:cs="Times New Roman"/>
          <w:sz w:val="24"/>
          <w:szCs w:val="24"/>
        </w:rPr>
        <w:t>This underlies testing the phenolic content in nutmeg</w:t>
      </w:r>
      <w:r w:rsidR="00440FFD"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the result obtained is that </w:t>
      </w:r>
      <w:r w:rsidR="00440FFD" w:rsidRPr="00253F71">
        <w:rPr>
          <w:rFonts w:ascii="Times New Roman" w:hAnsi="Times New Roman" w:cs="Times New Roman"/>
          <w:sz w:val="24"/>
          <w:szCs w:val="24"/>
        </w:rPr>
        <w:t>nutmeg</w:t>
      </w:r>
      <w:r w:rsidR="00FE45E3">
        <w:rPr>
          <w:rFonts w:ascii="Times New Roman" w:hAnsi="Times New Roman" w:cs="Times New Roman"/>
          <w:sz w:val="24"/>
          <w:szCs w:val="24"/>
        </w:rPr>
        <w:t>’</w:t>
      </w:r>
      <w:r w:rsidR="00440FFD" w:rsidRPr="00253F71">
        <w:rPr>
          <w:rFonts w:ascii="Times New Roman" w:hAnsi="Times New Roman" w:cs="Times New Roman"/>
          <w:sz w:val="24"/>
          <w:szCs w:val="24"/>
        </w:rPr>
        <w:t>s main antioxidant is less polar than</w:t>
      </w:r>
      <w:r w:rsidRPr="00253F71">
        <w:rPr>
          <w:rFonts w:ascii="Times New Roman" w:hAnsi="Times New Roman" w:cs="Times New Roman"/>
          <w:sz w:val="24"/>
          <w:szCs w:val="24"/>
        </w:rPr>
        <w:t xml:space="preserve"> other botanical materials under experimental conditions</w:t>
      </w:r>
      <w:r w:rsidR="00A1457B">
        <w:rPr>
          <w:rFonts w:ascii="Times New Roman" w:hAnsi="Times New Roman" w:cs="Times New Roman"/>
          <w:sz w:val="24"/>
          <w:szCs w:val="24"/>
        </w:rPr>
        <w:t xml:space="preserve"> </w:t>
      </w:r>
      <w:r w:rsidR="00A1457B">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foodchem.2006.02.008","abstract":"Antioxidant potential of phenolic compounds from green pepper (Piper nigrum L.) and lignans from fresh mace (Myristica fragrans) were evaluated for their ability to scavenge 1,1′-diphenyl-2-picrylhydrazyl (DPPH) radical, inhibit lipid peroxidation and protect plasmid DNA damage upon exposure to gamma radiation. EC50 values of the major phenolic compounds of green pepper namely, 3,4-dihydroxyphenyl ethanol glucoside, 3,4-dihydroxy-6-(N-ethylamino) benzamide and phenolic acid glycosides were found to be 0.076, 0.27 and 0.12 mg/ml, respectively, suggesting a high radical scavenging activity of these phenolics. These results were further confirmed with cyclic voltammetry. Acetone extract of nutmeg mace and its subsequent TLC isolated fractions constituted mainly of lignans as revealed by GC-MS analysis. The major compounds were tentatively identified from their mass spectral fragmentation pattern. DPPH radical scavenging capacity of the acetone extract as well as its fractions was comparatively lower than that of green pepper phenolics. In contrast, these fractions had a greater ability to inhibit lipid oxidation than phenolics from pepper as revealed by β-carotene-linoleic acid assay. A DNA protecting role of these compounds even at doses as high as 5 kGy further suggested the potential use of green pepper and fresh nutmeg mace and their extracts as a nutraceutical in preventing oxidative damage to cells. © 2006 Elsevier Ltd. All rights reserved.","author":[{"dropping-particle":"","family":"Chatterjee","given":"Suchandra","non-dropping-particle":"","parse-names":false,"suffix":""},{"dropping-particle":"","family":"Niaz","given":"Zareena","non-dropping-particle":"","parse-names":false,"suffix":""},{"dropping-particle":"","family":"Gautam","given":"S","non-dropping-particle":"","parse-names":false,"suffix":""},{"dropping-particle":"","family":"Adhikari","given":"Soumyakanti","non-dropping-particle":"","parse-names":false,"suffix":""},{"dropping-particle":"","family":"Variyar","given":"Prasad S","non-dropping-particle":"","parse-names":false,"suffix":""},{"dropping-particle":"","family":"Sharma","given":"Arun","non-dropping-particle":"","parse-names":false,"suffix":""}],"container-title":"Food Chemistry","id":"ITEM-1","issue":"2","issued":{"date-parts":[["2007"]]},"page":"515-523","title":"Antioxidant activity of some phenolic constituents from green pepper (Piper nigrum L.) and fresh nutmeg mace (Myristica fragrans)","type":"article-journal","volume":"101"},"uris":["http://www.mendeley.com/documents/?uuid=95a22bd6-3554-389c-a9d6-1e5d2d6bdbb4"]}],"mendeley":{"formattedCitation":"(Chatterjee et al., 2007)","plainTextFormattedCitation":"(Chatterjee et al., 2007)","previouslyFormattedCitation":"(Chatterjee et al., 2007)"},"properties":{"noteIndex":0},"schema":"https://github.com/citation-style-language/schema/raw/master/csl-citation.json"}</w:instrText>
      </w:r>
      <w:r w:rsidR="00A1457B">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hatterjee et al., 2007)</w:t>
      </w:r>
      <w:r w:rsidR="00A1457B">
        <w:rPr>
          <w:rFonts w:ascii="Times New Roman" w:hAnsi="Times New Roman" w:cs="Times New Roman"/>
          <w:sz w:val="24"/>
          <w:szCs w:val="24"/>
        </w:rPr>
        <w:fldChar w:fldCharType="end"/>
      </w:r>
      <w:r w:rsidRPr="00253F71">
        <w:rPr>
          <w:rFonts w:ascii="Times New Roman" w:hAnsi="Times New Roman" w:cs="Times New Roman"/>
          <w:sz w:val="24"/>
          <w:szCs w:val="24"/>
        </w:rPr>
        <w:t>. Nutmeg still shows a very significant and positive correlation between the content between total phenolics and antioxidant activity, especially in fresh fruits</w:t>
      </w:r>
      <w:r w:rsidR="006D7ECA" w:rsidRPr="00253F71">
        <w:rPr>
          <w:rFonts w:ascii="Times New Roman" w:hAnsi="Times New Roman" w:cs="Times New Roman"/>
          <w:sz w:val="24"/>
          <w:szCs w:val="24"/>
        </w:rPr>
        <w:t xml:space="preserve"> </w:t>
      </w:r>
      <w:r w:rsidR="00496053"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foodchem.2006.02.008","abstract":"Antioxidant potential of phenolic compounds from green pepper (Piper nigrum L.) and lignans from fresh mace (Myristica fragrans) were evaluated for their ability to scavenge 1,1′-diphenyl-2-picrylhydrazyl (DPPH) radical, inhibit lipid peroxidation and protect plasmid DNA damage upon exposure to gamma radiation. EC50 values of the major phenolic compounds of green pepper namely, 3,4-dihydroxyphenyl ethanol glucoside, 3,4-dihydroxy-6-(N-ethylamino) benzamide and phenolic acid glycosides were found to be 0.076, 0.27 and 0.12 mg/ml, respectively, suggesting a high radical scavenging activity of these phenolics. These results were further confirmed with cyclic voltammetry. Acetone extract of nutmeg mace and its subsequent TLC isolated fractions constituted mainly of lignans as revealed by GC-MS analysis. The major compounds were tentatively identified from their mass spectral fragmentation pattern. DPPH radical scavenging capacity of the acetone extract as well as its fractions was comparatively lower than that of green pepper phenolics. In contrast, these fractions had a greater ability to inhibit lipid oxidation than phenolics from pepper as revealed by β-carotene-linoleic acid assay. A DNA protecting role of these compounds even at doses as high as 5 kGy further suggested the potential use of green pepper and fresh nutmeg mace and their extracts as a nutraceutical in preventing oxidative damage to cells. © 2006 Elsevier Ltd. All rights reserved.","author":[{"dropping-particle":"","family":"Chatterjee","given":"Suchandra","non-dropping-particle":"","parse-names":false,"suffix":""},{"dropping-particle":"","family":"Niaz","given":"Zareena","non-dropping-particle":"","parse-names":false,"suffix":""},{"dropping-particle":"","family":"Gautam","given":"S","non-dropping-particle":"","parse-names":false,"suffix":""},{"dropping-particle":"","family":"Adhikari","given":"Soumyakanti","non-dropping-particle":"","parse-names":false,"suffix":""},{"dropping-particle":"","family":"Variyar","given":"Prasad S","non-dropping-particle":"","parse-names":false,"suffix":""},{"dropping-particle":"","family":"Sharma","given":"Arun","non-dropping-particle":"","parse-names":false,"suffix":""}],"container-title":"Food Chemistry","id":"ITEM-1","issue":"2","issued":{"date-parts":[["2007"]]},"page":"515-523","title":"Antioxidant activity of some phenolic constituents from green pepper (Piper nigrum L.) and fresh nutmeg mace (Myristica fragrans)","type":"article-journal","volume":"101"},"uris":["http://www.mendeley.com/documents/?uuid=95a22bd6-3554-389c-a9d6-1e5d2d6bdbb4"]}],"mendeley":{"formattedCitation":"(Chatterjee et al., 2007)","plainTextFormattedCitation":"(Chatterjee et al., 2007)","previouslyFormattedCitation":"(Chatterjee et al., 2007)"},"properties":{"noteIndex":0},"schema":"https://github.com/citation-style-language/schema/raw/master/csl-citation.json"}</w:instrText>
      </w:r>
      <w:r w:rsidR="00496053"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hatterjee et al., 2007)</w:t>
      </w:r>
      <w:r w:rsidR="00496053" w:rsidRPr="00253F71">
        <w:rPr>
          <w:rFonts w:ascii="Times New Roman" w:hAnsi="Times New Roman" w:cs="Times New Roman"/>
          <w:sz w:val="24"/>
          <w:szCs w:val="24"/>
        </w:rPr>
        <w:fldChar w:fldCharType="end"/>
      </w:r>
      <w:r w:rsidR="003D7717" w:rsidRPr="00253F71">
        <w:rPr>
          <w:rFonts w:ascii="Times New Roman" w:hAnsi="Times New Roman" w:cs="Times New Roman"/>
          <w:sz w:val="24"/>
          <w:szCs w:val="24"/>
        </w:rPr>
        <w:t>.</w:t>
      </w:r>
      <w:r w:rsidR="00010268"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The tendency </w:t>
      </w:r>
      <w:r w:rsidR="00971999">
        <w:rPr>
          <w:rFonts w:ascii="Times New Roman" w:hAnsi="Times New Roman" w:cs="Times New Roman"/>
          <w:sz w:val="24"/>
          <w:szCs w:val="24"/>
        </w:rPr>
        <w:t>for</w:t>
      </w:r>
      <w:r w:rsidRPr="00253F71">
        <w:rPr>
          <w:rFonts w:ascii="Times New Roman" w:hAnsi="Times New Roman" w:cs="Times New Roman"/>
          <w:sz w:val="24"/>
          <w:szCs w:val="24"/>
        </w:rPr>
        <w:t xml:space="preserve"> phenolic content reported in nutmeg is acetone</w:t>
      </w:r>
      <w:r w:rsidR="00F0430D" w:rsidRPr="00253F71">
        <w:rPr>
          <w:rFonts w:ascii="Times New Roman" w:hAnsi="Times New Roman" w:cs="Times New Roman"/>
          <w:sz w:val="24"/>
          <w:szCs w:val="24"/>
        </w:rPr>
        <w:t xml:space="preserve"> </w:t>
      </w:r>
      <w:r w:rsidR="00391F0C" w:rsidRPr="00253F71">
        <w:rPr>
          <w:rFonts w:ascii="Times New Roman" w:hAnsi="Times New Roman" w:cs="Times New Roman"/>
          <w:sz w:val="24"/>
          <w:szCs w:val="24"/>
        </w:rPr>
        <w:t>&gt; et</w:t>
      </w:r>
      <w:r w:rsidR="00440FFD" w:rsidRPr="00253F71">
        <w:rPr>
          <w:rFonts w:ascii="Times New Roman" w:hAnsi="Times New Roman" w:cs="Times New Roman"/>
          <w:sz w:val="24"/>
          <w:szCs w:val="24"/>
        </w:rPr>
        <w:t>h</w:t>
      </w:r>
      <w:r w:rsidR="00391F0C" w:rsidRPr="00253F71">
        <w:rPr>
          <w:rFonts w:ascii="Times New Roman" w:hAnsi="Times New Roman" w:cs="Times New Roman"/>
          <w:sz w:val="24"/>
          <w:szCs w:val="24"/>
        </w:rPr>
        <w:t xml:space="preserve">anol &gt; methanol &gt; </w:t>
      </w:r>
      <w:r w:rsidR="00270D03" w:rsidRPr="00253F71">
        <w:rPr>
          <w:rFonts w:ascii="Times New Roman" w:hAnsi="Times New Roman" w:cs="Times New Roman"/>
          <w:sz w:val="24"/>
          <w:szCs w:val="24"/>
        </w:rPr>
        <w:t xml:space="preserve">aqueous &gt; butanol </w:t>
      </w:r>
      <w:r w:rsidR="000F309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geb.2012.12.001","abstract":"Antioxidant and antimicrobial activities of nutmeg (Myristica fragrans Houtt) seed extracts were evaluated. Seeds were extracted with acetone, ethanol, methanol, butanol and water. All the extracts have shown significant antioxidant and antimicrobial activities against the tested microorganisms. Among all extracts, acetone extract has shown the highest antioxidant activity. The acetone extract showed 93.12 ± 1.48 mg gallic acid equivalents (GAE)/100 g dry weight total phenolic content, DPPH scavenging activity of 63.04 ± 1.56%, chelating activity of 64.11 ± 2.21% and 74.36 ± 1.94% inhibition of β-carotene bleaching, at 1 mg/mL extract concentration. Out of all extracts, acetone extract was able to exert antimicrobial activity against all tested bacteria and fungi. Acetone extract has shown the strongest antibacterial and antifungal activity with Staphylococcus aureus (13.8 ± 0.42 mm) and Aspergillus niger (14.4 ± 0.37 mm), respectively. GC-MS analysis of acetone extract has revealed the presence of 32 compounds of extract representing 99.49%. Sabinene (28.61%) has shown the highest occurrence in the extract. β-Pinene (10.26), α-pinene (9.72), myristicin (4.30%), isoeugenol (2.72%), p-cymene (1.81%), carvacrol (1.54%), eugenol (0.89%) and β-caryophellene (0.82%) were reported as possible contributor for antioxidant and antimicrobial activity of nutmeg.","author":[{"dropping-particle":"","family":"Gupta","given":"Ashish Deep","non-dropping-particle":"","parse-names":false,"suffix":""},{"dropping-particle":"","family":"Bansal","given":"Vipin Kumar","non-dropping-particle":"","parse-names":false,"suffix":""},{"dropping-particle":"","family":"Babu","given":"Vikash","non-dropping-particle":"","parse-names":false,"suffix":""},{"dropping-particle":"","family":"Maithil","given":"Nishi","non-dropping-particle":"","parse-names":false,"suffix":""}],"container-title":"Journal of Genetic Engineering and Biotechnology","id":"ITEM-1","issue":"1","issued":{"date-parts":[["2013"]]},"page":"25-31","publisher":"Academy of Scientific Research and Technology","title":"Chemistry, antioxidant and antimicrobial potential of nutmeg (Myristica fragrans Houtt)","type":"article-journal","volume":"11"},"uris":["http://www.mendeley.com/documents/?uuid=3d3187ef-683a-3142-8632-86ff6a642e2b"]}],"mendeley":{"formattedCitation":"(Gupta et al., 2013)","plainTextFormattedCitation":"(Gupta et al., 2013)","previouslyFormattedCitation":"(Gupta et al., 2013)"},"properties":{"noteIndex":0},"schema":"https://github.com/citation-style-language/schema/raw/master/csl-citation.json"}</w:instrText>
      </w:r>
      <w:r w:rsidR="000F309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Gupta et al., 2013)</w:t>
      </w:r>
      <w:r w:rsidR="000F3095" w:rsidRPr="00253F71">
        <w:rPr>
          <w:rFonts w:ascii="Times New Roman" w:hAnsi="Times New Roman" w:cs="Times New Roman"/>
          <w:sz w:val="24"/>
          <w:szCs w:val="24"/>
        </w:rPr>
        <w:fldChar w:fldCharType="end"/>
      </w:r>
      <w:r w:rsidR="000F3095" w:rsidRPr="00253F71">
        <w:rPr>
          <w:rFonts w:ascii="Times New Roman" w:hAnsi="Times New Roman" w:cs="Times New Roman"/>
          <w:sz w:val="24"/>
          <w:szCs w:val="24"/>
        </w:rPr>
        <w:t xml:space="preserve">. </w:t>
      </w:r>
    </w:p>
    <w:p w14:paraId="472C4394" w14:textId="2666E000" w:rsidR="00305A90" w:rsidRPr="008B0F52" w:rsidRDefault="007A2F16" w:rsidP="00305A90">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Myristicin </w:t>
      </w:r>
    </w:p>
    <w:p w14:paraId="493DCB56" w14:textId="21714D9C" w:rsidR="004F4C28" w:rsidRPr="00253F71" w:rsidRDefault="004F4C28" w:rsidP="00305A90">
      <w:pPr>
        <w:spacing w:after="0"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Myristicin is the main component of nutmeg essential oil. Various reports of nutmeg consumers relate to toxicological side effects from myristicin compounds </w:t>
      </w:r>
      <w:r w:rsidR="002B0C6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1","issued":{"date-parts":[["2014"]]},"page":"148-151","title":"Nutmeg Poisonings : A Retrospective Review of 10 Y ears Experience from the Illinois Poison Center , 2001 – 2011","type":"article-journal"},"uris":["http://www.mendeley.com/documents/?uuid=bbd06e50-205a-4b1a-8388-5ebae9b728b4","http://www.mendeley.com/documents/?uuid=5d254469-9a40-4153-a58d-0d1baab1c187"]}],"mendeley":{"formattedCitation":"(Ehrenpreis et al., 2014)","plainTextFormattedCitation":"(Ehrenpreis et al., 2014)","previouslyFormattedCitation":"(Ehrenpreis et al., 2014)"},"properties":{"noteIndex":0},"schema":"https://github.com/citation-style-language/schema/raw/master/csl-citation.json"}</w:instrText>
      </w:r>
      <w:r w:rsidR="002B0C6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hrenpreis et al., 2014)</w:t>
      </w:r>
      <w:r w:rsidR="002B0C6C" w:rsidRPr="00253F71">
        <w:rPr>
          <w:rFonts w:ascii="Times New Roman" w:hAnsi="Times New Roman" w:cs="Times New Roman"/>
          <w:sz w:val="24"/>
          <w:szCs w:val="24"/>
        </w:rPr>
        <w:fldChar w:fldCharType="end"/>
      </w:r>
      <w:r w:rsidRPr="00253F71">
        <w:rPr>
          <w:rFonts w:ascii="Times New Roman" w:hAnsi="Times New Roman" w:cs="Times New Roman"/>
          <w:sz w:val="24"/>
          <w:szCs w:val="24"/>
        </w:rPr>
        <w:t>. Side effects include phenytoin toxicity which can affect the central nervous system (CNS), gastrointestinal tract, vomiting, hypotension, and</w:t>
      </w:r>
      <w:r w:rsidR="00971999">
        <w:rPr>
          <w:rFonts w:ascii="Times New Roman" w:hAnsi="Times New Roman" w:cs="Times New Roman"/>
          <w:sz w:val="24"/>
          <w:szCs w:val="24"/>
        </w:rPr>
        <w:t>,</w:t>
      </w:r>
      <w:r w:rsidRPr="00253F71">
        <w:rPr>
          <w:rFonts w:ascii="Times New Roman" w:hAnsi="Times New Roman" w:cs="Times New Roman"/>
          <w:sz w:val="24"/>
          <w:szCs w:val="24"/>
        </w:rPr>
        <w:t xml:space="preserve"> very rarely, visual dysfunction </w:t>
      </w:r>
      <w:r w:rsidR="002B0C6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36/bcr-2013-203000","author":[{"dropping-particle":"","family":"Sivathanu","given":"Shobhana","non-dropping-particle":"","parse-names":false,"suffix":""},{"dropping-particle":"","family":"Sampath","given":"Sowmya","non-dropping-particle":"","parse-names":false,"suffix":""},{"dropping-particle":"","family":"David","given":"Henry Suresh","non-dropping-particle":"","parse-names":false,"suffix":""}],"container-title":"Case Report","id":"ITEM-1","issue":"1","issued":{"date-parts":[["2014"]]},"page":"2013-2015","title":"Myristicin and phenytoin toxicity in an infant","type":"article-journal"},"uris":["http://www.mendeley.com/documents/?uuid=f179e49c-93bf-4734-aa9c-49047d11150d","http://www.mendeley.com/documents/?uuid=008f5901-361f-4b13-8737-de05e22cdbe6"]},{"id":"ITEM-2","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2","issued":{"date-parts":[["2014"]]},"page":"148-151","title":"Nutmeg Poisonings : A Retrospective Review of 10 Y ears Experience from the Illinois Poison Center , 2001 – 2011","type":"article-journal"},"uris":["http://www.mendeley.com/documents/?uuid=bbd06e50-205a-4b1a-8388-5ebae9b728b4","http://www.mendeley.com/documents/?uuid=5d254469-9a40-4153-a58d-0d1baab1c187","http://www.mendeley.com/documents/?uuid=e25a9991-1422-4098-ae78-00351e162fbe"]}],"mendeley":{"formattedCitation":"(Ehrenpreis et al., 2014; Sivathanu et al., 2014)","plainTextFormattedCitation":"(Ehrenpreis et al., 2014; Sivathanu et al., 2014)","previouslyFormattedCitation":"(Ehrenpreis et al., 2014; Sivathanu et al., 2014)"},"properties":{"noteIndex":0},"schema":"https://github.com/citation-style-language/schema/raw/master/csl-citation.json"}</w:instrText>
      </w:r>
      <w:r w:rsidR="002B0C6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hrenpreis et al., 2014; Sivathanu et al., 2014)</w:t>
      </w:r>
      <w:r w:rsidR="002B0C6C" w:rsidRPr="00253F71">
        <w:rPr>
          <w:rFonts w:ascii="Times New Roman" w:hAnsi="Times New Roman" w:cs="Times New Roman"/>
          <w:sz w:val="24"/>
          <w:szCs w:val="24"/>
        </w:rPr>
        <w:fldChar w:fldCharType="end"/>
      </w:r>
      <w:r w:rsidR="002B0C6C" w:rsidRPr="00253F71">
        <w:rPr>
          <w:rFonts w:ascii="Times New Roman" w:hAnsi="Times New Roman" w:cs="Times New Roman"/>
          <w:sz w:val="24"/>
          <w:szCs w:val="24"/>
        </w:rPr>
        <w:t>.</w:t>
      </w:r>
      <w:r w:rsidRPr="00253F71">
        <w:rPr>
          <w:rFonts w:ascii="Times New Roman" w:hAnsi="Times New Roman" w:cs="Times New Roman"/>
          <w:sz w:val="24"/>
          <w:szCs w:val="24"/>
        </w:rPr>
        <w:t xml:space="preserve"> However, follow-up systematic research is still needed for further application of nutmeg.</w:t>
      </w:r>
    </w:p>
    <w:p w14:paraId="2A183EDB" w14:textId="72B0D817" w:rsidR="002E5539" w:rsidRPr="008B0F52" w:rsidRDefault="002E5539"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L</w:t>
      </w:r>
      <w:r w:rsidR="000A2095" w:rsidRPr="008B0F52">
        <w:rPr>
          <w:rFonts w:ascii="Times New Roman" w:hAnsi="Times New Roman" w:cs="Times New Roman"/>
          <w:b/>
          <w:bCs/>
          <w:i/>
          <w:iCs/>
          <w:sz w:val="24"/>
          <w:szCs w:val="24"/>
        </w:rPr>
        <w:t>ignans</w:t>
      </w:r>
    </w:p>
    <w:p w14:paraId="264AB6D6" w14:textId="0872B3EF" w:rsidR="002E5539" w:rsidRPr="00253F71" w:rsidRDefault="00881C51" w:rsidP="00F95098">
      <w:pPr>
        <w:spacing w:after="0" w:line="276" w:lineRule="auto"/>
        <w:ind w:firstLine="567"/>
        <w:jc w:val="both"/>
        <w:rPr>
          <w:rFonts w:ascii="Times New Roman" w:hAnsi="Times New Roman" w:cs="Times New Roman"/>
          <w:sz w:val="24"/>
          <w:szCs w:val="24"/>
        </w:rPr>
      </w:pPr>
      <w:r w:rsidRPr="00253F71">
        <w:rPr>
          <w:rFonts w:ascii="Times New Roman" w:hAnsi="Times New Roman" w:cs="Times New Roman"/>
          <w:sz w:val="24"/>
          <w:szCs w:val="24"/>
        </w:rPr>
        <w:t xml:space="preserve">Lignans are a group of compounds derived from plants </w:t>
      </w:r>
      <w:r w:rsidR="00440FFD" w:rsidRPr="00253F71">
        <w:rPr>
          <w:rFonts w:ascii="Times New Roman" w:hAnsi="Times New Roman" w:cs="Times New Roman"/>
          <w:sz w:val="24"/>
          <w:szCs w:val="24"/>
        </w:rPr>
        <w:t>with</w:t>
      </w:r>
      <w:r w:rsidRPr="00253F71">
        <w:rPr>
          <w:rFonts w:ascii="Times New Roman" w:hAnsi="Times New Roman" w:cs="Times New Roman"/>
          <w:sz w:val="24"/>
          <w:szCs w:val="24"/>
        </w:rPr>
        <w:t xml:space="preserve"> various biological activities such as anti</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tumor, antimitotic, antiviral, and antiatherosclerotic activities</w:t>
      </w:r>
      <w:r w:rsidR="00E61BD6" w:rsidRPr="00253F71">
        <w:rPr>
          <w:rFonts w:ascii="Times New Roman" w:hAnsi="Times New Roman" w:cs="Times New Roman"/>
          <w:sz w:val="24"/>
          <w:szCs w:val="24"/>
        </w:rPr>
        <w:t xml:space="preserve"> </w:t>
      </w:r>
      <w:r w:rsidR="00E61BD6"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631/jzus.B1000315","author":[{"dropping-particle":"","family":"Akinboro","given":"Akeem","non-dropping-particle":"","parse-names":false,"suffix":""},{"dropping-particle":"Bin","family":"Mohamed","given":"Kamaruzaman","non-dropping-particle":"","parse-names":false,"suffix":""},{"dropping-particle":"","family":"Asmawi","given":"Mohd Zaini","non-dropping-particle":"","parse-names":false,"suffix":""}],"container-title":"Journal of Zhejiang University-SCIENCE B (Biomedicine &amp; Biotechnology)","id":"ITEM-1","issue":"11","issued":{"date-parts":[["2011"]]},"page":"915-922","title":"Antioxidants in aqueous extract of Myristica fragrans ( Houtt .) suppress mitosis and cyclophosphamide-induced chromosomal aberrations in Allium cepa L . cells","type":"article-journal","volume":"12"},"uris":["http://www.mendeley.com/documents/?uuid=f4417263-3b10-4ed3-ac77-07f0eefc8566","http://www.mendeley.com/documents/?uuid=a39f046b-d3f1-45e4-b3ae-12a714937873"]}],"mendeley":{"formattedCitation":"(Akinboro et al., 2011)","plainTextFormattedCitation":"(Akinboro et al., 2011)","previouslyFormattedCitation":"(Akinboro et al., 2011)"},"properties":{"noteIndex":0},"schema":"https://github.com/citation-style-language/schema/raw/master/csl-citation.json"}</w:instrText>
      </w:r>
      <w:r w:rsidR="00E61BD6"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kinboro et al., 2011)</w:t>
      </w:r>
      <w:r w:rsidR="00E61BD6" w:rsidRPr="00253F71">
        <w:rPr>
          <w:rFonts w:ascii="Times New Roman" w:hAnsi="Times New Roman" w:cs="Times New Roman"/>
          <w:sz w:val="24"/>
          <w:szCs w:val="24"/>
        </w:rPr>
        <w:fldChar w:fldCharType="end"/>
      </w:r>
      <w:r w:rsidR="00E06088" w:rsidRPr="00253F71">
        <w:rPr>
          <w:rFonts w:ascii="Times New Roman" w:hAnsi="Times New Roman" w:cs="Times New Roman"/>
          <w:sz w:val="24"/>
          <w:szCs w:val="24"/>
        </w:rPr>
        <w:t xml:space="preserve">. </w:t>
      </w:r>
      <w:r w:rsidRPr="00253F71">
        <w:rPr>
          <w:rFonts w:ascii="Times New Roman" w:hAnsi="Times New Roman" w:cs="Times New Roman"/>
          <w:sz w:val="24"/>
          <w:szCs w:val="24"/>
        </w:rPr>
        <w:t>It was identified in nutmeg seeds and flowers that lignans and neolignans are the most abundant secondary metabolites.</w:t>
      </w:r>
      <w:r w:rsidR="002E5539" w:rsidRPr="00253F71">
        <w:rPr>
          <w:rFonts w:ascii="Times New Roman" w:hAnsi="Times New Roman" w:cs="Times New Roman"/>
          <w:sz w:val="24"/>
          <w:szCs w:val="24"/>
        </w:rPr>
        <w:t xml:space="preserve"> </w:t>
      </w:r>
      <w:r w:rsidR="00440FFD" w:rsidRPr="00253F71">
        <w:rPr>
          <w:rFonts w:ascii="Times New Roman" w:hAnsi="Times New Roman" w:cs="Times New Roman"/>
          <w:sz w:val="24"/>
          <w:szCs w:val="24"/>
        </w:rPr>
        <w:t>They are p</w:t>
      </w:r>
      <w:r w:rsidRPr="00253F71">
        <w:rPr>
          <w:rFonts w:ascii="Times New Roman" w:hAnsi="Times New Roman" w:cs="Times New Roman"/>
          <w:sz w:val="24"/>
          <w:szCs w:val="24"/>
        </w:rPr>
        <w:t>roved on the pattern of mass spectral fragmentation of individual peaks completed with GC</w:t>
      </w:r>
      <w:r w:rsidR="00A1457B">
        <w:rPr>
          <w:rFonts w:ascii="Times New Roman" w:hAnsi="Times New Roman" w:cs="Times New Roman"/>
          <w:sz w:val="24"/>
          <w:szCs w:val="24"/>
        </w:rPr>
        <w:t>-</w:t>
      </w:r>
      <w:r w:rsidRPr="00253F71">
        <w:rPr>
          <w:rFonts w:ascii="Times New Roman" w:hAnsi="Times New Roman" w:cs="Times New Roman"/>
          <w:sz w:val="24"/>
          <w:szCs w:val="24"/>
        </w:rPr>
        <w:t xml:space="preserve">MS consisting of elemicin, </w:t>
      </w:r>
      <w:r w:rsidR="00A1457B">
        <w:rPr>
          <w:rFonts w:ascii="Times New Roman" w:hAnsi="Times New Roman" w:cs="Times New Roman"/>
          <w:sz w:val="24"/>
          <w:szCs w:val="24"/>
        </w:rPr>
        <w:t>e</w:t>
      </w:r>
      <w:r w:rsidRPr="00253F71">
        <w:rPr>
          <w:rFonts w:ascii="Times New Roman" w:hAnsi="Times New Roman" w:cs="Times New Roman"/>
          <w:sz w:val="24"/>
          <w:szCs w:val="24"/>
        </w:rPr>
        <w:t>rythro-neolignane, and their derivatives</w:t>
      </w:r>
      <w:r w:rsidR="00A23688">
        <w:rPr>
          <w:rFonts w:ascii="Times New Roman" w:hAnsi="Times New Roman" w:cs="Times New Roman"/>
          <w:sz w:val="24"/>
          <w:szCs w:val="24"/>
        </w:rPr>
        <w:t xml:space="preserve"> </w:t>
      </w:r>
      <w:commentRangeStart w:id="13"/>
      <w:r w:rsidR="00A23688">
        <w:rPr>
          <w:rFonts w:ascii="Times New Roman" w:hAnsi="Times New Roman" w:cs="Times New Roman"/>
          <w:sz w:val="24"/>
          <w:szCs w:val="24"/>
        </w:rPr>
        <w:fldChar w:fldCharType="begin" w:fldLock="1"/>
      </w:r>
      <w:r w:rsidR="005550DF">
        <w:rPr>
          <w:rFonts w:ascii="Times New Roman" w:hAnsi="Times New Roman" w:cs="Times New Roman"/>
          <w:sz w:val="24"/>
          <w:szCs w:val="24"/>
        </w:rPr>
        <w:instrText>ADDIN CSL_CITATION {"citationItems":[{"id":"ITEM-1","itemData":{"DOI":"10.1016/j.phrs.2019.104284","ISSN":"10961186","PMID":"31136813","abstract":"Lignans and neolignans are plant secondary metabolites derived from the oxidative coupling of phenylpropanoids. Biological activity of these phenolic compounds ranges from antioxidant, antitumor (terminaloside P, IC50 = 10 nM), anti-inflammatory, anti-neurodegenerative (schibitubin B, IC50 = 3.2 nM)and antiviral (patentiflorin A, IC50 = 14–23 nM)to antimicrobial. In addition, it was observed that several members of this group, namely enterolactone and its biochemical precursors also known as phytoestrogens, possess important protective properties. Most of these lignans and neolignans are presented in reasonable amounts in one's diet and thus the protection they provide against the colon and breast cancer, to name a few, is even more important to note. Similarly, neuroprotective properties were observed (schisanwilsonin G, IC50 = 3.2 nM)These structural motives also serve as an important starting point in the development of anticancer drugs. Presumably the most famous members of this family, etoposide and teniposide, synthetic derivatives of podophyllotoxin, are used in the clinical treatment of lymphocytic leukemia, certain brain tumors, and lung tumors already for nearly 20 years. This review describes 413 lignans and neolignans which have been isolated between 2016 and mid-2018 being reported in more than 300 peer-reviewed articles. It covers their source, structure elucidation, and bioactivity. Within the review, the structure-based overview of compounds as well as the bioactivity-based overview of compounds are described.","author":[{"dropping-particle":"","family":"Zálešák","given":"František","non-dropping-particle":"","parse-names":false,"suffix":""},{"dropping-particle":"","family":"Bon","given":"David Jean Yves Denis","non-dropping-particle":"","parse-names":false,"suffix":""},{"dropping-particle":"","family":"Pospíšil","given":"Jiří","non-dropping-particle":"","parse-names":false,"suffix":""}],"container-title":"Pharmacological Research","id":"ITEM-1","issue":"May","issued":{"date-parts":[["2019"]]},"page":"104284","publisher":"Elsevier","title":"Lignans and Neolignans: Plant secondary metabolites as a reservoir of biologically active substances","type":"article-journal","volume":"146"},"uris":["http://www.mendeley.com/documents/?uuid=869e00b0-4dcd-4e0a-aea3-a9d2787334dc"]}],"mendeley":{"formattedCitation":"(Zálešák et al., 2019)","plainTextFormattedCitation":"(Zálešák et al., 2019)","previouslyFormattedCitation":"(Zálešák et al., 2019)"},"properties":{"noteIndex":0},"schema":"https://github.com/citation-style-language/schema/raw/master/csl-citation.json"}</w:instrText>
      </w:r>
      <w:r w:rsidR="00A23688">
        <w:rPr>
          <w:rFonts w:ascii="Times New Roman" w:hAnsi="Times New Roman" w:cs="Times New Roman"/>
          <w:sz w:val="24"/>
          <w:szCs w:val="24"/>
        </w:rPr>
        <w:fldChar w:fldCharType="separate"/>
      </w:r>
      <w:r w:rsidR="00A23688" w:rsidRPr="00A23688">
        <w:rPr>
          <w:rFonts w:ascii="Times New Roman" w:hAnsi="Times New Roman" w:cs="Times New Roman"/>
          <w:noProof/>
          <w:sz w:val="24"/>
          <w:szCs w:val="24"/>
        </w:rPr>
        <w:t>(Zálešák et al., 2019)</w:t>
      </w:r>
      <w:r w:rsidR="00A23688">
        <w:rPr>
          <w:rFonts w:ascii="Times New Roman" w:hAnsi="Times New Roman" w:cs="Times New Roman"/>
          <w:sz w:val="24"/>
          <w:szCs w:val="24"/>
        </w:rPr>
        <w:fldChar w:fldCharType="end"/>
      </w:r>
      <w:commentRangeEnd w:id="13"/>
      <w:r w:rsidR="00BE453E">
        <w:rPr>
          <w:rStyle w:val="CommentReference"/>
        </w:rPr>
        <w:commentReference w:id="13"/>
      </w:r>
      <w:r w:rsidR="006C477A" w:rsidRPr="00253F71">
        <w:rPr>
          <w:rFonts w:ascii="Times New Roman" w:hAnsi="Times New Roman" w:cs="Times New Roman"/>
          <w:sz w:val="24"/>
          <w:szCs w:val="24"/>
        </w:rPr>
        <w:t>.</w:t>
      </w:r>
      <w:r w:rsidR="006C477A" w:rsidRPr="00253F71">
        <w:rPr>
          <w:rFonts w:ascii="Times New Roman" w:hAnsi="Times New Roman" w:cs="Times New Roman"/>
          <w:b/>
          <w:bCs/>
          <w:sz w:val="24"/>
          <w:szCs w:val="24"/>
        </w:rPr>
        <w:t xml:space="preserve"> </w:t>
      </w:r>
    </w:p>
    <w:p w14:paraId="44C26315" w14:textId="5A25E8E6" w:rsidR="000A2095" w:rsidRPr="008B0F52" w:rsidRDefault="000D7970"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Flavonoids </w:t>
      </w:r>
    </w:p>
    <w:p w14:paraId="67C99BFA" w14:textId="30817CB7" w:rsidR="00E61D54" w:rsidRPr="005870BC" w:rsidRDefault="00881C51" w:rsidP="005870BC">
      <w:pPr>
        <w:spacing w:after="0" w:line="276" w:lineRule="auto"/>
        <w:ind w:firstLine="567"/>
        <w:jc w:val="both"/>
        <w:rPr>
          <w:rFonts w:ascii="Times New Roman" w:hAnsi="Times New Roman" w:cs="Times New Roman"/>
          <w:sz w:val="24"/>
          <w:szCs w:val="24"/>
        </w:rPr>
      </w:pPr>
      <w:r w:rsidRPr="00253F71">
        <w:rPr>
          <w:rFonts w:ascii="Times New Roman" w:hAnsi="Times New Roman" w:cs="Times New Roman"/>
          <w:sz w:val="24"/>
          <w:szCs w:val="24"/>
        </w:rPr>
        <w:t>Resistance to UV radiation (and high temperatures) is associated with the chemical structure of nutmeg seeds containing extractive organics, such as polyphenols, quinones, or flavonoids</w:t>
      </w:r>
      <w:r w:rsidR="008618EA" w:rsidRPr="00253F71">
        <w:rPr>
          <w:rFonts w:ascii="Times New Roman" w:hAnsi="Times New Roman" w:cs="Times New Roman"/>
          <w:sz w:val="24"/>
          <w:szCs w:val="24"/>
        </w:rPr>
        <w:t xml:space="preserve"> </w:t>
      </w:r>
      <w:r w:rsidR="008618EA"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polymertesting.2020.106479","ISSN":"01429418","abstract":"Polyurethane (PU) composite foams were successfully reinforced with different concentrations (1 wt%, 2 wt%, 5 wt%) of nutmeg filler. The effect of nutmeg filler concentration on mechanical, thermal, antimicrobial and anti-aging properties of PU composite foams was investigated. PU foams were examined by rheological behavior, processing parameters, cellular structure (Scanning Electron Microscopy analysis), mechanical properties (compression test, impact test, three-point bending test, impact strength), thermal properties (Thermogravimetric Analysis), viscoelastic behavior (Dynamic Mechanical Analysis) as well as selected application properties (thermal conductivity, flammability, apparent density, dimensional stability, surface hydrophobicity, water absorption, color characteristic). In order to Disc Diffusion Method, all PU composites were tested against selected bacteria (Escherichia coli and Staphylococcus aureus). Based on the results, it can be concluded that the addition of 1 wt% of nutmeg filler leads to PU composite foams with improved compression strength (e.g. improvement by ~19%), higher flexural strength (e.g. increase of ~11%), improved impact strength (e.g. increase of ~32%) and comparable thermal conductivity (0.023–0.034 W m−1 K−1). Moreover, the incorporation of nutmeg filler has a positive effect on the fire resistance of PU materials. For example, the results from the cone calorimeter test showed that the incorporation of 5 wt% of nutmeg filler significantly reduced the peak of heat release rate (pHRR) by ca. 60% compared with that of unmodified PU foam. It has been also proved that nutmeg filler may act as a natural anti-aging compound of PU foams. The incorporation of nutmeg filler in each amount successfully improved the stabilization of PU composite foams. Based on the antibacterial results, it has been shown that the addition of nutmeg filler significantly improved the antibacterial properties of PU composite foams against both Gram-positive and Gram-negative bacteria.","author":[{"dropping-particle":"","family":"Członka","given":"Sylwia","non-dropping-particle":"","parse-names":false,"suffix":""},{"dropping-particle":"","family":"Strąkowska","given":"Anna","non-dropping-particle":"","parse-names":false,"suffix":""},{"dropping-particle":"","family":"Kairytė","given":"Agnė","non-dropping-particle":"","parse-names":false,"suffix":""},{"dropping-particle":"","family":"Kremensas","given":"Arūnas","non-dropping-particle":"","parse-names":false,"suffix":""}],"container-title":"Polymer Testing","id":"ITEM-1","issue":"December 2019","issued":{"date-parts":[["2020"]]},"title":"Nutmeg filler as a natural compound for the production of polyurethane composite foams with antibacterial and anti-aging properties","type":"article-journal","volume":"86"},"uris":["http://www.mendeley.com/documents/?uuid=7030c6ae-e277-4b60-b3ad-72480a1e9ca5","http://www.mendeley.com/documents/?uuid=ea3864bb-6365-4344-b42e-c51b7c4b78f3"]}],"mendeley":{"formattedCitation":"(Członka et al., 2020)","plainTextFormattedCitation":"(Członka et al., 2020)","previouslyFormattedCitation":"(Członka et al., 2020)"},"properties":{"noteIndex":0},"schema":"https://github.com/citation-style-language/schema/raw/master/csl-citation.json"}</w:instrText>
      </w:r>
      <w:r w:rsidR="008618EA"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złonka et al., 2020)</w:t>
      </w:r>
      <w:r w:rsidR="008618EA" w:rsidRPr="00253F71">
        <w:rPr>
          <w:rFonts w:ascii="Times New Roman" w:hAnsi="Times New Roman" w:cs="Times New Roman"/>
          <w:sz w:val="24"/>
          <w:szCs w:val="24"/>
        </w:rPr>
        <w:fldChar w:fldCharType="end"/>
      </w:r>
      <w:r w:rsidR="002F57E5" w:rsidRPr="00253F71">
        <w:rPr>
          <w:rFonts w:ascii="Times New Roman" w:hAnsi="Times New Roman" w:cs="Times New Roman"/>
          <w:sz w:val="24"/>
          <w:szCs w:val="24"/>
        </w:rPr>
        <w:t>.</w:t>
      </w:r>
      <w:r w:rsidR="008E3ADB" w:rsidRPr="00253F71">
        <w:rPr>
          <w:rFonts w:ascii="Times New Roman" w:hAnsi="Times New Roman" w:cs="Times New Roman"/>
          <w:sz w:val="24"/>
          <w:szCs w:val="24"/>
        </w:rPr>
        <w:t xml:space="preserve"> </w:t>
      </w:r>
      <w:r w:rsidRPr="00253F71">
        <w:rPr>
          <w:rFonts w:ascii="Times New Roman" w:hAnsi="Times New Roman" w:cs="Times New Roman"/>
          <w:sz w:val="24"/>
          <w:szCs w:val="24"/>
        </w:rPr>
        <w:t>There are three flavonoids in nutmeg, including</w:t>
      </w:r>
      <w:r w:rsidR="00534985" w:rsidRPr="00253F71">
        <w:rPr>
          <w:rFonts w:ascii="Times New Roman" w:hAnsi="Times New Roman" w:cs="Times New Roman"/>
          <w:sz w:val="24"/>
          <w:szCs w:val="24"/>
        </w:rPr>
        <w:t xml:space="preserve"> quercetin </w:t>
      </w:r>
      <w:r w:rsidR="008E3ADB" w:rsidRPr="00253F71">
        <w:rPr>
          <w:rFonts w:ascii="Times New Roman" w:hAnsi="Times New Roman" w:cs="Times New Roman"/>
          <w:sz w:val="24"/>
          <w:szCs w:val="24"/>
        </w:rPr>
        <w:t>3-</w:t>
      </w:r>
      <w:r w:rsidR="008E3ADB" w:rsidRPr="00253F71">
        <w:rPr>
          <w:rFonts w:ascii="Times New Roman" w:hAnsi="Times New Roman" w:cs="Times New Roman"/>
          <w:i/>
          <w:iCs/>
          <w:sz w:val="24"/>
          <w:szCs w:val="24"/>
        </w:rPr>
        <w:t>O</w:t>
      </w:r>
      <w:r w:rsidR="008E3ADB" w:rsidRPr="00253F71">
        <w:rPr>
          <w:rFonts w:ascii="Times New Roman" w:hAnsi="Times New Roman" w:cs="Times New Roman"/>
          <w:sz w:val="24"/>
          <w:szCs w:val="24"/>
        </w:rPr>
        <w:t>-α-</w:t>
      </w:r>
      <w:r w:rsidR="008E3ADB" w:rsidRPr="00253F71">
        <w:rPr>
          <w:rFonts w:ascii="Times New Roman" w:hAnsi="Times New Roman" w:cs="Times New Roman"/>
          <w:sz w:val="24"/>
          <w:szCs w:val="24"/>
          <w:vertAlign w:val="subscript"/>
        </w:rPr>
        <w:t>L</w:t>
      </w:r>
      <w:r w:rsidR="008E3ADB" w:rsidRPr="00253F71">
        <w:rPr>
          <w:rFonts w:ascii="Times New Roman" w:hAnsi="Times New Roman" w:cs="Times New Roman"/>
          <w:sz w:val="24"/>
          <w:szCs w:val="24"/>
        </w:rPr>
        <w:t>-</w:t>
      </w:r>
      <w:r w:rsidR="008E3ADB" w:rsidRPr="00253F71">
        <w:rPr>
          <w:rFonts w:ascii="Times New Roman" w:hAnsi="Times New Roman" w:cs="Times New Roman"/>
          <w:sz w:val="24"/>
          <w:szCs w:val="24"/>
        </w:rPr>
        <w:lastRenderedPageBreak/>
        <w:t>rhamnopyranosyl-(1→6)-</w:t>
      </w:r>
      <w:r w:rsidR="008E3ADB" w:rsidRPr="00253F71">
        <w:rPr>
          <w:rFonts w:ascii="Times New Roman" w:hAnsi="Times New Roman" w:cs="Times New Roman"/>
          <w:i/>
          <w:iCs/>
          <w:sz w:val="24"/>
          <w:szCs w:val="24"/>
        </w:rPr>
        <w:t>O</w:t>
      </w:r>
      <w:r w:rsidR="008E3ADB" w:rsidRPr="00253F71">
        <w:rPr>
          <w:rFonts w:ascii="Times New Roman" w:hAnsi="Times New Roman" w:cs="Times New Roman"/>
          <w:sz w:val="24"/>
          <w:szCs w:val="24"/>
        </w:rPr>
        <w:t>-[α-</w:t>
      </w:r>
      <w:r w:rsidR="008E3ADB" w:rsidRPr="00253F71">
        <w:rPr>
          <w:rFonts w:ascii="Times New Roman" w:hAnsi="Times New Roman" w:cs="Times New Roman"/>
          <w:sz w:val="24"/>
          <w:szCs w:val="24"/>
          <w:vertAlign w:val="subscript"/>
        </w:rPr>
        <w:t>L</w:t>
      </w:r>
      <w:r w:rsidR="008E3ADB" w:rsidRPr="00253F71">
        <w:rPr>
          <w:rFonts w:ascii="Times New Roman" w:hAnsi="Times New Roman" w:cs="Times New Roman"/>
          <w:sz w:val="24"/>
          <w:szCs w:val="24"/>
        </w:rPr>
        <w:t>-rhamnopyranosyl-(1 → 2)]-</w:t>
      </w:r>
      <w:r w:rsidR="008E3ADB" w:rsidRPr="00253F71">
        <w:rPr>
          <w:rFonts w:ascii="Times New Roman" w:hAnsi="Times New Roman" w:cs="Times New Roman"/>
          <w:i/>
          <w:iCs/>
          <w:sz w:val="24"/>
          <w:szCs w:val="24"/>
        </w:rPr>
        <w:t>O</w:t>
      </w:r>
      <w:r w:rsidR="008E3ADB" w:rsidRPr="00253F71">
        <w:rPr>
          <w:rFonts w:ascii="Times New Roman" w:hAnsi="Times New Roman" w:cs="Times New Roman"/>
          <w:sz w:val="24"/>
          <w:szCs w:val="24"/>
        </w:rPr>
        <w:t>-</w:t>
      </w:r>
      <w:r w:rsidR="008E3ADB" w:rsidRPr="00253F71">
        <w:rPr>
          <w:rFonts w:ascii="Times New Roman" w:hAnsi="Times New Roman" w:cs="Times New Roman"/>
          <w:i/>
          <w:iCs/>
          <w:sz w:val="24"/>
          <w:szCs w:val="24"/>
        </w:rPr>
        <w:t>β</w:t>
      </w:r>
      <w:r w:rsidR="008E3ADB" w:rsidRPr="00253F71">
        <w:rPr>
          <w:rFonts w:ascii="Times New Roman" w:hAnsi="Times New Roman" w:cs="Times New Roman"/>
          <w:sz w:val="24"/>
          <w:szCs w:val="24"/>
        </w:rPr>
        <w:t>-</w:t>
      </w:r>
      <w:r w:rsidR="008E3ADB" w:rsidRPr="00253F71">
        <w:rPr>
          <w:rFonts w:ascii="Times New Roman" w:hAnsi="Times New Roman" w:cs="Times New Roman"/>
          <w:sz w:val="24"/>
          <w:szCs w:val="24"/>
          <w:vertAlign w:val="subscript"/>
        </w:rPr>
        <w:t>D</w:t>
      </w:r>
      <w:r w:rsidR="008E3ADB" w:rsidRPr="00253F71">
        <w:rPr>
          <w:rFonts w:ascii="Times New Roman" w:hAnsi="Times New Roman" w:cs="Times New Roman"/>
          <w:sz w:val="24"/>
          <w:szCs w:val="24"/>
        </w:rPr>
        <w:t xml:space="preserve">-galactopyranoside </w:t>
      </w:r>
      <w:r w:rsidR="008E3ADB" w:rsidRPr="00253F71">
        <w:rPr>
          <w:rFonts w:ascii="Times New Roman" w:hAnsi="Times New Roman" w:cs="Times New Roman"/>
          <w:b/>
          <w:bCs/>
          <w:sz w:val="24"/>
          <w:szCs w:val="24"/>
        </w:rPr>
        <w:t>(203)</w:t>
      </w:r>
      <w:r w:rsidR="008E3ADB"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and which was found in </w:t>
      </w:r>
      <w:r w:rsidR="0076485F" w:rsidRPr="00253F71">
        <w:rPr>
          <w:rFonts w:ascii="Times New Roman" w:hAnsi="Times New Roman" w:cs="Times New Roman"/>
          <w:sz w:val="24"/>
          <w:szCs w:val="24"/>
        </w:rPr>
        <w:t>aril</w:t>
      </w:r>
      <w:r w:rsidR="00534985" w:rsidRPr="00253F71">
        <w:rPr>
          <w:rFonts w:ascii="Times New Roman" w:hAnsi="Times New Roman" w:cs="Times New Roman"/>
          <w:sz w:val="24"/>
          <w:szCs w:val="24"/>
        </w:rPr>
        <w:t xml:space="preserve">  </w:t>
      </w:r>
      <w:r w:rsidR="008E3ADB" w:rsidRPr="00253F71">
        <w:rPr>
          <w:rFonts w:ascii="Times New Roman" w:hAnsi="Times New Roman" w:cs="Times New Roman"/>
          <w:sz w:val="24"/>
          <w:szCs w:val="24"/>
        </w:rPr>
        <w:t xml:space="preserve">5,7-diacetyl chrysin </w:t>
      </w:r>
      <w:r w:rsidR="008E3ADB" w:rsidRPr="00253F71">
        <w:rPr>
          <w:rFonts w:ascii="Times New Roman" w:hAnsi="Times New Roman" w:cs="Times New Roman"/>
          <w:b/>
          <w:bCs/>
          <w:sz w:val="24"/>
          <w:szCs w:val="24"/>
        </w:rPr>
        <w:t>(204)</w:t>
      </w:r>
      <w:r w:rsidR="008E3ADB"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catechins </w:t>
      </w:r>
      <w:r w:rsidR="008E3ADB" w:rsidRPr="00253F71">
        <w:rPr>
          <w:rFonts w:ascii="Times New Roman" w:hAnsi="Times New Roman" w:cs="Times New Roman"/>
          <w:b/>
          <w:bCs/>
          <w:sz w:val="24"/>
          <w:szCs w:val="24"/>
        </w:rPr>
        <w:t>(205)</w:t>
      </w:r>
      <w:r w:rsidR="00534985" w:rsidRPr="00253F71">
        <w:rPr>
          <w:rFonts w:ascii="Times New Roman" w:hAnsi="Times New Roman" w:cs="Times New Roman"/>
          <w:sz w:val="24"/>
          <w:szCs w:val="24"/>
        </w:rPr>
        <w:t xml:space="preserve"> </w:t>
      </w:r>
      <w:r w:rsidR="0053498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1418-017-1170-x","ISBN":"0123456789","ISSN":"18610293","PMID":"29336005","abstract":"A methanol extract of mace, the aril of Myristica fragrans (Myristicaceae), was found to inhibit the release of β-hexosaminidase, a marker of antigen-IgE-stimulated degranulation in rat basophilic leukemia cells (RBL-2H3, IC50 = 45.7 μg/ml). From the extract, three new 8-O-4′ type neolignans, maceneolignans I–K (1–3), were isolated, and the stereostructures of 1–3 were elucidated based on spectroscopic and chemical evidence. Among the isolates, maceneolignans A (5), D (6), and H (8), (−)-(8R)-∆8′-4-hydroxy-3,3′,5′-trimethoxy-8-O-4′-neolignan (13), (−)-(8R)-∆8′-3,4,5,3′,5′-pentamethoxy-8-O-4′-neolignan (14), (−)-erythro-(7R,8S)-∆8′-7-acetoxy-3,4-methylenedioxy-3′,5′-dimethoxy-8-O-4′-neolignan (17), (+)-licarin A (20), nectandrin B (24), verrucosin (25), and malabaricone C (29) were investigated as possible degranulation inhibitors (IC50 = 20.7–63.7 μM). These inhibitory activities were more potent than those of the antiallergic agents tranilast (282 μM) and ketotifen fumalate (158 μM). Compounds 5, 25, and 29 also inhibited antigen-stimulated tumor necrosis factor-α production (IC50 = 39.5–51.2 μM), an important process in the late phase of type I allergic reactions.","author":[{"dropping-particle":"","family":"Morikawa","given":"Toshio","non-dropping-particle":"","parse-names":false,"suffix":""},{"dropping-particle":"","family":"Hachiman","given":"Ikuko","non-dropping-particle":"","parse-names":false,"suffix":""},{"dropping-particle":"","family":"Ninomiya","given":"Kiyofumi","non-dropping-particle":"","parse-names":false,"suffix":""},{"dropping-particle":"","family":"Hata","given":"Hiroki","non-dropping-particle":"","parse-names":false,"suffix":""},{"dropping-particle":"","family":"Sugawara","given":"Kaoru","non-dropping-particle":"","parse-names":false,"suffix":""},{"dropping-particle":"","family":"Muraoka","given":"Osamu","non-dropping-particle":"","parse-names":false,"suffix":""},{"dropping-particle":"","family":"Matsuda","given":"Hisashi","non-dropping-particle":"","parse-names":false,"suffix":""}],"container-title":"Journal of Natural Medicines","id":"ITEM-1","issue":"2","issued":{"date-parts":[["2018"]]},"page":"464-473","publisher":"Springer Japan","title":"Degranulation inhibitors from the arils of Myristica fragrans in antigen-stimulated rat basophilic leukemia cells","type":"article-journal","volume":"72"},"uris":["http://www.mendeley.com/documents/?uuid=aed79497-ddbf-411a-9785-c07399c7d29f","http://www.mendeley.com/documents/?uuid=597fcf2d-15d0-46ec-9716-475af5728c1a"]}],"mendeley":{"formattedCitation":"(Morikawa et al., 2018)","plainTextFormattedCitation":"(Morikawa et al., 2018)","previouslyFormattedCitation":"(Morikawa et al., 2018)"},"properties":{"noteIndex":0},"schema":"https://github.com/citation-style-language/schema/raw/master/csl-citation.json"}</w:instrText>
      </w:r>
      <w:r w:rsidR="0053498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Morikawa et al., 2018)</w:t>
      </w:r>
      <w:r w:rsidR="00534985" w:rsidRPr="00253F71">
        <w:rPr>
          <w:rFonts w:ascii="Times New Roman" w:hAnsi="Times New Roman" w:cs="Times New Roman"/>
          <w:sz w:val="24"/>
          <w:szCs w:val="24"/>
        </w:rPr>
        <w:fldChar w:fldCharType="end"/>
      </w:r>
      <w:r w:rsidR="00534985" w:rsidRPr="00253F71">
        <w:rPr>
          <w:rFonts w:ascii="Times New Roman" w:hAnsi="Times New Roman" w:cs="Times New Roman"/>
          <w:sz w:val="24"/>
          <w:szCs w:val="24"/>
        </w:rPr>
        <w:t xml:space="preserve">. </w:t>
      </w:r>
    </w:p>
    <w:p w14:paraId="3653BACF" w14:textId="2F218E26" w:rsidR="00377E31" w:rsidRPr="00A654EC" w:rsidRDefault="00377E31" w:rsidP="005870BC">
      <w:pPr>
        <w:spacing w:before="240" w:after="0" w:line="276" w:lineRule="auto"/>
        <w:jc w:val="both"/>
        <w:rPr>
          <w:rFonts w:ascii="Times New Roman" w:hAnsi="Times New Roman" w:cs="Times New Roman"/>
          <w:b/>
          <w:bCs/>
          <w:sz w:val="24"/>
          <w:szCs w:val="24"/>
        </w:rPr>
      </w:pPr>
      <w:commentRangeStart w:id="14"/>
      <w:r w:rsidRPr="00A654EC">
        <w:rPr>
          <w:rFonts w:ascii="Times New Roman" w:hAnsi="Times New Roman" w:cs="Times New Roman"/>
          <w:b/>
          <w:bCs/>
          <w:sz w:val="24"/>
          <w:szCs w:val="24"/>
        </w:rPr>
        <w:t xml:space="preserve">Pharmacological </w:t>
      </w:r>
      <w:r w:rsidR="000254A0" w:rsidRPr="000254A0">
        <w:rPr>
          <w:rFonts w:ascii="Times New Roman" w:hAnsi="Times New Roman" w:cs="Times New Roman"/>
          <w:b/>
          <w:bCs/>
          <w:sz w:val="24"/>
          <w:szCs w:val="24"/>
        </w:rPr>
        <w:t>evaluation of nutmeg compounds</w:t>
      </w:r>
      <w:commentRangeEnd w:id="14"/>
      <w:r w:rsidR="000254A0">
        <w:rPr>
          <w:rStyle w:val="CommentReference"/>
        </w:rPr>
        <w:commentReference w:id="14"/>
      </w:r>
    </w:p>
    <w:p w14:paraId="0D8A7798" w14:textId="0CE6E945" w:rsidR="00377E31"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Antioxidant activities</w:t>
      </w:r>
    </w:p>
    <w:p w14:paraId="35D04E0B" w14:textId="0DB74CBF" w:rsidR="00B21F28" w:rsidRPr="00253F71" w:rsidRDefault="00EF7858" w:rsidP="00E748C6">
      <w:pPr>
        <w:spacing w:after="0" w:line="276" w:lineRule="auto"/>
        <w:jc w:val="both"/>
        <w:rPr>
          <w:rFonts w:ascii="Times New Roman" w:hAnsi="Times New Roman" w:cs="Times New Roman"/>
          <w:sz w:val="24"/>
          <w:szCs w:val="24"/>
        </w:rPr>
      </w:pPr>
      <w:r w:rsidRPr="00253F71">
        <w:rPr>
          <w:rFonts w:ascii="Times New Roman" w:hAnsi="Times New Roman" w:cs="Times New Roman"/>
          <w:sz w:val="24"/>
          <w:szCs w:val="24"/>
        </w:rPr>
        <w:tab/>
      </w:r>
      <w:r w:rsidR="00E61D54">
        <w:rPr>
          <w:rFonts w:ascii="Times New Roman" w:hAnsi="Times New Roman" w:cs="Times New Roman"/>
          <w:sz w:val="24"/>
          <w:szCs w:val="24"/>
        </w:rPr>
        <w:t>E</w:t>
      </w:r>
      <w:r w:rsidR="00E748C6" w:rsidRPr="00253F71">
        <w:rPr>
          <w:rFonts w:ascii="Times New Roman" w:hAnsi="Times New Roman" w:cs="Times New Roman"/>
          <w:sz w:val="24"/>
          <w:szCs w:val="24"/>
        </w:rPr>
        <w:t xml:space="preserve">thanol extract in mace nutmeg has </w:t>
      </w:r>
      <w:r w:rsidR="00440FFD" w:rsidRPr="00253F71">
        <w:rPr>
          <w:rFonts w:ascii="Times New Roman" w:hAnsi="Times New Roman" w:cs="Times New Roman"/>
          <w:sz w:val="24"/>
          <w:szCs w:val="24"/>
        </w:rPr>
        <w:t>more significant</w:t>
      </w:r>
      <w:r w:rsidR="00E748C6" w:rsidRPr="00253F71">
        <w:rPr>
          <w:rFonts w:ascii="Times New Roman" w:hAnsi="Times New Roman" w:cs="Times New Roman"/>
          <w:sz w:val="24"/>
          <w:szCs w:val="24"/>
        </w:rPr>
        <w:t xml:space="preserve"> antioxidant activity than aqueous extract</w:t>
      </w:r>
      <w:r w:rsidR="00142BDD">
        <w:rPr>
          <w:rFonts w:ascii="Times New Roman" w:hAnsi="Times New Roman" w:cs="Times New Roman"/>
          <w:sz w:val="24"/>
          <w:szCs w:val="24"/>
        </w:rPr>
        <w:t xml:space="preserve"> </w:t>
      </w:r>
      <w:r w:rsidR="00142BDD">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55/2020/7576818","abstract":"The aril (mace) of Myristica fragrans, known as Dok-Chan, is a spice that has long been used for treating stomach discomfort, peptic ulcer, and nausea. It is an ingredient in many remedies in Thai traditional medicine, e.g., Ya-Hom-Thep-Bha-Jit, Ya-Hom-Nao-Wa-Kot, and Ya-That-Bun-Job, which are used to treat dyspepsia and other gastrointestinal tract symptoms. The aqueous and ethanolic extracts of mace were used for all tests. Anti-H. pylori activities were determined by the disc diffusion method and agar dilution. Anti-inflammatory activity was determined by the LPS-induced nitric oxide (NO) inhibition in a RAW264.7 cell line, and cytotoxicity was determined against gastric cancer cell lines (Kato III) using the sulphorhodamine B (SRB) assay. The DPPH radical scavenging and ABTS radical cation decolorization assays were used to determine the antioxidant activities. The result found that the ethanolic extract of mace exhibited antimicrobial activity against H. pylori ATCC 43504 and six clinical strains with MIC values of 125&amp;#x2013;250&amp;#x2009;&amp;#x3bc;g/ml. The aqueous extract MICs against H. pylori ATCC reference strain and six clinical strains were 500&amp;#x2009;&amp;#x3bc;g/ml compared with 0.5&amp;#x2009;&amp;#x3bc;g/ml for the positive control, clarithromycin. The inhibitory effect of LPS-induced NO release and cytotoxic activity of the ethanolic extract had IC50 values of 82.19&amp;#x2009;&amp;#x3bc;g/ml and 26.06&amp;#x2009;&amp;#x3bc;g/ml, respectively, and the EC50 values for the DPPH and ABTS antioxidant assays were 13.41&amp;#x2009;&amp;#x3bc;g/ml and 12.44&amp;#x2009;&amp;#x3bc;g/ml, respectively. The mace extract also had anticancer properties. In conclusion, the ethanolic mace extract had anti-H. pylori, anti-inflammatory, antioxidant, and anticancer activities. These data support further preclinical and clinical investigation to see if the mace extract could have a role in treating patients with dyspepsia, peptic ulcers, and possibly gastric cancer.","author":[{"dropping-particle":"","family":"Suthisamphat","given":"Naranpraphai","non-dropping-particle":"","parse-names":false,"suffix":""},{"dropping-particle":"","family":"Dechayont","given":"Bhanuz","non-dropping-particle":"","parse-names":false,"suffix":""},{"dropping-particle":"","family":"Phuaklee","given":"Pathompong","non-dropping-particle":"","parse-names":false,"suffix":""},{"dropping-particle":"","family":"Prajuabjinda","given":"Onmanee","non-dropping-particle":"","parse-names":false,"suffix":""},{"dropping-particle":"","family":"Vilaichone","given":"Ratha-korn","non-dropping-particle":"","parse-names":false,"suffix":""},{"dropping-particle":"","family":"Itharat","given":"Arunporn","non-dropping-particle":"","parse-names":false,"suffix":""},{"dropping-particle":"","family":"Mokmued","given":"Khwanchanok","non-dropping-particle":"","parse-names":false,"suffix":""},{"dropping-particle":"","family":"Prommee","given":"Nuntika","non-dropping-particle":"","parse-names":false,"suffix":""}],"container-title":"Evidence-Based Complementary and Alternative Medicine","id":"ITEM-1","issued":{"date-parts":[["2020"]]},"publisher":"Hindawi","title":"Anti-Helicobacter pylori, Anti-Inflammatory, Cytotoxic, and Antioxidant Activities of Mace Extracts from Myristica fragrans","type":"article-journal"},"uris":["http://www.mendeley.com/documents/?uuid=6488cba6-bb9c-4f06-a36c-a8062e7353d8"]}],"mendeley":{"formattedCitation":"(Suthisamphat et al., 2020)","plainTextFormattedCitation":"(Suthisamphat et al., 2020)","previouslyFormattedCitation":"(Suthisamphat et al., 2020)"},"properties":{"noteIndex":0},"schema":"https://github.com/citation-style-language/schema/raw/master/csl-citation.json"}</w:instrText>
      </w:r>
      <w:r w:rsidR="00142BDD">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uthisamphat et al., 2020)</w:t>
      </w:r>
      <w:r w:rsidR="00142BDD">
        <w:rPr>
          <w:rFonts w:ascii="Times New Roman" w:hAnsi="Times New Roman" w:cs="Times New Roman"/>
          <w:sz w:val="24"/>
          <w:szCs w:val="24"/>
        </w:rPr>
        <w:fldChar w:fldCharType="end"/>
      </w:r>
      <w:r w:rsidR="00E748C6" w:rsidRPr="00253F71">
        <w:rPr>
          <w:rFonts w:ascii="Times New Roman" w:hAnsi="Times New Roman" w:cs="Times New Roman"/>
          <w:sz w:val="24"/>
          <w:szCs w:val="24"/>
        </w:rPr>
        <w:t>. However, other studies evaluated nutmeg extract using the Allium cepa test</w:t>
      </w:r>
      <w:r w:rsidR="00440FFD" w:rsidRPr="00253F71">
        <w:rPr>
          <w:rFonts w:ascii="Times New Roman" w:hAnsi="Times New Roman" w:cs="Times New Roman"/>
          <w:sz w:val="24"/>
          <w:szCs w:val="24"/>
        </w:rPr>
        <w:t>,</w:t>
      </w:r>
      <w:r w:rsidR="00E748C6" w:rsidRPr="00253F71">
        <w:rPr>
          <w:rFonts w:ascii="Times New Roman" w:hAnsi="Times New Roman" w:cs="Times New Roman"/>
          <w:sz w:val="24"/>
          <w:szCs w:val="24"/>
        </w:rPr>
        <w:t xml:space="preserve"> which was shown to have cytotoxic potential and antimutagenic effects on </w:t>
      </w:r>
      <w:r w:rsidR="00E748C6" w:rsidRPr="00253F71">
        <w:rPr>
          <w:rFonts w:ascii="Times New Roman" w:hAnsi="Times New Roman" w:cs="Times New Roman"/>
          <w:i/>
          <w:iCs/>
          <w:sz w:val="24"/>
          <w:szCs w:val="24"/>
        </w:rPr>
        <w:t>A. cepa</w:t>
      </w:r>
      <w:r w:rsidR="00E748C6" w:rsidRPr="00253F71">
        <w:rPr>
          <w:rFonts w:ascii="Times New Roman" w:hAnsi="Times New Roman" w:cs="Times New Roman"/>
          <w:sz w:val="24"/>
          <w:szCs w:val="24"/>
        </w:rPr>
        <w:t xml:space="preserve"> chromosome division, and cell partition</w:t>
      </w:r>
      <w:r w:rsidR="009E0C46" w:rsidRPr="00253F71">
        <w:rPr>
          <w:rFonts w:ascii="Times New Roman" w:hAnsi="Times New Roman" w:cs="Times New Roman"/>
          <w:sz w:val="24"/>
          <w:szCs w:val="24"/>
        </w:rPr>
        <w:t xml:space="preserve"> </w:t>
      </w:r>
      <w:r w:rsidR="00AE62F2"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631/jzus.B1000315","author":[{"dropping-particle":"","family":"Akinboro","given":"Akeem","non-dropping-particle":"","parse-names":false,"suffix":""},{"dropping-particle":"Bin","family":"Mohamed","given":"Kamaruzaman","non-dropping-particle":"","parse-names":false,"suffix":""},{"dropping-particle":"","family":"Asmawi","given":"Mohd Zaini","non-dropping-particle":"","parse-names":false,"suffix":""}],"container-title":"Journal of Zhejiang University-SCIENCE B (Biomedicine &amp; Biotechnology)","id":"ITEM-1","issue":"11","issued":{"date-parts":[["2011"]]},"page":"915-922","title":"Antioxidants in aqueous extract of Myristica fragrans ( Houtt .) suppress mitosis and cyclophosphamide-induced chromosomal aberrations in Allium cepa L . cells","type":"article-journal","volume":"12"},"uris":["http://www.mendeley.com/documents/?uuid=f4417263-3b10-4ed3-ac77-07f0eefc8566","http://www.mendeley.com/documents/?uuid=a39f046b-d3f1-45e4-b3ae-12a714937873"]}],"mendeley":{"formattedCitation":"(Akinboro et al., 2011)","plainTextFormattedCitation":"(Akinboro et al., 2011)","previouslyFormattedCitation":"(Akinboro et al., 2011)"},"properties":{"noteIndex":0},"schema":"https://github.com/citation-style-language/schema/raw/master/csl-citation.json"}</w:instrText>
      </w:r>
      <w:r w:rsidR="00AE62F2"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kinboro et al., 2011)</w:t>
      </w:r>
      <w:r w:rsidR="00AE62F2" w:rsidRPr="00253F71">
        <w:rPr>
          <w:rFonts w:ascii="Times New Roman" w:hAnsi="Times New Roman" w:cs="Times New Roman"/>
          <w:sz w:val="24"/>
          <w:szCs w:val="24"/>
        </w:rPr>
        <w:fldChar w:fldCharType="end"/>
      </w:r>
      <w:r w:rsidR="00F129FB" w:rsidRPr="00253F71">
        <w:rPr>
          <w:rFonts w:ascii="Times New Roman" w:hAnsi="Times New Roman" w:cs="Times New Roman"/>
          <w:sz w:val="24"/>
          <w:szCs w:val="24"/>
        </w:rPr>
        <w:t xml:space="preserve">. </w:t>
      </w:r>
      <w:r w:rsidR="00E748C6" w:rsidRPr="00253F71">
        <w:rPr>
          <w:rFonts w:ascii="Times New Roman" w:hAnsi="Times New Roman" w:cs="Times New Roman"/>
          <w:sz w:val="24"/>
          <w:szCs w:val="24"/>
        </w:rPr>
        <w:t xml:space="preserve">A temporary conjecture that nutmeg extract is quite promising in </w:t>
      </w:r>
      <w:r w:rsidR="00440FFD" w:rsidRPr="00253F71">
        <w:rPr>
          <w:rFonts w:ascii="Times New Roman" w:hAnsi="Times New Roman" w:cs="Times New Roman"/>
          <w:sz w:val="24"/>
          <w:szCs w:val="24"/>
        </w:rPr>
        <w:t>developing</w:t>
      </w:r>
      <w:r w:rsidR="00E748C6" w:rsidRPr="00253F71">
        <w:rPr>
          <w:rFonts w:ascii="Times New Roman" w:hAnsi="Times New Roman" w:cs="Times New Roman"/>
          <w:sz w:val="24"/>
          <w:szCs w:val="24"/>
        </w:rPr>
        <w:t xml:space="preserve"> cancer therapeutic agents. In addition to nutmeg extract, nutmeg oil also has the potential to be chronic inflammation and painkiller</w:t>
      </w:r>
      <w:r w:rsidR="002A40FE" w:rsidRPr="00253F71">
        <w:rPr>
          <w:rFonts w:ascii="Times New Roman" w:hAnsi="Times New Roman" w:cs="Times New Roman"/>
          <w:sz w:val="24"/>
          <w:szCs w:val="24"/>
        </w:rPr>
        <w:t xml:space="preserve"> </w:t>
      </w:r>
      <w:r w:rsidR="002A40FE"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mendeley":{"formattedCitation":"(Zhang et al., 2016)","plainTextFormattedCitation":"(Zhang et al., 2016)","previouslyFormattedCitation":"(Zhang et al., 2016)"},"properties":{"noteIndex":0},"schema":"https://github.com/citation-style-language/schema/raw/master/csl-citation.json"}</w:instrText>
      </w:r>
      <w:r w:rsidR="002A40FE"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Zhang et al., 2016)</w:t>
      </w:r>
      <w:r w:rsidR="002A40FE" w:rsidRPr="00253F71">
        <w:rPr>
          <w:rFonts w:ascii="Times New Roman" w:hAnsi="Times New Roman" w:cs="Times New Roman"/>
          <w:sz w:val="24"/>
          <w:szCs w:val="24"/>
        </w:rPr>
        <w:fldChar w:fldCharType="end"/>
      </w:r>
      <w:r w:rsidR="006F2F0D" w:rsidRPr="00253F71">
        <w:rPr>
          <w:rFonts w:ascii="Times New Roman" w:hAnsi="Times New Roman" w:cs="Times New Roman"/>
          <w:sz w:val="24"/>
          <w:szCs w:val="24"/>
        </w:rPr>
        <w:t xml:space="preserve">. </w:t>
      </w:r>
      <w:r w:rsidR="00E748C6" w:rsidRPr="00253F71">
        <w:rPr>
          <w:rFonts w:ascii="Times New Roman" w:hAnsi="Times New Roman" w:cs="Times New Roman"/>
          <w:sz w:val="24"/>
          <w:szCs w:val="24"/>
        </w:rPr>
        <w:t xml:space="preserve">Essential oils have been identified as having a </w:t>
      </w:r>
      <w:r w:rsidR="00440FFD" w:rsidRPr="00253F71">
        <w:rPr>
          <w:rFonts w:ascii="Times New Roman" w:hAnsi="Times New Roman" w:cs="Times New Roman"/>
          <w:sz w:val="24"/>
          <w:szCs w:val="24"/>
        </w:rPr>
        <w:t>more robust</w:t>
      </w:r>
      <w:r w:rsidR="00E748C6" w:rsidRPr="00253F71">
        <w:rPr>
          <w:rFonts w:ascii="Times New Roman" w:hAnsi="Times New Roman" w:cs="Times New Roman"/>
          <w:sz w:val="24"/>
          <w:szCs w:val="24"/>
        </w:rPr>
        <w:t xml:space="preserve"> content of the chemical compound elemicin, but terpinen</w:t>
      </w:r>
      <w:r w:rsidR="00440FFD" w:rsidRPr="00253F71">
        <w:rPr>
          <w:rFonts w:ascii="Times New Roman" w:hAnsi="Times New Roman" w:cs="Times New Roman"/>
          <w:sz w:val="24"/>
          <w:szCs w:val="24"/>
        </w:rPr>
        <w:t>e</w:t>
      </w:r>
      <w:r w:rsidR="00E748C6" w:rsidRPr="00253F71">
        <w:rPr>
          <w:rFonts w:ascii="Times New Roman" w:hAnsi="Times New Roman" w:cs="Times New Roman"/>
          <w:sz w:val="24"/>
          <w:szCs w:val="24"/>
        </w:rPr>
        <w:t>-4-ol has been shown to contribute the most to antioxidant activity</w:t>
      </w:r>
      <w:r w:rsidR="00DA31A1" w:rsidRPr="00253F71">
        <w:rPr>
          <w:rFonts w:ascii="Times New Roman" w:hAnsi="Times New Roman" w:cs="Times New Roman"/>
          <w:sz w:val="24"/>
          <w:szCs w:val="24"/>
        </w:rPr>
        <w:t xml:space="preserve"> </w:t>
      </w:r>
      <w:r w:rsidR="00DA31A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1","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plainTextFormattedCitation":"(Nikolic et al., 2021)","previouslyFormattedCitation":"(Nikolic et al., 2021)"},"properties":{"noteIndex":0},"schema":"https://github.com/citation-style-language/schema/raw/master/csl-citation.json"}</w:instrText>
      </w:r>
      <w:r w:rsidR="00DA31A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Nikolic et al., 2021)</w:t>
      </w:r>
      <w:r w:rsidR="00DA31A1" w:rsidRPr="00253F71">
        <w:rPr>
          <w:rFonts w:ascii="Times New Roman" w:hAnsi="Times New Roman" w:cs="Times New Roman"/>
          <w:sz w:val="24"/>
          <w:szCs w:val="24"/>
        </w:rPr>
        <w:fldChar w:fldCharType="end"/>
      </w:r>
      <w:r w:rsidR="00DA31A1" w:rsidRPr="00253F71">
        <w:rPr>
          <w:rFonts w:ascii="Times New Roman" w:hAnsi="Times New Roman" w:cs="Times New Roman"/>
          <w:sz w:val="24"/>
          <w:szCs w:val="24"/>
        </w:rPr>
        <w:t>.</w:t>
      </w:r>
      <w:r w:rsidR="00F02B51" w:rsidRPr="00253F71">
        <w:rPr>
          <w:rFonts w:ascii="Times New Roman" w:hAnsi="Times New Roman" w:cs="Times New Roman"/>
          <w:sz w:val="24"/>
          <w:szCs w:val="24"/>
        </w:rPr>
        <w:t xml:space="preserve"> </w:t>
      </w:r>
      <w:r w:rsidR="00E748C6" w:rsidRPr="00253F71">
        <w:rPr>
          <w:rFonts w:ascii="Times New Roman" w:hAnsi="Times New Roman" w:cs="Times New Roman"/>
          <w:sz w:val="24"/>
          <w:szCs w:val="24"/>
        </w:rPr>
        <w:t xml:space="preserve">In addition, </w:t>
      </w:r>
      <w:r w:rsidR="00440FFD" w:rsidRPr="00253F71">
        <w:rPr>
          <w:rFonts w:ascii="Times New Roman" w:hAnsi="Times New Roman" w:cs="Times New Roman"/>
          <w:sz w:val="24"/>
          <w:szCs w:val="24"/>
        </w:rPr>
        <w:t>l</w:t>
      </w:r>
      <w:r w:rsidR="00E748C6" w:rsidRPr="00253F71">
        <w:rPr>
          <w:rFonts w:ascii="Times New Roman" w:hAnsi="Times New Roman" w:cs="Times New Roman"/>
          <w:sz w:val="24"/>
          <w:szCs w:val="24"/>
        </w:rPr>
        <w:t>imonene in nutmeg essential oil was found to have an antioxidant effect when testing Chinese maye frying in sunflower oil. This makes limonene in nutmeg essential oil a safe and effective vegetable oil with oxidative stability and a unique taste</w:t>
      </w:r>
      <w:r w:rsidR="00B46240" w:rsidRPr="00253F71">
        <w:rPr>
          <w:rFonts w:ascii="Times New Roman" w:hAnsi="Times New Roman" w:cs="Times New Roman"/>
          <w:sz w:val="24"/>
          <w:szCs w:val="24"/>
        </w:rPr>
        <w:t xml:space="preserve"> </w:t>
      </w:r>
      <w:r w:rsidR="008C7129"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1","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mendeley":{"formattedCitation":"(Wang et al., 2019)","plainTextFormattedCitation":"(Wang et al., 2019)","previouslyFormattedCitation":"(Wang et al., 2019)"},"properties":{"noteIndex":0},"schema":"https://github.com/citation-style-language/schema/raw/master/csl-citation.json"}</w:instrText>
      </w:r>
      <w:r w:rsidR="008C7129"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Wang et al., 2019)</w:t>
      </w:r>
      <w:r w:rsidR="008C7129" w:rsidRPr="00253F71">
        <w:rPr>
          <w:rFonts w:ascii="Times New Roman" w:hAnsi="Times New Roman" w:cs="Times New Roman"/>
          <w:sz w:val="24"/>
          <w:szCs w:val="24"/>
        </w:rPr>
        <w:fldChar w:fldCharType="end"/>
      </w:r>
      <w:r w:rsidR="00F02B51" w:rsidRPr="00253F71">
        <w:rPr>
          <w:rFonts w:ascii="Times New Roman" w:hAnsi="Times New Roman" w:cs="Times New Roman"/>
          <w:sz w:val="24"/>
          <w:szCs w:val="24"/>
        </w:rPr>
        <w:t>.</w:t>
      </w:r>
    </w:p>
    <w:p w14:paraId="29DE6375" w14:textId="77777777" w:rsidR="001B53B6"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Antibacterial activities</w:t>
      </w:r>
    </w:p>
    <w:p w14:paraId="108ABD33" w14:textId="021C4DDD" w:rsidR="00EF7858" w:rsidRPr="00253F71" w:rsidRDefault="00EF7858" w:rsidP="00CA7180">
      <w:pPr>
        <w:spacing w:after="0" w:line="276" w:lineRule="auto"/>
        <w:jc w:val="both"/>
        <w:rPr>
          <w:rFonts w:ascii="Times New Roman" w:hAnsi="Times New Roman" w:cs="Times New Roman"/>
          <w:sz w:val="24"/>
          <w:szCs w:val="24"/>
        </w:rPr>
      </w:pPr>
      <w:r w:rsidRPr="00253F71">
        <w:rPr>
          <w:rFonts w:ascii="Times New Roman" w:hAnsi="Times New Roman" w:cs="Times New Roman"/>
          <w:b/>
          <w:bCs/>
          <w:sz w:val="24"/>
          <w:szCs w:val="24"/>
        </w:rPr>
        <w:tab/>
      </w:r>
      <w:r w:rsidR="00142BDD" w:rsidRPr="00A654EC">
        <w:rPr>
          <w:rFonts w:ascii="Times New Roman" w:hAnsi="Times New Roman" w:cs="Times New Roman"/>
          <w:sz w:val="24"/>
          <w:szCs w:val="24"/>
        </w:rPr>
        <w:t>T</w:t>
      </w:r>
      <w:r w:rsidR="00E748C6" w:rsidRPr="00253F71">
        <w:rPr>
          <w:rFonts w:ascii="Times New Roman" w:hAnsi="Times New Roman" w:cs="Times New Roman"/>
          <w:sz w:val="24"/>
          <w:szCs w:val="24"/>
        </w:rPr>
        <w:t>he presence of antibacterial activity in ethyl acetate and ethanol extracts in all parts of the dry sample (mesocarp, arillus, and seeds)</w:t>
      </w:r>
      <w:r w:rsidR="00440FFD" w:rsidRPr="00253F71">
        <w:rPr>
          <w:rFonts w:ascii="Times New Roman" w:hAnsi="Times New Roman" w:cs="Times New Roman"/>
          <w:sz w:val="24"/>
          <w:szCs w:val="24"/>
        </w:rPr>
        <w:t>,</w:t>
      </w:r>
      <w:r w:rsidR="00E748C6" w:rsidRPr="00253F71">
        <w:rPr>
          <w:rFonts w:ascii="Times New Roman" w:hAnsi="Times New Roman" w:cs="Times New Roman"/>
          <w:sz w:val="24"/>
          <w:szCs w:val="24"/>
        </w:rPr>
        <w:t xml:space="preserve"> indicating low antibacterial activity</w:t>
      </w:r>
      <w:r w:rsidR="00142BDD">
        <w:rPr>
          <w:rFonts w:ascii="Times New Roman" w:hAnsi="Times New Roman" w:cs="Times New Roman"/>
          <w:sz w:val="24"/>
          <w:szCs w:val="24"/>
        </w:rPr>
        <w:t xml:space="preserve"> </w:t>
      </w:r>
      <w:r w:rsidR="00142BDD">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55/2012/825362","ISSN":"1741427X","abstract":"Myristica fragrans Houtt is mostly cultivated for spices in Penang Island, Malaysia. The ethyl acetate and ethanol extracts of flesh, mace and seed of Myristica fragrans was evaluated the bactericidal potential against three Gram-positive cariogenic bacteria (Streptococcus mutans ATCC 25175, Streptococcus mitis ATCC 6249, and Streptococcus salivarius ATCC 13419) and three Gram-negative periodontopathic bacteria (Aggregatibacter actinomycetemcomitans ATCC 29522, Porphyromonas gingivalis ATCC 33277, and Fusobacterium nucleatum ATCC 25586). Antibacterial activities of the extracts was determined by twofold serial microdilution, with minimum inhibitory concentrations (MIC) ranging from 1.25 to 640 mg/mL and 0.075 to 40 mg/mL. The minimum bactericidal concentration (MBC) was obtained by subculturing method. Among all extracts tested, ethyl acetate extract of flesh has the highest significant inhibitory effects against Gram-positive and Gram-negative bacteria with mean MIC value ranging from 0.625 to 1. 25 ± 0. 00 (SD) mg/mL; P = 0. 017) and highest bactericidal effects at mean MBC value ranging from 0.625 mg/mL to 20 ± 0. 00 (SD) mg/mL. While for seed and mace of Myristica fragrans, their ethanol extracts exhibited good antibacterial activity against both groups of test pathogens compared to its ethyl acetate extracts. All of the extracts of Myristica fragrans did not show any antibacterial activities against Fusobacterium nucleatum ATCC 25586. Thus, our study showed the potential effect of ethyl acetate and ethanol extracts from flesh, seed and mace of Myristica fragrans to be new natural agent that can be incorporated in oral care products. Copyright © 2012 Zaleha Shafiei et al.","author":[{"dropping-particle":"","family":"Shafiei","given":"Zaleha","non-dropping-particle":"","parse-names":false,"suffix":""},{"dropping-particle":"","family":"Shuhairi","given":"Nadia Najwa","non-dropping-particle":"","parse-names":false,"suffix":""},{"dropping-particle":"","family":"Md Fazly Shah Yap","given":"Nordiyana","non-dropping-particle":"","parse-names":false,"suffix":""},{"dropping-particle":"","family":"Harry Sibungkil","given":"Carrie Anne","non-dropping-particle":"","parse-names":false,"suffix":""},{"dropping-particle":"","family":"Latip","given":"Jalifah","non-dropping-particle":"","parse-names":false,"suffix":""}],"container-title":"Evidence-based Complementary and Alternative Medicine","id":"ITEM-1","issued":{"date-parts":[["2012"]]},"page":"825362,","title":"Antibacterial activity of Myristica fragrans against oral pathogens","type":"article-journal"},"uris":["http://www.mendeley.com/documents/?uuid=815b75a0-7ca7-407f-a1c8-0c82a1744075"]}],"mendeley":{"formattedCitation":"(Shafiei et al., 2012)","plainTextFormattedCitation":"(Shafiei et al., 2012)","previouslyFormattedCitation":"(Shafiei et al., 2012)"},"properties":{"noteIndex":0},"schema":"https://github.com/citation-style-language/schema/raw/master/csl-citation.json"}</w:instrText>
      </w:r>
      <w:r w:rsidR="00142BDD">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hafiei et al., 2012)</w:t>
      </w:r>
      <w:r w:rsidR="00142BDD">
        <w:rPr>
          <w:rFonts w:ascii="Times New Roman" w:hAnsi="Times New Roman" w:cs="Times New Roman"/>
          <w:sz w:val="24"/>
          <w:szCs w:val="24"/>
        </w:rPr>
        <w:fldChar w:fldCharType="end"/>
      </w:r>
      <w:r w:rsidR="00E748C6" w:rsidRPr="00253F71">
        <w:rPr>
          <w:rFonts w:ascii="Times New Roman" w:hAnsi="Times New Roman" w:cs="Times New Roman"/>
          <w:sz w:val="24"/>
          <w:szCs w:val="24"/>
        </w:rPr>
        <w:t>. On the other hand,</w:t>
      </w:r>
      <w:r w:rsidR="008275B7" w:rsidRPr="00253F71">
        <w:rPr>
          <w:rFonts w:ascii="Times New Roman" w:hAnsi="Times New Roman" w:cs="Times New Roman"/>
          <w:sz w:val="24"/>
          <w:szCs w:val="24"/>
        </w:rPr>
        <w:t xml:space="preserve"> </w:t>
      </w:r>
      <w:r w:rsidR="00B070ED" w:rsidRPr="00253F71">
        <w:rPr>
          <w:rFonts w:ascii="Times New Roman" w:hAnsi="Times New Roman" w:cs="Times New Roman"/>
          <w:sz w:val="24"/>
          <w:szCs w:val="24"/>
        </w:rPr>
        <w:t>a significant effect of nutmeg essential oil activity in inhibiting fungi comparable to conventional nystatin antifungal drugs. The potential is beneficial in dentistry as an oral care product such as toothpaste and mouthwash</w:t>
      </w:r>
      <w:r w:rsidR="005550DF">
        <w:rPr>
          <w:rFonts w:ascii="Times New Roman" w:hAnsi="Times New Roman" w:cs="Times New Roman"/>
          <w:sz w:val="24"/>
          <w:szCs w:val="24"/>
        </w:rPr>
        <w:t xml:space="preserve"> </w:t>
      </w:r>
      <w:commentRangeStart w:id="15"/>
      <w:r w:rsidR="005550DF">
        <w:rPr>
          <w:rFonts w:ascii="Times New Roman" w:hAnsi="Times New Roman" w:cs="Times New Roman"/>
          <w:sz w:val="24"/>
          <w:szCs w:val="24"/>
        </w:rPr>
        <w:fldChar w:fldCharType="begin" w:fldLock="1"/>
      </w:r>
      <w:r w:rsidR="00A90A69">
        <w:rPr>
          <w:rFonts w:ascii="Times New Roman" w:hAnsi="Times New Roman" w:cs="Times New Roman"/>
          <w:sz w:val="24"/>
          <w:szCs w:val="24"/>
        </w:rPr>
        <w:instrText>ADDIN CSL_CITATION {"citationItems":[{"id":"ITEM-1","itemData":{"DOI":"10.1016/j.foodcont.2003.10.005","ISSN":"09567135","abstract":"The present study was conducted to evaluate the in vitro antimicrobial and antioxidant properties of essential oil and methanol extracts from a unique and endemic plant, Thymus spathulifolius (Hausskn. and Velen.). The antimicrobial test results showed that the essential oil of T. spathulifolius strongly inhibited the growth of test microorganisms studied, except for 4 fungi species while polar and non-polar subfractions of the methanol extract had moderate antibacterial, but not antifungal and anticandidal activity. The antioxidative potential of the samples was evaluated using two separate methods, inhibition of free radical 2,2-diphenyl-1-picrylhydrazyl (DPPH) and β-carotene-linoleic acid systems. The polar subfraction of the methanol extract was able to reduce the stable free radical 2,2-diphenyl-1-picrylhydrazyl (DPPH) with an IC50 of 16.15 ± 0.5 μg/ml, which was lower than that of synthetic antioxidant, BHT, (19.8 ± 0.5 μg/ml). Inhibition values of linoleic acid oxidation were calculated as 92% and 89% for the oil and the polar subfraction, respectively. Gallic acid equivalent total phenolic constituent of the polar subfraction was 141.00 ± 0.90 μg/mg (14.1%, w/w). The chemical composition of a hydrodistilled essential oil of T. spathulifolius was analyzed by a GC and GC/MS system. A total 8 constituents representing 99.2% of the oil were identified; thymol (36.5%), carvacrol (29.8%), p -cymene (10.0%) and γ-terpinene (6.3%) were the main components comprising 82.6% of the oil. Results presented here may suggest that the essential oil and extracts of T. spathulifolius possess antimicrobial and antioxidant properties, and therefore, they can be used as a natural preservative ingredient in food and/or pharmaceutical industry. © 2003 Elsevier Ltd. All rights reserved.","author":[{"dropping-particle":"","family":"Sokmen","given":"Atalay","non-dropping-particle":"","parse-names":false,"suffix":""},{"dropping-particle":"","family":"Gulluce","given":"Medine","non-dropping-particle":"","parse-names":false,"suffix":""},{"dropping-particle":"","family":"Akpulat","given":"H. Askin","non-dropping-particle":"","parse-names":false,"suffix":""},{"dropping-particle":"","family":"Daferera","given":"Dimitra","non-dropping-particle":"","parse-names":false,"suffix":""},{"dropping-particle":"","family":"Tepe","given":"Bektas","non-dropping-particle":"","parse-names":false,"suffix":""},{"dropping-particle":"","family":"Polissiou","given":"Moschos","non-dropping-particle":"","parse-names":false,"suffix":""},{"dropping-particle":"","family":"Sokmen","given":"Münevver","non-dropping-particle":"","parse-names":false,"suffix":""},{"dropping-particle":"","family":"Sahin","given":"Fikrettin","non-dropping-particle":"","parse-names":false,"suffix":""}],"container-title":"Food Control","id":"ITEM-1","issue":"8","issued":{"date-parts":[["2004"]]},"page":"627-634","title":"The in vitro antimicrobial and antioxidant activities of the essential oils and methanol extracts of endemic Thymus spathulifolius","type":"article-journal","volume":"15"},"uris":["http://www.mendeley.com/documents/?uuid=07bf9c0c-31d7-4780-99bf-66567efee07f"]}],"mendeley":{"formattedCitation":"(Sokmen et al., 2004)","plainTextFormattedCitation":"(Sokmen et al., 2004)","previouslyFormattedCitation":"(Sokmen et al., 2004)"},"properties":{"noteIndex":0},"schema":"https://github.com/citation-style-language/schema/raw/master/csl-citation.json"}</w:instrText>
      </w:r>
      <w:r w:rsidR="005550DF">
        <w:rPr>
          <w:rFonts w:ascii="Times New Roman" w:hAnsi="Times New Roman" w:cs="Times New Roman"/>
          <w:sz w:val="24"/>
          <w:szCs w:val="24"/>
        </w:rPr>
        <w:fldChar w:fldCharType="separate"/>
      </w:r>
      <w:r w:rsidR="005550DF" w:rsidRPr="005550DF">
        <w:rPr>
          <w:rFonts w:ascii="Times New Roman" w:hAnsi="Times New Roman" w:cs="Times New Roman"/>
          <w:noProof/>
          <w:sz w:val="24"/>
          <w:szCs w:val="24"/>
        </w:rPr>
        <w:t>(Sokmen et al., 2004)</w:t>
      </w:r>
      <w:r w:rsidR="005550DF">
        <w:rPr>
          <w:rFonts w:ascii="Times New Roman" w:hAnsi="Times New Roman" w:cs="Times New Roman"/>
          <w:sz w:val="24"/>
          <w:szCs w:val="24"/>
        </w:rPr>
        <w:fldChar w:fldCharType="end"/>
      </w:r>
      <w:commentRangeEnd w:id="15"/>
      <w:r w:rsidR="005550DF">
        <w:rPr>
          <w:rStyle w:val="CommentReference"/>
        </w:rPr>
        <w:commentReference w:id="15"/>
      </w:r>
      <w:r w:rsidR="00B070ED" w:rsidRPr="00253F71">
        <w:rPr>
          <w:rFonts w:ascii="Times New Roman" w:hAnsi="Times New Roman" w:cs="Times New Roman"/>
          <w:sz w:val="24"/>
          <w:szCs w:val="24"/>
        </w:rPr>
        <w:t>.</w:t>
      </w:r>
      <w:r w:rsidR="00CA7180">
        <w:rPr>
          <w:rFonts w:ascii="Times New Roman" w:hAnsi="Times New Roman" w:cs="Times New Roman"/>
          <w:sz w:val="24"/>
          <w:szCs w:val="24"/>
        </w:rPr>
        <w:t xml:space="preserve"> </w:t>
      </w:r>
      <w:r w:rsidR="00B070ED" w:rsidRPr="00253F71">
        <w:rPr>
          <w:rFonts w:ascii="Times New Roman" w:hAnsi="Times New Roman" w:cs="Times New Roman"/>
          <w:sz w:val="24"/>
          <w:szCs w:val="24"/>
        </w:rPr>
        <w:t xml:space="preserve">Another analysis performed against the antibacterial activity of </w:t>
      </w:r>
      <w:r w:rsidR="0076485F" w:rsidRPr="00253F71">
        <w:rPr>
          <w:rFonts w:ascii="Times New Roman" w:hAnsi="Times New Roman" w:cs="Times New Roman"/>
        </w:rPr>
        <w:t>aril</w:t>
      </w:r>
      <w:r w:rsidR="00683957" w:rsidRPr="00253F71">
        <w:rPr>
          <w:rFonts w:ascii="Times New Roman" w:hAnsi="Times New Roman" w:cs="Times New Roman"/>
        </w:rPr>
        <w:t>lus</w:t>
      </w:r>
      <w:r w:rsidR="00440FFD" w:rsidRPr="00253F71">
        <w:rPr>
          <w:rFonts w:ascii="Times New Roman" w:hAnsi="Times New Roman" w:cs="Times New Roman"/>
        </w:rPr>
        <w:t xml:space="preserve"> </w:t>
      </w:r>
      <w:r w:rsidR="00B070ED" w:rsidRPr="00253F71">
        <w:rPr>
          <w:rFonts w:ascii="Times New Roman" w:hAnsi="Times New Roman" w:cs="Times New Roman"/>
          <w:sz w:val="24"/>
          <w:szCs w:val="24"/>
        </w:rPr>
        <w:t>extracts and mace-mediated silver nanoparticles (AgNPs) from nutmeg shows that arillus-AgNPs are very effective in inhibiting bacterial test isolates and making them have good benefits for the agrochemical sector, industry, pharmaceuticals, and some biomedical applications</w:t>
      </w:r>
      <w:r w:rsidR="00CA7180">
        <w:rPr>
          <w:rFonts w:ascii="Times New Roman" w:hAnsi="Times New Roman" w:cs="Times New Roman"/>
          <w:sz w:val="24"/>
          <w:szCs w:val="24"/>
        </w:rPr>
        <w:t xml:space="preserve"> </w:t>
      </w:r>
      <w:r w:rsidR="00CA7180">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 doi.org/10.3390/ molecules26247709","abstract":"In the present study, mace-mediated silver nanoparticles (mace-AgNPs) were synthesized, characterized, and evaluated against an array of pathogenic microorganisms. Mace, the arils of Myristica fragrans, are a rich source of several bioactive compounds, including polyphenols and aromatic compounds. During nano synthesis, the bioactive compounds in mace aqueous extracts serve as excellent bio reductants, stabilizers, and capping agents. The UV-VIS spectroscopy of the synthesized NPs showed an intense and broad SPR absorption peak at 456 nm. Dynamic light scattering (DLS) analysis showed the size with a Z average of 50 nm, while transmission electron microscopy (TEM) studies depicted the round shape and small size of the NPs, which ranged between 5–28 nm. The peaks related to important functional groups, such as phenols, alcohols, carbonyl groups, amides, alkanes and alkenes, were obtained on a Fourier-transform infrared spectroscopy (FTIR) spectrum. The peak at 3 keV on the energy dispersive X-ray spectrum (EDX) validated the presence of silver (Ag). Mace-silver nanoparticles exhibited potent antifungal and antibacterial activity against several pathogenic microorganisms. Additionally, the synthesized mace-AgNPs displayed an excellent cytotoxic effect against the human cervical cancer cell line. The mace-AgNPs demonstrated robust antibacterial, antifungal, and cytotoxic activity, indicating that the mace-AgNPs might be used in the agrochemical industry, pharmaceutical industry, and biomedical applications. However, future studies to understand its mode of action are needed.","author":[{"dropping-particle":"","family":"Rizwana","given":"Humaira","non-dropping-particle":"","parse-names":false,"suffix":""},{"dropping-particle":"","family":"Bokahri","given":"Najat A.","non-dropping-particle":"","parse-names":false,"suffix":""},{"dropping-particle":"","family":"Alkhattaf","given":"Fatimah S.","non-dropping-particle":"","parse-names":false,"suffix":""},{"dropping-particle":"","family":"Albasher","given":"Gadah","non-dropping-particle":"","parse-names":false,"suffix":""},{"dropping-particle":"","family":"Aldehaish","given":"Horiah A.","non-dropping-particle":"","parse-names":false,"suffix":""}],"container-title":"Journal of Molecules","id":"ITEM-1","issued":{"date-parts":[["2021"]]},"title":"Antifungal, Antibacterial, and Cytotoxic Activities of Silver Nanoparticles Synthesized from Aqueous Extracts of Mace-Arils of Myristica fragrans","type":"article-journal"},"uris":["http://www.mendeley.com/documents/?uuid=5881ea1b-c6c6-4f8b-9860-34e2a24e2de0"]}],"mendeley":{"formattedCitation":"(Rizwana et al., 2021)","plainTextFormattedCitation":"(Rizwana et al., 2021)","previouslyFormattedCitation":"(Rizwana et al., 2021)"},"properties":{"noteIndex":0},"schema":"https://github.com/citation-style-language/schema/raw/master/csl-citation.json"}</w:instrText>
      </w:r>
      <w:r w:rsidR="00CA7180">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Rizwana et al., 2021)</w:t>
      </w:r>
      <w:r w:rsidR="00CA7180">
        <w:rPr>
          <w:rFonts w:ascii="Times New Roman" w:hAnsi="Times New Roman" w:cs="Times New Roman"/>
          <w:sz w:val="24"/>
          <w:szCs w:val="24"/>
        </w:rPr>
        <w:fldChar w:fldCharType="end"/>
      </w:r>
      <w:r w:rsidR="00B070ED" w:rsidRPr="00253F71">
        <w:rPr>
          <w:rFonts w:ascii="Times New Roman" w:hAnsi="Times New Roman" w:cs="Times New Roman"/>
          <w:sz w:val="24"/>
          <w:szCs w:val="24"/>
        </w:rPr>
        <w:t>.</w:t>
      </w:r>
      <w:r w:rsidR="007C63F7" w:rsidRPr="00253F71">
        <w:rPr>
          <w:rFonts w:ascii="Times New Roman" w:hAnsi="Times New Roman" w:cs="Times New Roman"/>
          <w:sz w:val="24"/>
          <w:szCs w:val="24"/>
        </w:rPr>
        <w:t xml:space="preserve"> </w:t>
      </w:r>
    </w:p>
    <w:p w14:paraId="4C30E55F" w14:textId="2E1FD1FE" w:rsidR="004D15F1" w:rsidRPr="008B0F52" w:rsidRDefault="004D15F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Anti-melanogenic activities</w:t>
      </w:r>
    </w:p>
    <w:p w14:paraId="7388F71A" w14:textId="1FBEB1E1" w:rsidR="00DE7958" w:rsidRPr="00253F71" w:rsidRDefault="00A52879" w:rsidP="008D6875">
      <w:pPr>
        <w:spacing w:after="120" w:line="276" w:lineRule="auto"/>
        <w:ind w:firstLine="720"/>
        <w:jc w:val="both"/>
        <w:rPr>
          <w:rFonts w:ascii="Times New Roman" w:hAnsi="Times New Roman" w:cs="Times New Roman"/>
          <w:i/>
          <w:iCs/>
          <w:sz w:val="24"/>
          <w:szCs w:val="24"/>
        </w:rPr>
      </w:pPr>
      <w:commentRangeStart w:id="16"/>
      <w:r w:rsidRPr="00A52879">
        <w:rPr>
          <w:rFonts w:ascii="Times New Roman" w:hAnsi="Times New Roman" w:cs="Times New Roman"/>
          <w:sz w:val="24"/>
          <w:szCs w:val="24"/>
        </w:rPr>
        <w:t>Aging can be caused by an increase in the production of melanin pigmentation in response to damage caused by UV radiation</w:t>
      </w:r>
      <w:r>
        <w:rPr>
          <w:rFonts w:ascii="Times New Roman" w:hAnsi="Times New Roman" w:cs="Times New Roman"/>
          <w:sz w:val="24"/>
          <w:szCs w:val="24"/>
        </w:rPr>
        <w:t xml:space="preserve"> </w:t>
      </w:r>
      <w:r w:rsidR="00A90A69">
        <w:rPr>
          <w:rFonts w:ascii="Times New Roman" w:hAnsi="Times New Roman" w:cs="Times New Roman"/>
          <w:sz w:val="24"/>
          <w:szCs w:val="24"/>
        </w:rPr>
        <w:fldChar w:fldCharType="begin" w:fldLock="1"/>
      </w:r>
      <w:r w:rsidR="00EC6760">
        <w:rPr>
          <w:rFonts w:ascii="Times New Roman" w:hAnsi="Times New Roman" w:cs="Times New Roman"/>
          <w:sz w:val="24"/>
          <w:szCs w:val="24"/>
        </w:rPr>
        <w:instrText>ADDIN CSL_CITATION {"citationItems":[{"id":"ITEM-1","itemData":{"DOI":"10.1111/jfbc.13464","ISSN":"17454514","PMID":"32969076","abstract":"In this study, we carried out a comparative evaluation of antiaging and anti-melanogenesis activities of raspberry extracts (Rubus occidentalis L.) according to their stage of ripening (uRo: unripe raspberry, Ro: ripe raspberry), and analyzed the active component (ellagic acid) present in these extracts. Our results showed higher inhibitory effects of the uRo extract in terms of elastase and collagenase activities than Ro extract. In the CCD-986sk cells, uRo extract significantly inhibited MMP-1 activity by 18% and increased the rate of type 1 pro-collagen synthesis by 25%. Besides, treatment with uRo extract significantly inhibited α-melanocyte-stimulating hormone-induced melanin synthesis and tyrosinase activity in B16F10 mouse melanoma cells. Overall, uRo was a more potent mediator of antiaging and anti-melanogenesis effects than Ro extract. Further analysis showed that the functional effects of uRo could be attributed to its 18.5 times higher ellagic acid content than that in Ro extract. Practical applications: This study reported the differential effect of the raspberry extracts depending on their stage of ripening. To the best of our knowledge, this was the first study to report the antiaging, anti-wrinkle, and anti-pigmentation effects of the uRo extracts. We showed that the extracts from the uRo have an overall better antiaging and skin-whitening effect than ripe ones. The effects were attributed to high ellagic acid content in uRo. We believed that our study makes a significant contribution to the literature because the outcome of the study has both, cosmetic as well as therapeutic implications.","author":[{"dropping-particle":"","family":"Oh","given":"Yun Seo","non-dropping-particle":"","parse-names":false,"suffix":""},{"dropping-particle":"","family":"Shin","given":"Seo Yeon","non-dropping-particle":"","parse-names":false,"suffix":""},{"dropping-particle":"","family":"Kim","given":"Sunoh","non-dropping-particle":"","parse-names":false,"suffix":""},{"dropping-particle":"","family":"Lee","given":"Ki Hoon","non-dropping-particle":"","parse-names":false,"suffix":""},{"dropping-particle":"","family":"Shin","given":"Jae Cheon","non-dropping-particle":"","parse-names":false,"suffix":""},{"dropping-particle":"","family":"Park","given":"Kyung Mok","non-dropping-particle":"","parse-names":false,"suffix":""}],"container-title":"Journal of Food Biochemistry","id":"ITEM-1","issue":"11","issued":{"date-parts":[["2020"]]},"page":"1-10","title":"Comparison of antiaging, anti-melanogenesis effects, and active components of Raspberry (Rubus occidentalis L.) extracts according to maturity","type":"article-journal","volume":"44"},"uris":["http://www.mendeley.com/documents/?uuid=085aa4bd-3242-4db6-8ed3-caf040407193"]}],"mendeley":{"formattedCitation":"(Oh et al., 2020)","plainTextFormattedCitation":"(Oh et al., 2020)","previouslyFormattedCitation":"(Oh et al., 2020)"},"properties":{"noteIndex":0},"schema":"https://github.com/citation-style-language/schema/raw/master/csl-citation.json"}</w:instrText>
      </w:r>
      <w:r w:rsidR="00A90A69">
        <w:rPr>
          <w:rFonts w:ascii="Times New Roman" w:hAnsi="Times New Roman" w:cs="Times New Roman"/>
          <w:sz w:val="24"/>
          <w:szCs w:val="24"/>
        </w:rPr>
        <w:fldChar w:fldCharType="separate"/>
      </w:r>
      <w:r w:rsidR="00A90A69" w:rsidRPr="00A90A69">
        <w:rPr>
          <w:rFonts w:ascii="Times New Roman" w:hAnsi="Times New Roman" w:cs="Times New Roman"/>
          <w:noProof/>
          <w:sz w:val="24"/>
          <w:szCs w:val="24"/>
        </w:rPr>
        <w:t>(Oh et al., 2020)</w:t>
      </w:r>
      <w:r w:rsidR="00A90A69">
        <w:rPr>
          <w:rFonts w:ascii="Times New Roman" w:hAnsi="Times New Roman" w:cs="Times New Roman"/>
          <w:sz w:val="24"/>
          <w:szCs w:val="24"/>
        </w:rPr>
        <w:fldChar w:fldCharType="end"/>
      </w:r>
      <w:commentRangeEnd w:id="16"/>
      <w:r w:rsidR="00A90A69">
        <w:rPr>
          <w:rStyle w:val="CommentReference"/>
        </w:rPr>
        <w:commentReference w:id="16"/>
      </w:r>
      <w:r w:rsidRPr="00A52879">
        <w:rPr>
          <w:rFonts w:ascii="Times New Roman" w:hAnsi="Times New Roman" w:cs="Times New Roman"/>
          <w:sz w:val="24"/>
          <w:szCs w:val="24"/>
        </w:rPr>
        <w:t xml:space="preserve">. </w:t>
      </w:r>
      <w:r w:rsidR="00B070ED" w:rsidRPr="00253F71">
        <w:rPr>
          <w:rFonts w:ascii="Times New Roman" w:hAnsi="Times New Roman" w:cs="Times New Roman"/>
          <w:sz w:val="24"/>
          <w:szCs w:val="24"/>
        </w:rPr>
        <w:t xml:space="preserve">One of the studies concluded that nutmeg hexane extract has anti-thymelanogenic potential as evidenced by inhibition of melanin synthesis, loss of cell surface protrusion, formation of fine cell walls, </w:t>
      </w:r>
      <w:r w:rsidR="00440FFD" w:rsidRPr="00253F71">
        <w:rPr>
          <w:rFonts w:ascii="Times New Roman" w:hAnsi="Times New Roman" w:cs="Times New Roman"/>
          <w:sz w:val="24"/>
          <w:szCs w:val="24"/>
        </w:rPr>
        <w:t xml:space="preserve">and </w:t>
      </w:r>
      <w:r w:rsidR="00B070ED" w:rsidRPr="00253F71">
        <w:rPr>
          <w:rFonts w:ascii="Times New Roman" w:hAnsi="Times New Roman" w:cs="Times New Roman"/>
          <w:sz w:val="24"/>
          <w:szCs w:val="24"/>
        </w:rPr>
        <w:t>decreased concentration of ergosterol, and hydrophobicity of cell surfaces</w:t>
      </w:r>
      <w:r w:rsidR="00E602EC" w:rsidRPr="00253F71">
        <w:rPr>
          <w:rFonts w:ascii="Times New Roman" w:hAnsi="Times New Roman" w:cs="Times New Roman"/>
          <w:sz w:val="24"/>
          <w:szCs w:val="24"/>
        </w:rPr>
        <w:t xml:space="preserve"> </w:t>
      </w:r>
      <w:r w:rsidR="00E602E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b5f36f7d-a9cb-43eb-a8ea-1b253a0798dc","http://www.mendeley.com/documents/?uuid=d2bb6864-61ce-470f-ad7e-0b35e7d050eb"]}],"mendeley":{"formattedCitation":"(Hoda et al., 2020)","plainTextFormattedCitation":"(Hoda et al., 2020)","previouslyFormattedCitation":"(Hoda et al., 2020)"},"properties":{"noteIndex":0},"schema":"https://github.com/citation-style-language/schema/raw/master/csl-citation.json"}</w:instrText>
      </w:r>
      <w:r w:rsidR="00E602E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oda et al., 2020)</w:t>
      </w:r>
      <w:r w:rsidR="00E602EC" w:rsidRPr="00253F71">
        <w:rPr>
          <w:rFonts w:ascii="Times New Roman" w:hAnsi="Times New Roman" w:cs="Times New Roman"/>
          <w:sz w:val="24"/>
          <w:szCs w:val="24"/>
        </w:rPr>
        <w:fldChar w:fldCharType="end"/>
      </w:r>
      <w:r w:rsidR="005F7C92" w:rsidRPr="00253F71">
        <w:rPr>
          <w:rFonts w:ascii="Times New Roman" w:hAnsi="Times New Roman" w:cs="Times New Roman"/>
          <w:sz w:val="24"/>
          <w:szCs w:val="24"/>
        </w:rPr>
        <w:t>.</w:t>
      </w:r>
      <w:r w:rsidR="00E602EC" w:rsidRPr="00253F71">
        <w:rPr>
          <w:rFonts w:ascii="Times New Roman" w:hAnsi="Times New Roman" w:cs="Times New Roman"/>
          <w:sz w:val="24"/>
          <w:szCs w:val="24"/>
        </w:rPr>
        <w:t xml:space="preserve"> </w:t>
      </w:r>
      <w:r w:rsidR="00F97F85" w:rsidRPr="00253F71">
        <w:rPr>
          <w:rFonts w:ascii="Times New Roman" w:hAnsi="Times New Roman" w:cs="Times New Roman"/>
          <w:sz w:val="24"/>
          <w:szCs w:val="24"/>
        </w:rPr>
        <w:t xml:space="preserve">The study also stated that if combined with antifungal drugs, the combination will help </w:t>
      </w:r>
      <w:r w:rsidR="00440FFD" w:rsidRPr="00253F71">
        <w:rPr>
          <w:rFonts w:ascii="Times New Roman" w:hAnsi="Times New Roman" w:cs="Times New Roman"/>
          <w:sz w:val="24"/>
          <w:szCs w:val="24"/>
        </w:rPr>
        <w:t>many</w:t>
      </w:r>
      <w:r w:rsidR="00F97F85" w:rsidRPr="00253F71">
        <w:rPr>
          <w:rFonts w:ascii="Times New Roman" w:hAnsi="Times New Roman" w:cs="Times New Roman"/>
          <w:sz w:val="24"/>
          <w:szCs w:val="24"/>
        </w:rPr>
        <w:t xml:space="preserve"> patients suffering from </w:t>
      </w:r>
      <w:r w:rsidR="002A47B3" w:rsidRPr="00253F71">
        <w:rPr>
          <w:rFonts w:ascii="Times New Roman" w:hAnsi="Times New Roman" w:cs="Times New Roman"/>
          <w:i/>
          <w:iCs/>
          <w:sz w:val="24"/>
          <w:szCs w:val="24"/>
        </w:rPr>
        <w:t>Aspergillus</w:t>
      </w:r>
      <w:r w:rsidR="00E602EC" w:rsidRPr="00253F71">
        <w:rPr>
          <w:rFonts w:ascii="Times New Roman" w:hAnsi="Times New Roman" w:cs="Times New Roman"/>
          <w:i/>
          <w:iCs/>
          <w:sz w:val="24"/>
          <w:szCs w:val="24"/>
        </w:rPr>
        <w:t xml:space="preserve"> </w:t>
      </w:r>
      <w:r w:rsidR="00F97F85" w:rsidRPr="00253F71">
        <w:rPr>
          <w:rFonts w:ascii="Times New Roman" w:hAnsi="Times New Roman" w:cs="Times New Roman"/>
          <w:i/>
          <w:iCs/>
          <w:sz w:val="24"/>
          <w:szCs w:val="24"/>
        </w:rPr>
        <w:t>f</w:t>
      </w:r>
      <w:r w:rsidR="00E602EC" w:rsidRPr="00253F71">
        <w:rPr>
          <w:rFonts w:ascii="Times New Roman" w:hAnsi="Times New Roman" w:cs="Times New Roman"/>
          <w:i/>
          <w:iCs/>
          <w:sz w:val="24"/>
          <w:szCs w:val="24"/>
        </w:rPr>
        <w:t>umigatus</w:t>
      </w:r>
      <w:r w:rsidR="00F97F85" w:rsidRPr="00253F71">
        <w:rPr>
          <w:rFonts w:ascii="Times New Roman" w:hAnsi="Times New Roman" w:cs="Times New Roman"/>
          <w:i/>
          <w:iCs/>
          <w:sz w:val="24"/>
          <w:szCs w:val="24"/>
        </w:rPr>
        <w:t xml:space="preserve"> </w:t>
      </w:r>
      <w:r w:rsidR="00F97F85" w:rsidRPr="00253F71">
        <w:rPr>
          <w:rFonts w:ascii="Times New Roman" w:hAnsi="Times New Roman" w:cs="Times New Roman"/>
          <w:sz w:val="24"/>
          <w:szCs w:val="24"/>
        </w:rPr>
        <w:t>infection</w:t>
      </w:r>
      <w:r w:rsidR="00E602EC" w:rsidRPr="00253F71">
        <w:rPr>
          <w:rFonts w:ascii="Times New Roman" w:hAnsi="Times New Roman" w:cs="Times New Roman"/>
          <w:i/>
          <w:iCs/>
          <w:sz w:val="24"/>
          <w:szCs w:val="24"/>
        </w:rPr>
        <w:t>.</w:t>
      </w:r>
    </w:p>
    <w:p w14:paraId="2AC59F62" w14:textId="4C00EED3" w:rsidR="00377E31"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Antifungal activities </w:t>
      </w:r>
    </w:p>
    <w:p w14:paraId="057B72AD" w14:textId="524C92ED" w:rsidR="009E5C58" w:rsidRPr="00253F71" w:rsidRDefault="00F97F85" w:rsidP="00867968">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The antimicrobial resistance that humans worry about</w:t>
      </w:r>
      <w:r w:rsidR="009B45BE" w:rsidRPr="00253F71">
        <w:rPr>
          <w:rFonts w:ascii="Times New Roman" w:hAnsi="Times New Roman" w:cs="Times New Roman"/>
          <w:sz w:val="24"/>
          <w:szCs w:val="24"/>
        </w:rPr>
        <w:t xml:space="preserve"> </w:t>
      </w:r>
      <w:r w:rsidR="002A47B3" w:rsidRPr="00253F71">
        <w:rPr>
          <w:rFonts w:ascii="Times New Roman" w:hAnsi="Times New Roman" w:cs="Times New Roman"/>
          <w:i/>
          <w:iCs/>
          <w:sz w:val="24"/>
          <w:szCs w:val="24"/>
        </w:rPr>
        <w:t>Candida albicans</w:t>
      </w:r>
      <w:r w:rsidR="002A47B3" w:rsidRPr="00253F71">
        <w:rPr>
          <w:rFonts w:ascii="Times New Roman" w:hAnsi="Times New Roman" w:cs="Times New Roman"/>
          <w:sz w:val="24"/>
          <w:szCs w:val="24"/>
        </w:rPr>
        <w:t xml:space="preserve"> </w:t>
      </w:r>
      <w:r w:rsidRPr="00253F71">
        <w:rPr>
          <w:rFonts w:ascii="Times New Roman" w:hAnsi="Times New Roman" w:cs="Times New Roman"/>
          <w:sz w:val="24"/>
          <w:szCs w:val="24"/>
        </w:rPr>
        <w:t>infection makes it one of the reasons</w:t>
      </w:r>
      <w:r w:rsidR="009B45BE"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to research nutmeg as a plant that </w:t>
      </w:r>
      <w:r w:rsidR="00EF5739" w:rsidRPr="00253F71">
        <w:rPr>
          <w:rFonts w:ascii="Times New Roman" w:hAnsi="Times New Roman" w:cs="Times New Roman"/>
          <w:sz w:val="24"/>
          <w:szCs w:val="24"/>
        </w:rPr>
        <w:t>can</w:t>
      </w:r>
      <w:r w:rsidRPr="00253F71">
        <w:rPr>
          <w:rFonts w:ascii="Times New Roman" w:hAnsi="Times New Roman" w:cs="Times New Roman"/>
          <w:sz w:val="24"/>
          <w:szCs w:val="24"/>
        </w:rPr>
        <w:t xml:space="preserve"> minimize the </w:t>
      </w:r>
      <w:r w:rsidR="00EF5739" w:rsidRPr="00253F71">
        <w:rPr>
          <w:rFonts w:ascii="Times New Roman" w:hAnsi="Times New Roman" w:cs="Times New Roman"/>
          <w:sz w:val="24"/>
          <w:szCs w:val="24"/>
        </w:rPr>
        <w:t>disease</w:t>
      </w:r>
      <w:r w:rsidR="00187278" w:rsidRPr="00253F71">
        <w:rPr>
          <w:rFonts w:ascii="Times New Roman" w:hAnsi="Times New Roman" w:cs="Times New Roman"/>
          <w:sz w:val="24"/>
          <w:szCs w:val="24"/>
        </w:rPr>
        <w:t xml:space="preserve"> </w:t>
      </w:r>
      <w:bookmarkStart w:id="17" w:name="_Hlk122634828"/>
      <w:r w:rsidR="00187278" w:rsidRPr="00253F71">
        <w:rPr>
          <w:rFonts w:ascii="Times New Roman" w:hAnsi="Times New Roman" w:cs="Times New Roman"/>
          <w:sz w:val="24"/>
          <w:szCs w:val="24"/>
        </w:rPr>
        <w:t>(</w:t>
      </w:r>
      <w:r w:rsidR="00187278" w:rsidRPr="00253F71">
        <w:rPr>
          <w:rFonts w:ascii="Times New Roman" w:hAnsi="Times New Roman" w:cs="Times New Roman"/>
          <w:sz w:val="24"/>
          <w:szCs w:val="24"/>
        </w:rPr>
        <w:fldChar w:fldCharType="begin" w:fldLock="1"/>
      </w:r>
      <w:r w:rsidR="00EC6760">
        <w:rPr>
          <w:rFonts w:ascii="Times New Roman" w:hAnsi="Times New Roman" w:cs="Times New Roman"/>
          <w:sz w:val="24"/>
          <w:szCs w:val="24"/>
        </w:rPr>
        <w:instrText>ADDIN CSL_CITATION {"citationItems":[{"id":"ITEM-1","itemData":{"DOI":"10.4103/jips.jips","author":[{"dropping-particle":"","family":"Iyer","given":"Meenakshi","non-dropping-particle":"","parse-names":false,"suffix":""},{"dropping-particle":"","family":"Gujjari","given":"Anil Kumar","non-dropping-particle":"","parse-names":false,"suffix":""},{"dropping-particle":"","family":"Gowda","given":"Vishakante","non-dropping-particle":"","parse-names":false,"suffix":""},{"dropping-particle":"","family":"Angadi","given":"Shridhar","non-dropping-particle":"","parse-names":false,"suffix":""}],"container-title":"Journal of Indian Prosthodontic Society","id":"ITEM-1","issue":"3","issued":{"date-parts":[["2017"]]},"page":"267–272","title":"Antifungal response of oral ‑ associated candidal reference strains ( American Type Culture Collection ) by supercritical fluid extract of nutmeg seeds for geriatric denture wearers : An in vitro screening study","type":"article-journal","volume":"17"},"uris":["http://www.mendeley.com/documents/?uuid=73c5c70e-4418-4a16-b828-7b17a1c08a44","http://www.mendeley.com/documents/?uuid=b3ec8cf2-75d7-4317-9335-c26045562f2a","http://www.mendeley.com/documents/?uuid=6aa9429d-0e19-489a-bb09-2a4bca0e3d33"]}],"mendeley":{"formattedCitation":"(Iyer et al., 2017)","manualFormatting":"Iyer et al. 2017)","plainTextFormattedCitation":"(Iyer et al., 2017)","previouslyFormattedCitation":"(Iyer et al., 2017)"},"properties":{"noteIndex":0},"schema":"https://github.com/citation-style-language/schema/raw/master/csl-citation.json"}</w:instrText>
      </w:r>
      <w:r w:rsidR="00187278" w:rsidRPr="00253F71">
        <w:rPr>
          <w:rFonts w:ascii="Times New Roman" w:hAnsi="Times New Roman" w:cs="Times New Roman"/>
          <w:sz w:val="24"/>
          <w:szCs w:val="24"/>
        </w:rPr>
        <w:fldChar w:fldCharType="separate"/>
      </w:r>
      <w:r w:rsidR="00187278" w:rsidRPr="00253F71">
        <w:rPr>
          <w:rFonts w:ascii="Times New Roman" w:hAnsi="Times New Roman" w:cs="Times New Roman"/>
          <w:noProof/>
          <w:sz w:val="24"/>
          <w:szCs w:val="24"/>
        </w:rPr>
        <w:t>Iyer et al. 2017)</w:t>
      </w:r>
      <w:r w:rsidR="00187278" w:rsidRPr="00253F71">
        <w:rPr>
          <w:rFonts w:ascii="Times New Roman" w:hAnsi="Times New Roman" w:cs="Times New Roman"/>
          <w:sz w:val="24"/>
          <w:szCs w:val="24"/>
        </w:rPr>
        <w:fldChar w:fldCharType="end"/>
      </w:r>
      <w:bookmarkEnd w:id="17"/>
      <w:r w:rsidRPr="00253F71">
        <w:rPr>
          <w:rFonts w:ascii="Times New Roman" w:hAnsi="Times New Roman" w:cs="Times New Roman"/>
          <w:sz w:val="24"/>
          <w:szCs w:val="24"/>
        </w:rPr>
        <w:t xml:space="preserve">. The </w:t>
      </w:r>
      <w:r w:rsidR="00EF5739" w:rsidRPr="00253F71">
        <w:rPr>
          <w:rFonts w:ascii="Times New Roman" w:hAnsi="Times New Roman" w:cs="Times New Roman"/>
          <w:sz w:val="24"/>
          <w:szCs w:val="24"/>
        </w:rPr>
        <w:t>study results</w:t>
      </w:r>
      <w:r w:rsidRPr="00253F71">
        <w:rPr>
          <w:rFonts w:ascii="Times New Roman" w:hAnsi="Times New Roman" w:cs="Times New Roman"/>
          <w:sz w:val="24"/>
          <w:szCs w:val="24"/>
        </w:rPr>
        <w:t xml:space="preserve"> show </w:t>
      </w:r>
      <w:r w:rsidR="00EF5739" w:rsidRPr="00253F71">
        <w:rPr>
          <w:rFonts w:ascii="Times New Roman" w:hAnsi="Times New Roman" w:cs="Times New Roman"/>
          <w:sz w:val="24"/>
          <w:szCs w:val="24"/>
        </w:rPr>
        <w:t xml:space="preserve">the </w:t>
      </w:r>
      <w:r w:rsidRPr="00253F71">
        <w:rPr>
          <w:rFonts w:ascii="Times New Roman" w:hAnsi="Times New Roman" w:cs="Times New Roman"/>
          <w:sz w:val="24"/>
          <w:szCs w:val="24"/>
        </w:rPr>
        <w:t>high bioactivity of nutmeg extract to fungal pathogens and may be a potential candidate for a po</w:t>
      </w:r>
      <w:r w:rsidR="00EF5739" w:rsidRPr="00253F71">
        <w:rPr>
          <w:rFonts w:ascii="Times New Roman" w:hAnsi="Times New Roman" w:cs="Times New Roman"/>
          <w:sz w:val="24"/>
          <w:szCs w:val="24"/>
        </w:rPr>
        <w:t>tent</w:t>
      </w:r>
      <w:r w:rsidRPr="00253F71">
        <w:rPr>
          <w:rFonts w:ascii="Times New Roman" w:hAnsi="Times New Roman" w:cs="Times New Roman"/>
          <w:sz w:val="24"/>
          <w:szCs w:val="24"/>
        </w:rPr>
        <w:t xml:space="preserve"> antifungal molecule. Nutmeg seed extract showed antimicrobial </w:t>
      </w:r>
      <w:r w:rsidRPr="00253F71">
        <w:rPr>
          <w:rFonts w:ascii="Times New Roman" w:hAnsi="Times New Roman" w:cs="Times New Roman"/>
          <w:sz w:val="24"/>
          <w:szCs w:val="24"/>
        </w:rPr>
        <w:lastRenderedPageBreak/>
        <w:t xml:space="preserve">activity at a </w:t>
      </w:r>
      <w:commentRangeStart w:id="18"/>
      <w:r w:rsidR="00400372" w:rsidRPr="00400372">
        <w:rPr>
          <w:rFonts w:ascii="Times New Roman" w:hAnsi="Times New Roman" w:cs="Times New Roman"/>
          <w:sz w:val="24"/>
          <w:szCs w:val="24"/>
        </w:rPr>
        <w:t xml:space="preserve">significant </w:t>
      </w:r>
      <w:commentRangeEnd w:id="18"/>
      <w:r w:rsidR="00400372">
        <w:rPr>
          <w:rStyle w:val="CommentReference"/>
        </w:rPr>
        <w:commentReference w:id="18"/>
      </w:r>
      <w:r w:rsidRPr="00253F71">
        <w:rPr>
          <w:rFonts w:ascii="Times New Roman" w:hAnsi="Times New Roman" w:cs="Times New Roman"/>
          <w:sz w:val="24"/>
          <w:szCs w:val="24"/>
        </w:rPr>
        <w:t xml:space="preserve">difference of 5% (P </w:t>
      </w:r>
      <w:r w:rsidR="00AF6AF3" w:rsidRPr="00AF6AF3">
        <w:rPr>
          <w:rFonts w:ascii="Times New Roman" w:hAnsi="Times New Roman" w:cs="Times New Roman"/>
          <w:sz w:val="24"/>
          <w:szCs w:val="24"/>
        </w:rPr>
        <w:t>≤</w:t>
      </w:r>
      <w:r w:rsidR="00AF6AF3">
        <w:rPr>
          <w:rFonts w:ascii="Times New Roman" w:hAnsi="Times New Roman" w:cs="Times New Roman"/>
          <w:sz w:val="24"/>
          <w:szCs w:val="24"/>
        </w:rPr>
        <w:t xml:space="preserve"> </w:t>
      </w:r>
      <w:r w:rsidRPr="00253F71">
        <w:rPr>
          <w:rFonts w:ascii="Times New Roman" w:hAnsi="Times New Roman" w:cs="Times New Roman"/>
          <w:sz w:val="24"/>
          <w:szCs w:val="24"/>
        </w:rPr>
        <w:t>0.05) during trials on n</w:t>
      </w:r>
      <w:r w:rsidR="00EF5739" w:rsidRPr="00253F71">
        <w:rPr>
          <w:rFonts w:ascii="Times New Roman" w:hAnsi="Times New Roman" w:cs="Times New Roman"/>
          <w:sz w:val="24"/>
          <w:szCs w:val="24"/>
        </w:rPr>
        <w:t>ystat</w:t>
      </w:r>
      <w:r w:rsidRPr="00253F71">
        <w:rPr>
          <w:rFonts w:ascii="Times New Roman" w:hAnsi="Times New Roman" w:cs="Times New Roman"/>
          <w:sz w:val="24"/>
          <w:szCs w:val="24"/>
        </w:rPr>
        <w:t>in. So nutmeg extract can meet the needs of developing effective and safe antifungal and antibacterial agents with few side effects</w:t>
      </w:r>
      <w:r w:rsidR="00A637A2" w:rsidRPr="00253F71">
        <w:rPr>
          <w:rFonts w:ascii="Times New Roman" w:hAnsi="Times New Roman" w:cs="Times New Roman"/>
          <w:sz w:val="24"/>
          <w:szCs w:val="24"/>
        </w:rPr>
        <w:t xml:space="preserve"> </w:t>
      </w:r>
      <w:r w:rsidR="008A649B"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515/chem-2021-0097","author":[{"dropping-particle":"","family":"Abutaha","given":"Nael","non-dropping-particle":"","parse-names":false,"suffix":""},{"dropping-particle":"","family":"Al-Keridis","given":"Lamya Ahmed","non-dropping-particle":"","parse-names":false,"suffix":""},{"dropping-particle":"","family":"Mohamed","given":"Rania Ali El Hadi","non-dropping-particle":"","parse-names":false,"suffix":""},{"dropping-particle":"","family":"AL-mekhlaf","given":"Fahd A.","non-dropping-particle":"","parse-names":false,"suffix":""}],"container-title":"Open Chemistry","id":"ITEM-1","issued":{"date-parts":[["2021"]]},"page":"1096-1107","title":"Potency and selectivity indices of Myristica fragrans Houtt . mace chloroform extract against non - clinical and clinical human pathogens","type":"article-journal"},"uris":["http://www.mendeley.com/documents/?uuid=3c4575f0-2306-453c-a5f8-6e8e5ce1193e","http://www.mendeley.com/documents/?uuid=a999136a-152f-4da8-8950-9f3cf679e61a"]}],"mendeley":{"formattedCitation":"(Abutaha et al., 2021)","plainTextFormattedCitation":"(Abutaha et al., 2021)","previouslyFormattedCitation":"(Abutaha et al., 2021)"},"properties":{"noteIndex":0},"schema":"https://github.com/citation-style-language/schema/raw/master/csl-citation.json"}</w:instrText>
      </w:r>
      <w:r w:rsidR="008A649B"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butaha et al., 2021)</w:t>
      </w:r>
      <w:r w:rsidR="008A649B" w:rsidRPr="00253F71">
        <w:rPr>
          <w:rFonts w:ascii="Times New Roman" w:hAnsi="Times New Roman" w:cs="Times New Roman"/>
          <w:sz w:val="24"/>
          <w:szCs w:val="24"/>
        </w:rPr>
        <w:fldChar w:fldCharType="end"/>
      </w:r>
      <w:r w:rsidR="00A637A2" w:rsidRPr="00253F71">
        <w:rPr>
          <w:rFonts w:ascii="Times New Roman" w:hAnsi="Times New Roman" w:cs="Times New Roman"/>
          <w:sz w:val="24"/>
          <w:szCs w:val="24"/>
        </w:rPr>
        <w:t>.</w:t>
      </w:r>
    </w:p>
    <w:p w14:paraId="78DDEDC2" w14:textId="46FF8BCB" w:rsidR="00377E31"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Anticancer activities </w:t>
      </w:r>
    </w:p>
    <w:p w14:paraId="60075727" w14:textId="2FCE297C" w:rsidR="00F97F85" w:rsidRPr="00253F71" w:rsidRDefault="00EF5739" w:rsidP="00F97F85">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E</w:t>
      </w:r>
      <w:r w:rsidR="00F97F85" w:rsidRPr="00253F71">
        <w:rPr>
          <w:rFonts w:ascii="Times New Roman" w:hAnsi="Times New Roman" w:cs="Times New Roman"/>
          <w:sz w:val="24"/>
          <w:szCs w:val="24"/>
        </w:rPr>
        <w:t>hydrodiisoeugenol (DEH, CAS: 83377-50-8) is a benzofurane-type neolignan extracted from nutmeg that has long been prescribed in Chinese medicine</w:t>
      </w:r>
      <w:r w:rsidR="00A80381" w:rsidRPr="00253F71">
        <w:rPr>
          <w:rFonts w:ascii="Times New Roman" w:hAnsi="Times New Roman" w:cs="Times New Roman"/>
          <w:sz w:val="24"/>
          <w:szCs w:val="24"/>
        </w:rPr>
        <w:t> </w:t>
      </w:r>
      <w:r w:rsidR="0040028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016/j.jpba.2017.07.045","ISSN":"0731-7085","abstract":"Dehydrodiisoeugenol (DDIE), a representative and major benzofuran-type neolignan in Myristica fragrans Houtt., shows anti-inflammatory and anti-bacterial actions. In order to better understand its pharmacological properties, xenobiotic metabolomics was used to determine the metabolic map of DDIE and its influence on endogenous metabolites. Total thirteen metabolites of DDIE were identified through in vivo and in vitro metabolism, and seven of them were reported for the first time in the present study. The identity of DDIE metabolites was achieved by comparison of the MS/MS fragmentation pattern with DDIE using ultra-performance chromatography electrospray ionization quadrupole time-of-flight mass spectrometry (UPLC-ESI- QTOFMS). Demethylation and ring-opening reaction were the major metabolic pathways for in vivo metabolism of DDIE. Recombinant cytochrome P450s (CYPs) screening revealed that CYP1A1 is a primary enzyme contributing to the formation of metabolites D1-D4. More importantly, the levels of two endogenous metabolites 2,8-dihydroxyquinoline and its glucuronide were significantly elevated in mouse urine after DDIE exposure, which explains in part its modulatory effects on gut microbiota. Taken together, these data contribute to the understanding of the disposition and pharmacological activities of DDIE in vivo.","author":[{"dropping-particle":"","family":"Lv","given":"Qian-Qian","non-dropping-particle":"","parse-names":false,"suffix":""},{"dropping-particle":"","family":"Yang","given":"Xiao-Nan","non-dropping-particle":"","parse-names":false,"suffix":""},{"dropping-particle":"","family":"Yan","given":"Dong-Mei","non-dropping-particle":"","parse-names":false,"suffix":""},{"dropping-particle":"","family":"Liang","given":"Wei-Qing","non-dropping-particle":"","parse-names":false,"suffix":""},{"dropping-particle":"","family":"Liu","given":"Hong-Ning","non-dropping-particle":"","parse-names":false,"suffix":""},{"dropping-particle":"","family":"Yang","given":"Xiu-Wei","non-dropping-particle":"","parse-names":false,"suffix":""},{"dropping-particle":"","family":"Li","given":"Fei","non-dropping-particle":"","parse-names":false,"suffix":""}],"container-title":"Journal of Pharmaceutical and Biomedical Analysis","id":"ITEM-1","issued":{"date-parts":[["2017"]]},"page":"725-733","title":"Metabolic profiling of dehydrodiisoeugenol using xenobiotic metabolomics","type":"article-journal","volume":"145"},"uris":["http://www.mendeley.com/documents/?uuid=efaf05ab-c047-4371-9db5-a6fccf2a0c58","http://www.mendeley.com/documents/?uuid=13ae24dc-7986-41a4-9910-c663ac596683"]}],"mendeley":{"formattedCitation":"(Lv et al., 2017)","plainTextFormattedCitation":"(Lv et al., 2017)","previouslyFormattedCitation":"(Lv et al., 2017)"},"properties":{"noteIndex":0},"schema":"https://github.com/citation-style-language/schema/raw/master/csl-citation.json"}</w:instrText>
      </w:r>
      <w:r w:rsidR="0040028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Lv et al., 2017)</w:t>
      </w:r>
      <w:r w:rsidR="00400285" w:rsidRPr="00253F71">
        <w:rPr>
          <w:rFonts w:ascii="Times New Roman" w:hAnsi="Times New Roman" w:cs="Times New Roman"/>
          <w:sz w:val="24"/>
          <w:szCs w:val="24"/>
        </w:rPr>
        <w:fldChar w:fldCharType="end"/>
      </w:r>
      <w:r w:rsidR="00400285" w:rsidRPr="00253F71">
        <w:rPr>
          <w:rFonts w:ascii="Times New Roman" w:hAnsi="Times New Roman" w:cs="Times New Roman"/>
          <w:sz w:val="24"/>
          <w:szCs w:val="24"/>
        </w:rPr>
        <w:t xml:space="preserve">. </w:t>
      </w:r>
      <w:r w:rsidR="00F97F85" w:rsidRPr="00253F71">
        <w:rPr>
          <w:rFonts w:ascii="Times New Roman" w:hAnsi="Times New Roman" w:cs="Times New Roman"/>
          <w:sz w:val="24"/>
          <w:szCs w:val="24"/>
        </w:rPr>
        <w:t>One of the studies has shown that DEH has a role in colorectal cancer that can represent a new treatment strategy with exceptional anticancer activity and low toxicity</w:t>
      </w:r>
      <w:r w:rsidR="005D0F96" w:rsidRPr="00253F71">
        <w:rPr>
          <w:rFonts w:ascii="Times New Roman" w:hAnsi="Times New Roman" w:cs="Times New Roman"/>
          <w:sz w:val="24"/>
          <w:szCs w:val="24"/>
        </w:rPr>
        <w:t xml:space="preserve"> </w:t>
      </w:r>
      <w:r w:rsidR="00053C22" w:rsidRPr="00253F71">
        <w:rPr>
          <w:rFonts w:ascii="Times New Roman" w:hAnsi="Times New Roman" w:cs="Times New Roman"/>
          <w:sz w:val="24"/>
          <w:szCs w:val="24"/>
        </w:rPr>
        <w:fldChar w:fldCharType="begin" w:fldLock="1"/>
      </w:r>
      <w:r w:rsidR="00632BB2">
        <w:rPr>
          <w:rFonts w:ascii="Times New Roman" w:hAnsi="Times New Roman" w:cs="Times New Roman"/>
          <w:sz w:val="24"/>
          <w:szCs w:val="24"/>
        </w:rPr>
        <w:instrText>ADDIN CSL_CITATION {"citationItems":[{"id":"ITEM-1","itemData":{"author":[{"dropping-particle":"","family":"Li","given":"Changhong","non-dropping-particle":"","parse-names":false,"suffix":""},{"dropping-particle":"","family":"Zhang","given":"Kui","non-dropping-particle":"","parse-names":false,"suffix":""},{"dropping-particle":"","family":"Pan","given":"Guangzhao","non-dropping-particle":"","parse-names":false,"suffix":""},{"dropping-particle":"","family":"Ji","given":"Haoyan","non-dropping-particle":"","parse-names":false,"suffix":""},{"dropping-particle":"","family":"Li","given":"Chongyang","non-dropping-particle":"","parse-names":false,"suffix":""},{"dropping-particle":"","family":"Wang","given":"Xiaowen","non-dropping-particle":"","parse-names":false,"suffix":""},{"dropping-particle":"","family":"Hu","given":"Xin","non-dropping-particle":"","parse-names":false,"suffix":""},{"dropping-particle":"","family":"Liu","given":"Ruochen","non-dropping-particle":"","parse-names":false,"suffix":""},{"dropping-particle":"","family":"Deng","given":"Longfei","non-dropping-particle":"","parse-names":false,"suffix":""},{"dropping-particle":"","family":"Wang","given":"Yi","non-dropping-particle":"","parse-names":false,"suffix":""},{"dropping-particle":"","family":"Yang","given":"Liqun","non-dropping-particle":"","parse-names":false,"suffix":""},{"dropping-particle":"","family":"Cui","given":"Hongjuan","non-dropping-particle":"","parse-names":false,"suffix":""}],"container-title":"Journal of Experimental &amp; Clinical Cancer Research","id":"ITEM-1","issued":{"date-parts":[["2021"]]},"page":"1-15","publisher":"Journal of Experimental &amp; Clinical Cancer Research","title":"Dehydrodiisoeugenol inhibits colorectal cancer growth by endoplasmic reticulum stress-induced autophagic pathways","type":"article-journal","volume":"9"},"uris":["http://www.mendeley.com/documents/?uuid=e2b25b9e-7a81-4025-9e53-3587bbe9b8bc","http://www.mendeley.com/documents/?uuid=413f3806-985c-4f5a-95b7-277979ae105b"]}],"mendeley":{"formattedCitation":"(C. Li et al., 2021)","plainTextFormattedCitation":"(C. Li et al., 2021)","previouslyFormattedCitation":"(C. Li et al., 2021)"},"properties":{"noteIndex":0},"schema":"https://github.com/citation-style-language/schema/raw/master/csl-citation.json"}</w:instrText>
      </w:r>
      <w:r w:rsidR="00053C22" w:rsidRPr="00253F71">
        <w:rPr>
          <w:rFonts w:ascii="Times New Roman" w:hAnsi="Times New Roman" w:cs="Times New Roman"/>
          <w:sz w:val="24"/>
          <w:szCs w:val="24"/>
        </w:rPr>
        <w:fldChar w:fldCharType="separate"/>
      </w:r>
      <w:r w:rsidR="00632BB2" w:rsidRPr="00632BB2">
        <w:rPr>
          <w:rFonts w:ascii="Times New Roman" w:hAnsi="Times New Roman" w:cs="Times New Roman"/>
          <w:noProof/>
          <w:sz w:val="24"/>
          <w:szCs w:val="24"/>
        </w:rPr>
        <w:t>(C. Li et al., 2021)</w:t>
      </w:r>
      <w:r w:rsidR="00053C22" w:rsidRPr="00253F71">
        <w:rPr>
          <w:rFonts w:ascii="Times New Roman" w:hAnsi="Times New Roman" w:cs="Times New Roman"/>
          <w:sz w:val="24"/>
          <w:szCs w:val="24"/>
        </w:rPr>
        <w:fldChar w:fldCharType="end"/>
      </w:r>
      <w:r w:rsidR="00053C22" w:rsidRPr="00253F71">
        <w:rPr>
          <w:rFonts w:ascii="Times New Roman" w:hAnsi="Times New Roman" w:cs="Times New Roman"/>
          <w:sz w:val="24"/>
          <w:szCs w:val="24"/>
        </w:rPr>
        <w:t xml:space="preserve">. </w:t>
      </w:r>
      <w:r w:rsidR="00F97F85" w:rsidRPr="00253F71">
        <w:rPr>
          <w:rFonts w:ascii="Times New Roman" w:hAnsi="Times New Roman" w:cs="Times New Roman"/>
          <w:sz w:val="24"/>
          <w:szCs w:val="24"/>
        </w:rPr>
        <w:t xml:space="preserve">The </w:t>
      </w:r>
      <w:r w:rsidRPr="00253F71">
        <w:rPr>
          <w:rFonts w:ascii="Times New Roman" w:hAnsi="Times New Roman" w:cs="Times New Roman"/>
          <w:sz w:val="24"/>
          <w:szCs w:val="24"/>
        </w:rPr>
        <w:t>part</w:t>
      </w:r>
      <w:r w:rsidR="00F97F85" w:rsidRPr="00253F71">
        <w:rPr>
          <w:rFonts w:ascii="Times New Roman" w:hAnsi="Times New Roman" w:cs="Times New Roman"/>
          <w:sz w:val="24"/>
          <w:szCs w:val="24"/>
        </w:rPr>
        <w:t xml:space="preserve"> of DEH is obtained based on the research process by inhibiting cell growth and proliferation</w:t>
      </w:r>
      <w:r w:rsidRPr="00253F71">
        <w:rPr>
          <w:rFonts w:ascii="Times New Roman" w:hAnsi="Times New Roman" w:cs="Times New Roman"/>
          <w:sz w:val="24"/>
          <w:szCs w:val="24"/>
        </w:rPr>
        <w:t xml:space="preserve"> and</w:t>
      </w:r>
      <w:r w:rsidR="00F97F85" w:rsidRPr="00253F71">
        <w:rPr>
          <w:rFonts w:ascii="Times New Roman" w:hAnsi="Times New Roman" w:cs="Times New Roman"/>
          <w:sz w:val="24"/>
          <w:szCs w:val="24"/>
        </w:rPr>
        <w:t xml:space="preserve"> inducing ERS-autophagy to exert a</w:t>
      </w:r>
      <w:r w:rsidR="00EB0758">
        <w:rPr>
          <w:rFonts w:ascii="Times New Roman" w:hAnsi="Times New Roman" w:cs="Times New Roman"/>
          <w:sz w:val="24"/>
          <w:szCs w:val="24"/>
        </w:rPr>
        <w:t>n apparent</w:t>
      </w:r>
      <w:r w:rsidR="00F97F85" w:rsidRPr="00253F71">
        <w:rPr>
          <w:rFonts w:ascii="Times New Roman" w:hAnsi="Times New Roman" w:cs="Times New Roman"/>
          <w:sz w:val="24"/>
          <w:szCs w:val="24"/>
        </w:rPr>
        <w:t xml:space="preserve"> anticancer effect on colorectal cancer cells</w:t>
      </w:r>
      <w:r w:rsidR="00EC6760">
        <w:rPr>
          <w:rFonts w:ascii="Times New Roman" w:hAnsi="Times New Roman" w:cs="Times New Roman"/>
          <w:sz w:val="24"/>
          <w:szCs w:val="24"/>
        </w:rPr>
        <w:t xml:space="preserve"> </w:t>
      </w:r>
      <w:commentRangeStart w:id="19"/>
      <w:r w:rsidR="00EC6760">
        <w:rPr>
          <w:rFonts w:ascii="Times New Roman" w:hAnsi="Times New Roman" w:cs="Times New Roman"/>
          <w:sz w:val="24"/>
          <w:szCs w:val="24"/>
        </w:rPr>
        <w:fldChar w:fldCharType="begin" w:fldLock="1"/>
      </w:r>
      <w:r w:rsidR="00EC6760">
        <w:rPr>
          <w:rFonts w:ascii="Times New Roman" w:hAnsi="Times New Roman" w:cs="Times New Roman"/>
          <w:sz w:val="24"/>
          <w:szCs w:val="24"/>
        </w:rPr>
        <w:instrText>ADDIN CSL_CITATION {"citationItems":[{"id":"ITEM-1","itemData":{"author":[{"dropping-particle":"","family":"Li","given":"Changhong","non-dropping-particle":"","parse-names":false,"suffix":""},{"dropping-particle":"","family":"Zhang","given":"Kui","non-dropping-particle":"","parse-names":false,"suffix":""},{"dropping-particle":"","family":"Pan","given":"Guangzhao","non-dropping-particle":"","parse-names":false,"suffix":""},{"dropping-particle":"","family":"Ji","given":"Haoyan","non-dropping-particle":"","parse-names":false,"suffix":""},{"dropping-particle":"","family":"Li","given":"Chongyang","non-dropping-particle":"","parse-names":false,"suffix":""},{"dropping-particle":"","family":"Wang","given":"Xiaowen","non-dropping-particle":"","parse-names":false,"suffix":""},{"dropping-particle":"","family":"Hu","given":"Xin","non-dropping-particle":"","parse-names":false,"suffix":""},{"dropping-particle":"","family":"Liu","given":"Ruochen","non-dropping-particle":"","parse-names":false,"suffix":""},{"dropping-particle":"","family":"Deng","given":"Longfei","non-dropping-particle":"","parse-names":false,"suffix":""},{"dropping-particle":"","family":"Wang","given":"Yi","non-dropping-particle":"","parse-names":false,"suffix":""},{"dropping-particle":"","family":"Yang","given":"Liqun","non-dropping-particle":"","parse-names":false,"suffix":""},{"dropping-particle":"","family":"Cui","given":"Hongjuan","non-dropping-particle":"","parse-names":false,"suffix":""}],"container-title":"Journal of Experimental &amp; Clinical Cancer Research","id":"ITEM-1","issued":{"date-parts":[["2021"]]},"page":"1-15","publisher":"Journal of Experimental &amp; Clinical Cancer Research","title":"Dehydrodiisoeugenol inhibits colorectal cancer growth by endoplasmic reticulum stress-induced autophagic pathways","type":"article-journal","volume":"9"},"uris":["http://www.mendeley.com/documents/?uuid=e2b25b9e-7a81-4025-9e53-3587bbe9b8bc"]}],"mendeley":{"formattedCitation":"(C. Li et al., 2021)","plainTextFormattedCitation":"(C. Li et al., 2021)"},"properties":{"noteIndex":0},"schema":"https://github.com/citation-style-language/schema/raw/master/csl-citation.json"}</w:instrText>
      </w:r>
      <w:r w:rsidR="00EC6760">
        <w:rPr>
          <w:rFonts w:ascii="Times New Roman" w:hAnsi="Times New Roman" w:cs="Times New Roman"/>
          <w:sz w:val="24"/>
          <w:szCs w:val="24"/>
        </w:rPr>
        <w:fldChar w:fldCharType="separate"/>
      </w:r>
      <w:r w:rsidR="00EC6760" w:rsidRPr="00EC6760">
        <w:rPr>
          <w:rFonts w:ascii="Times New Roman" w:hAnsi="Times New Roman" w:cs="Times New Roman"/>
          <w:noProof/>
          <w:sz w:val="24"/>
          <w:szCs w:val="24"/>
        </w:rPr>
        <w:t>(C. Li et al., 2021)</w:t>
      </w:r>
      <w:r w:rsidR="00EC6760">
        <w:rPr>
          <w:rFonts w:ascii="Times New Roman" w:hAnsi="Times New Roman" w:cs="Times New Roman"/>
          <w:sz w:val="24"/>
          <w:szCs w:val="24"/>
        </w:rPr>
        <w:fldChar w:fldCharType="end"/>
      </w:r>
      <w:r w:rsidR="00F97F85" w:rsidRPr="00253F71">
        <w:rPr>
          <w:rFonts w:ascii="Times New Roman" w:hAnsi="Times New Roman" w:cs="Times New Roman"/>
          <w:sz w:val="24"/>
          <w:szCs w:val="24"/>
        </w:rPr>
        <w:t xml:space="preserve">. </w:t>
      </w:r>
      <w:commentRangeEnd w:id="19"/>
      <w:r w:rsidR="006A47CA">
        <w:rPr>
          <w:rStyle w:val="CommentReference"/>
        </w:rPr>
        <w:commentReference w:id="19"/>
      </w:r>
    </w:p>
    <w:p w14:paraId="06B58474" w14:textId="371C68EB" w:rsidR="00575E0B" w:rsidRPr="00253F71" w:rsidRDefault="00EF5739" w:rsidP="007A7295">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M</w:t>
      </w:r>
      <w:r w:rsidR="00F97F85" w:rsidRPr="00253F71">
        <w:rPr>
          <w:rFonts w:ascii="Times New Roman" w:hAnsi="Times New Roman" w:cs="Times New Roman"/>
          <w:sz w:val="24"/>
          <w:szCs w:val="24"/>
        </w:rPr>
        <w:t xml:space="preserve">yristicin </w:t>
      </w:r>
      <w:r w:rsidRPr="00253F71">
        <w:rPr>
          <w:rFonts w:ascii="Times New Roman" w:hAnsi="Times New Roman" w:cs="Times New Roman"/>
          <w:sz w:val="24"/>
          <w:szCs w:val="24"/>
        </w:rPr>
        <w:t>can potentially be a therapeutic agent for liver carcinoma that can</w:t>
      </w:r>
      <w:r w:rsidR="00F97F85" w:rsidRPr="00253F71">
        <w:rPr>
          <w:rFonts w:ascii="Times New Roman" w:hAnsi="Times New Roman" w:cs="Times New Roman"/>
          <w:sz w:val="24"/>
          <w:szCs w:val="24"/>
        </w:rPr>
        <w:t xml:space="preserve"> prevent the biological behavior of malignant liver carcinoma cells by inhibiting the signaling pathway</w:t>
      </w:r>
      <w:r w:rsidR="00592C8A" w:rsidRPr="00253F71">
        <w:rPr>
          <w:rFonts w:ascii="Times New Roman" w:hAnsi="Times New Roman" w:cs="Times New Roman"/>
          <w:sz w:val="24"/>
          <w:szCs w:val="24"/>
        </w:rPr>
        <w:t xml:space="preserve"> PI3K/Akt/mTOR</w:t>
      </w:r>
      <w:r w:rsidR="0079304E" w:rsidRPr="00253F71">
        <w:rPr>
          <w:rFonts w:ascii="Times New Roman" w:hAnsi="Times New Roman" w:cs="Times New Roman"/>
          <w:sz w:val="24"/>
          <w:szCs w:val="24"/>
        </w:rPr>
        <w:t xml:space="preserve"> </w:t>
      </w:r>
      <w:r w:rsidR="00B74A28" w:rsidRPr="00253F71">
        <w:rPr>
          <w:rFonts w:ascii="Times New Roman" w:hAnsi="Times New Roman" w:cs="Times New Roman"/>
          <w:sz w:val="24"/>
          <w:szCs w:val="24"/>
        </w:rPr>
        <w:fldChar w:fldCharType="begin" w:fldLock="1"/>
      </w:r>
      <w:r w:rsidR="00632BB2">
        <w:rPr>
          <w:rFonts w:ascii="Times New Roman" w:hAnsi="Times New Roman" w:cs="Times New Roman"/>
          <w:sz w:val="24"/>
          <w:szCs w:val="24"/>
        </w:rPr>
        <w:instrText>ADDIN CSL_CITATION {"citationItems":[{"id":"ITEM-1","itemData":{"DOI":"10.1080/13880209.2021.1961825","author":[{"dropping-particle":"","family":"Bao","given":"Hailan","non-dropping-particle":"","parse-names":false,"suffix":""},{"dropping-particle":"","family":"Muge","given":"Qi","non-dropping-particle":"","parse-names":false,"suffix":""}],"container-title":"Pharmaceutical Biology","id":"ITEM-1","issue":"1","issued":{"date-parts":[["2021"]]},"page":"1126-1132","publisher":"Taylor &amp; Francis","title":"Anticancer effect of myristicin on hepatic carcinoma and related molecular mechanism","type":"article-journal","volume":"59"},"uris":["http://www.mendeley.com/documents/?uuid=d5519265-db68-491d-8510-90782baa27ea","http://www.mendeley.com/documents/?uuid=328a9c16-b75d-405e-b843-854ec87c2212"]}],"mendeley":{"formattedCitation":"(Bao &amp; Muge, 2021)","plainTextFormattedCitation":"(Bao &amp; Muge, 2021)","previouslyFormattedCitation":"(Bao &amp; Muge, 2021)"},"properties":{"noteIndex":0},"schema":"https://github.com/citation-style-language/schema/raw/master/csl-citation.json"}</w:instrText>
      </w:r>
      <w:r w:rsidR="00B74A28" w:rsidRPr="00253F71">
        <w:rPr>
          <w:rFonts w:ascii="Times New Roman" w:hAnsi="Times New Roman" w:cs="Times New Roman"/>
          <w:sz w:val="24"/>
          <w:szCs w:val="24"/>
        </w:rPr>
        <w:fldChar w:fldCharType="separate"/>
      </w:r>
      <w:r w:rsidR="00632BB2" w:rsidRPr="00632BB2">
        <w:rPr>
          <w:rFonts w:ascii="Times New Roman" w:hAnsi="Times New Roman" w:cs="Times New Roman"/>
          <w:noProof/>
          <w:sz w:val="24"/>
          <w:szCs w:val="24"/>
        </w:rPr>
        <w:t>(Bao &amp; Muge, 2021)</w:t>
      </w:r>
      <w:r w:rsidR="00B74A28" w:rsidRPr="00253F71">
        <w:rPr>
          <w:rFonts w:ascii="Times New Roman" w:hAnsi="Times New Roman" w:cs="Times New Roman"/>
          <w:sz w:val="24"/>
          <w:szCs w:val="24"/>
        </w:rPr>
        <w:fldChar w:fldCharType="end"/>
      </w:r>
      <w:r w:rsidR="00B74A28" w:rsidRPr="00253F71">
        <w:rPr>
          <w:rFonts w:ascii="Times New Roman" w:hAnsi="Times New Roman" w:cs="Times New Roman"/>
          <w:sz w:val="24"/>
          <w:szCs w:val="24"/>
        </w:rPr>
        <w:t>.</w:t>
      </w:r>
      <w:r w:rsidR="00D24C6D" w:rsidRPr="00253F71">
        <w:rPr>
          <w:rFonts w:ascii="Times New Roman" w:hAnsi="Times New Roman" w:cs="Times New Roman"/>
          <w:sz w:val="24"/>
          <w:szCs w:val="24"/>
        </w:rPr>
        <w:t xml:space="preserve"> </w:t>
      </w:r>
      <w:r w:rsidR="007A7295" w:rsidRPr="00253F71">
        <w:rPr>
          <w:rFonts w:ascii="Times New Roman" w:hAnsi="Times New Roman" w:cs="Times New Roman"/>
          <w:sz w:val="24"/>
          <w:szCs w:val="24"/>
        </w:rPr>
        <w:fldChar w:fldCharType="begin" w:fldLock="1"/>
      </w:r>
      <w:r w:rsidR="00632BB2">
        <w:rPr>
          <w:rFonts w:ascii="Times New Roman" w:hAnsi="Times New Roman" w:cs="Times New Roman"/>
          <w:sz w:val="24"/>
          <w:szCs w:val="24"/>
        </w:rPr>
        <w:instrText>ADDIN CSL_CITATION {"citationItems":[{"id":"ITEM-1","itemData":{"DOI":"10.1021/pr5013152.Modulation","author":[{"dropping-particle":"","family":"Li","given":"Fei","non-dropping-particle":"","parse-names":false,"suffix":""},{"dropping-particle":"","family":"Yang","given":"Xiu-wei","non-dropping-particle":"","parse-names":false,"suffix":""},{"dropping-particle":"","family":"Krausz","given":"Kristopher W","non-dropping-particle":"","parse-names":false,"suffix":""},{"dropping-particle":"","family":"Nichols","given":"Robert G","non-dropping-particle":"","parse-names":false,"suffix":""},{"dropping-particle":"","family":"Xu","given":"Wei","non-dropping-particle":"","parse-names":false,"suffix":""},{"dropping-particle":"","family":"Andrew","given":"D","non-dropping-particle":"","parse-names":false,"suffix":""},{"dropping-particle":"","family":"Gonzalez","given":"Frank J","non-dropping-particle":"","parse-names":false,"suffix":""}],"container-title":"J Proteome Research","id":"ITEM-1","issue":"4","issued":{"date-parts":[["2019"]]},"page":"1937-1946","title":"Modulation of Colon Cancer by Nutmeg","type":"article-journal","volume":"14"},"uris":["http://www.mendeley.com/documents/?uuid=dc7a9df1-f005-4451-9ef8-b2a7578ea20d","http://www.mendeley.com/documents/?uuid=134a948a-8569-4881-a3aa-ae6b9b510966","http://www.mendeley.com/documents/?uuid=11e8aae5-dabc-49ae-a8b7-30c3da3fd92a"]}],"mendeley":{"formattedCitation":"(F. Li et al., 2019)","manualFormatting":"F. Li et al. (2019)","plainTextFormattedCitation":"(F. Li et al., 2019)","previouslyFormattedCitation":"(F. Li et al., 2019)"},"properties":{"noteIndex":0},"schema":"https://github.com/citation-style-language/schema/raw/master/csl-citation.json"}</w:instrText>
      </w:r>
      <w:r w:rsidR="007A7295" w:rsidRPr="00253F71">
        <w:rPr>
          <w:rFonts w:ascii="Times New Roman" w:hAnsi="Times New Roman" w:cs="Times New Roman"/>
          <w:sz w:val="24"/>
          <w:szCs w:val="24"/>
        </w:rPr>
        <w:fldChar w:fldCharType="separate"/>
      </w:r>
      <w:r w:rsidR="007A7295" w:rsidRPr="00253F71">
        <w:rPr>
          <w:rFonts w:ascii="Times New Roman" w:hAnsi="Times New Roman" w:cs="Times New Roman"/>
          <w:noProof/>
          <w:sz w:val="24"/>
          <w:szCs w:val="24"/>
        </w:rPr>
        <w:t>F. Li et al. (2019)</w:t>
      </w:r>
      <w:r w:rsidR="007A7295" w:rsidRPr="00253F71">
        <w:rPr>
          <w:rFonts w:ascii="Times New Roman" w:hAnsi="Times New Roman" w:cs="Times New Roman"/>
          <w:sz w:val="24"/>
          <w:szCs w:val="24"/>
        </w:rPr>
        <w:fldChar w:fldCharType="end"/>
      </w:r>
      <w:r w:rsidR="007A7295" w:rsidRPr="00253F71">
        <w:rPr>
          <w:rFonts w:ascii="Times New Roman" w:hAnsi="Times New Roman" w:cs="Times New Roman"/>
          <w:sz w:val="24"/>
          <w:szCs w:val="24"/>
        </w:rPr>
        <w:t xml:space="preserve"> state that nutmeg </w:t>
      </w:r>
      <w:r w:rsidRPr="00253F71">
        <w:rPr>
          <w:rFonts w:ascii="Times New Roman" w:hAnsi="Times New Roman" w:cs="Times New Roman"/>
          <w:sz w:val="24"/>
          <w:szCs w:val="24"/>
        </w:rPr>
        <w:t>can</w:t>
      </w:r>
      <w:r w:rsidR="007A7295" w:rsidRPr="00253F71">
        <w:rPr>
          <w:rFonts w:ascii="Times New Roman" w:hAnsi="Times New Roman" w:cs="Times New Roman"/>
          <w:sz w:val="24"/>
          <w:szCs w:val="24"/>
        </w:rPr>
        <w:t xml:space="preserve"> treat pathogenic bacteria associated with gastrointestinal diseases, reduce colon cancer, and improve metabolic disorders by regulating microbial metabolism in the gut</w:t>
      </w:r>
      <w:r w:rsidRPr="00253F71">
        <w:rPr>
          <w:rFonts w:ascii="Times New Roman" w:hAnsi="Times New Roman" w:cs="Times New Roman"/>
          <w:sz w:val="24"/>
          <w:szCs w:val="24"/>
        </w:rPr>
        <w:t>,</w:t>
      </w:r>
      <w:r w:rsidR="007A7295" w:rsidRPr="00253F71">
        <w:rPr>
          <w:rFonts w:ascii="Times New Roman" w:hAnsi="Times New Roman" w:cs="Times New Roman"/>
          <w:sz w:val="24"/>
          <w:szCs w:val="24"/>
        </w:rPr>
        <w:t xml:space="preserve"> </w:t>
      </w:r>
      <w:r w:rsidRPr="00253F71">
        <w:rPr>
          <w:rFonts w:ascii="Times New Roman" w:hAnsi="Times New Roman" w:cs="Times New Roman"/>
          <w:sz w:val="24"/>
          <w:szCs w:val="24"/>
        </w:rPr>
        <w:t>which</w:t>
      </w:r>
      <w:r w:rsidR="007A7295" w:rsidRPr="00253F71">
        <w:rPr>
          <w:rFonts w:ascii="Times New Roman" w:hAnsi="Times New Roman" w:cs="Times New Roman"/>
          <w:sz w:val="24"/>
          <w:szCs w:val="24"/>
        </w:rPr>
        <w:t xml:space="preserve"> can </w:t>
      </w:r>
      <w:r w:rsidRPr="00253F71">
        <w:rPr>
          <w:rFonts w:ascii="Times New Roman" w:hAnsi="Times New Roman" w:cs="Times New Roman"/>
          <w:sz w:val="24"/>
          <w:szCs w:val="24"/>
        </w:rPr>
        <w:t>be</w:t>
      </w:r>
      <w:r w:rsidR="007A7295" w:rsidRPr="00253F71">
        <w:rPr>
          <w:rFonts w:ascii="Times New Roman" w:hAnsi="Times New Roman" w:cs="Times New Roman"/>
          <w:sz w:val="24"/>
          <w:szCs w:val="24"/>
        </w:rPr>
        <w:t xml:space="preserve"> a potential method to treat colon cancer. Other studies have shown that nutmeg leaf methanol extract not only induces cytotoxicity and mutagenesis at higher concentrations but indirectly inhibits the induction of mutagenic agents without significant mutagenesis</w:t>
      </w:r>
      <w:r w:rsidRPr="00253F71">
        <w:rPr>
          <w:rFonts w:ascii="Times New Roman" w:hAnsi="Times New Roman" w:cs="Times New Roman"/>
          <w:sz w:val="24"/>
          <w:szCs w:val="24"/>
        </w:rPr>
        <w:t>;</w:t>
      </w:r>
      <w:r w:rsidR="007A7295" w:rsidRPr="00253F71">
        <w:rPr>
          <w:rFonts w:ascii="Times New Roman" w:hAnsi="Times New Roman" w:cs="Times New Roman"/>
          <w:sz w:val="24"/>
          <w:szCs w:val="24"/>
        </w:rPr>
        <w:t xml:space="preserve"> thus could be a promising candidate for cancer treatment therapy</w:t>
      </w:r>
      <w:r w:rsidR="000F326B" w:rsidRPr="00253F71">
        <w:rPr>
          <w:rFonts w:ascii="Times New Roman" w:hAnsi="Times New Roman" w:cs="Times New Roman"/>
          <w:sz w:val="24"/>
          <w:szCs w:val="24"/>
        </w:rPr>
        <w:t xml:space="preserve"> </w:t>
      </w:r>
      <w:r w:rsidR="000F326B"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000F326B"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kinboro et al., 2012)</w:t>
      </w:r>
      <w:r w:rsidR="000F326B" w:rsidRPr="00253F71">
        <w:rPr>
          <w:rFonts w:ascii="Times New Roman" w:hAnsi="Times New Roman" w:cs="Times New Roman"/>
          <w:sz w:val="24"/>
          <w:szCs w:val="24"/>
        </w:rPr>
        <w:fldChar w:fldCharType="end"/>
      </w:r>
      <w:r w:rsidR="006D4C45" w:rsidRPr="00253F71">
        <w:rPr>
          <w:rFonts w:ascii="Times New Roman" w:hAnsi="Times New Roman" w:cs="Times New Roman"/>
          <w:sz w:val="24"/>
          <w:szCs w:val="24"/>
        </w:rPr>
        <w:t>.</w:t>
      </w:r>
    </w:p>
    <w:p w14:paraId="2446ADF7" w14:textId="77777777" w:rsidR="006D4C45" w:rsidRPr="008B0F52" w:rsidRDefault="006D4C45" w:rsidP="00A14919">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Neuroprotective effects</w:t>
      </w:r>
    </w:p>
    <w:p w14:paraId="68190E4E" w14:textId="18A0F363" w:rsidR="006D4C45" w:rsidRPr="00253F71" w:rsidRDefault="007A7295" w:rsidP="006D4C45">
      <w:pPr>
        <w:spacing w:after="120" w:line="276" w:lineRule="auto"/>
        <w:ind w:firstLine="720"/>
        <w:jc w:val="both"/>
        <w:rPr>
          <w:rFonts w:ascii="Times New Roman" w:hAnsi="Times New Roman" w:cs="Times New Roman"/>
          <w:sz w:val="24"/>
          <w:szCs w:val="24"/>
        </w:rPr>
      </w:pPr>
      <w:bookmarkStart w:id="20" w:name="_Hlk99789403"/>
      <w:r w:rsidRPr="00253F71">
        <w:rPr>
          <w:rFonts w:ascii="Times New Roman" w:hAnsi="Times New Roman" w:cs="Times New Roman"/>
          <w:sz w:val="24"/>
          <w:szCs w:val="24"/>
        </w:rPr>
        <w:t>Nutmeg increased levels of serotonin (5-HT), norepinephrine, and dopamine in the hippocampus of rats. The data show that nutmeg can target and regulate multiple pathways involved in the underlying molecular therapy mechanisms proving therapeutic effects in the prevention and treatment of neurodegenerative diseases</w:t>
      </w:r>
      <w:r w:rsidR="006D4C45" w:rsidRPr="00253F71">
        <w:rPr>
          <w:rFonts w:ascii="Times New Roman" w:hAnsi="Times New Roman" w:cs="Times New Roman"/>
          <w:sz w:val="24"/>
          <w:szCs w:val="24"/>
        </w:rPr>
        <w:t xml:space="preserve"> </w:t>
      </w:r>
      <w:bookmarkEnd w:id="20"/>
      <w:r w:rsidR="006D4C4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mendeley":{"formattedCitation":"(Plaingam et al., 2017)","plainTextFormattedCitation":"(Plaingam et al., 2017)","previouslyFormattedCitation":"(Plaingam et al., 2017)"},"properties":{"noteIndex":0},"schema":"https://github.com/citation-style-language/schema/raw/master/csl-citation.json"}</w:instrText>
      </w:r>
      <w:r w:rsidR="006D4C4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laingam et al., 2017)</w:t>
      </w:r>
      <w:r w:rsidR="006D4C45" w:rsidRPr="00253F71">
        <w:rPr>
          <w:rFonts w:ascii="Times New Roman" w:hAnsi="Times New Roman" w:cs="Times New Roman"/>
          <w:sz w:val="24"/>
          <w:szCs w:val="24"/>
        </w:rPr>
        <w:fldChar w:fldCharType="end"/>
      </w:r>
      <w:r w:rsidR="006D4C45"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A study reported the </w:t>
      </w:r>
      <w:r w:rsidR="00EF5739" w:rsidRPr="00253F71">
        <w:rPr>
          <w:rFonts w:ascii="Times New Roman" w:hAnsi="Times New Roman" w:cs="Times New Roman"/>
          <w:sz w:val="24"/>
          <w:szCs w:val="24"/>
        </w:rPr>
        <w:t>resul</w:t>
      </w:r>
      <w:r w:rsidRPr="00253F71">
        <w:rPr>
          <w:rFonts w:ascii="Times New Roman" w:hAnsi="Times New Roman" w:cs="Times New Roman"/>
          <w:sz w:val="24"/>
          <w:szCs w:val="24"/>
        </w:rPr>
        <w:t xml:space="preserve">ts of nutmeg on the endocannabinoid system on the tissues of complex neuromodulators involved in various physiological functions such as appetite, pain, reward, </w:t>
      </w:r>
      <w:commentRangeStart w:id="21"/>
      <w:r w:rsidRPr="00253F71">
        <w:rPr>
          <w:rFonts w:ascii="Times New Roman" w:hAnsi="Times New Roman" w:cs="Times New Roman"/>
          <w:sz w:val="24"/>
          <w:szCs w:val="24"/>
        </w:rPr>
        <w:t>motor</w:t>
      </w:r>
      <w:r w:rsidR="001A26E9">
        <w:rPr>
          <w:rFonts w:ascii="Times New Roman" w:hAnsi="Times New Roman" w:cs="Times New Roman"/>
          <w:sz w:val="24"/>
          <w:szCs w:val="24"/>
        </w:rPr>
        <w:t>ic</w:t>
      </w:r>
      <w:r w:rsidRPr="00253F71">
        <w:rPr>
          <w:rFonts w:ascii="Times New Roman" w:hAnsi="Times New Roman" w:cs="Times New Roman"/>
          <w:sz w:val="24"/>
          <w:szCs w:val="24"/>
        </w:rPr>
        <w:t xml:space="preserve"> </w:t>
      </w:r>
      <w:commentRangeEnd w:id="21"/>
      <w:r w:rsidR="002E4BF2">
        <w:rPr>
          <w:rStyle w:val="CommentReference"/>
        </w:rPr>
        <w:commentReference w:id="21"/>
      </w:r>
      <w:r w:rsidRPr="00253F71">
        <w:rPr>
          <w:rFonts w:ascii="Times New Roman" w:hAnsi="Times New Roman" w:cs="Times New Roman"/>
          <w:sz w:val="24"/>
          <w:szCs w:val="24"/>
        </w:rPr>
        <w:t>control, memory, and cognition</w:t>
      </w:r>
      <w:r w:rsidR="006D4C45" w:rsidRPr="00253F71">
        <w:rPr>
          <w:rFonts w:ascii="Times New Roman" w:hAnsi="Times New Roman" w:cs="Times New Roman"/>
          <w:sz w:val="24"/>
          <w:szCs w:val="24"/>
        </w:rPr>
        <w:t xml:space="preserve"> </w:t>
      </w:r>
      <w:r w:rsidR="006D4C4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3880209.2016.1194864","author":[{"dropping-particle":"","family":"El-Alfy","given":"Abir T.","non-dropping-particle":"","parse-names":false,"suffix":""},{"dropping-particle":"","family":"Joseph","given":"Sharon","non-dropping-particle":"","parse-names":false,"suffix":""},{"dropping-particle":"","family":"Brahmbhatt","given":"Akshar","non-dropping-particle":"","parse-names":false,"suffix":""},{"dropping-particle":"","family":"Akati","given":"Setor","non-dropping-particle":"","parse-names":false,"suffix":""},{"dropping-particle":"","family":"Abourashed","given":"Ehab A.","non-dropping-particle":"","parse-names":false,"suffix":""}],"container-title":"Pharmaceutical Biology","id":"ITEM-1","issued":{"date-parts":[["2016"]]},"title":"Indirect modulation of the endocannabinoid system by specific fractions of nutmeg total extract nutmeg total extract","type":"article-journal","volume":"54"},"uris":["http://www.mendeley.com/documents/?uuid=12fec784-d083-48e1-8976-3eba70d01bec","http://www.mendeley.com/documents/?uuid=e7e18ea1-e047-46d2-9f0f-178ea3e8010f"]}],"mendeley":{"formattedCitation":"(El-Alfy et al., 2016)","plainTextFormattedCitation":"(El-Alfy et al., 2016)","previouslyFormattedCitation":"(El-Alfy et al., 2016)"},"properties":{"noteIndex":0},"schema":"https://github.com/citation-style-language/schema/raw/master/csl-citation.json"}</w:instrText>
      </w:r>
      <w:r w:rsidR="006D4C4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l-Alfy et al., 2016)</w:t>
      </w:r>
      <w:r w:rsidR="006D4C45" w:rsidRPr="00253F71">
        <w:rPr>
          <w:rFonts w:ascii="Times New Roman" w:hAnsi="Times New Roman" w:cs="Times New Roman"/>
          <w:sz w:val="24"/>
          <w:szCs w:val="24"/>
        </w:rPr>
        <w:fldChar w:fldCharType="end"/>
      </w:r>
      <w:r w:rsidR="006D4C45" w:rsidRPr="00253F71">
        <w:rPr>
          <w:rFonts w:ascii="Times New Roman" w:hAnsi="Times New Roman" w:cs="Times New Roman"/>
          <w:sz w:val="24"/>
          <w:szCs w:val="24"/>
        </w:rPr>
        <w:t xml:space="preserve">. </w:t>
      </w:r>
    </w:p>
    <w:p w14:paraId="4D4C2331" w14:textId="33C6A06D" w:rsidR="00EB1CDC" w:rsidRPr="008B0F52" w:rsidRDefault="00EB1CDC"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Environmental applications</w:t>
      </w:r>
    </w:p>
    <w:p w14:paraId="660533DC" w14:textId="27F7C200" w:rsidR="00EB1CDC" w:rsidRPr="00253F71" w:rsidRDefault="00EC0622" w:rsidP="00F52A2E">
      <w:pPr>
        <w:spacing w:after="0" w:line="276" w:lineRule="auto"/>
        <w:ind w:firstLine="720"/>
        <w:jc w:val="both"/>
        <w:rPr>
          <w:rFonts w:ascii="Times New Roman" w:hAnsi="Times New Roman" w:cs="Times New Roman"/>
          <w:sz w:val="24"/>
          <w:szCs w:val="24"/>
        </w:rPr>
      </w:pPr>
      <w:commentRangeStart w:id="22"/>
      <w:r w:rsidRPr="00EC0622">
        <w:rPr>
          <w:rFonts w:ascii="Times New Roman" w:hAnsi="Times New Roman" w:cs="Times New Roman"/>
          <w:sz w:val="24"/>
          <w:szCs w:val="24"/>
        </w:rPr>
        <w:t>Evaluation of the antibacte</w:t>
      </w:r>
      <w:commentRangeEnd w:id="22"/>
      <w:r w:rsidR="006A47CA">
        <w:rPr>
          <w:rStyle w:val="CommentReference"/>
        </w:rPr>
        <w:commentReference w:id="22"/>
      </w:r>
      <w:r w:rsidRPr="00EC0622">
        <w:rPr>
          <w:rFonts w:ascii="Times New Roman" w:hAnsi="Times New Roman" w:cs="Times New Roman"/>
          <w:sz w:val="24"/>
          <w:szCs w:val="24"/>
        </w:rPr>
        <w:t>rial, antidiabetic, antioxidant, antiparasitic and larvicidal properties of nutmeg has been done before.</w:t>
      </w:r>
      <w:r w:rsidR="00F52A2E" w:rsidRPr="00253F71">
        <w:rPr>
          <w:rFonts w:ascii="Times New Roman" w:hAnsi="Times New Roman" w:cs="Times New Roman"/>
          <w:sz w:val="24"/>
          <w:szCs w:val="24"/>
        </w:rPr>
        <w:t xml:space="preserve"> The results of the analysis state that ZnO nanoparticles synthesized from nutmeg can be used as potential candidates for biomedical and environmental applications that are environmentally friendly, non-toxicity, and biocompatibility</w:t>
      </w:r>
      <w:r w:rsidR="00D507B2" w:rsidRPr="00253F71">
        <w:rPr>
          <w:rFonts w:ascii="Times New Roman" w:hAnsi="Times New Roman" w:cs="Times New Roman"/>
          <w:sz w:val="24"/>
          <w:szCs w:val="24"/>
        </w:rPr>
        <w:t xml:space="preserve"> </w:t>
      </w:r>
      <w:r w:rsidR="00D507B2"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21/acsomega.1c00310","author":[{"dropping-particle":"","family":"Faisal","given":"Shah","non-dropping-particle":"","parse-names":false,"suffix":""},{"dropping-particle":"","family":"Jan","given":"Hasnain","non-dropping-particle":"","parse-names":false,"suffix":""},{"dropping-particle":"","family":"Shah","given":"Sajjad Ali","non-dropping-particle":"","parse-names":false,"suffix":""},{"dropping-particle":"","family":"Shah","given":"Sumaira","non-dropping-particle":"","parse-names":false,"suffix":""},{"dropping-particle":"","family":"Khan","given":"Adnan","non-dropping-particle":"","parse-names":false,"suffix":""},{"dropping-particle":"","family":"Akbar","given":"Muhammad Taj","non-dropping-particle":"","parse-names":false,"suffix":""},{"dropping-particle":"","family":"Rizwan","given":"Muhammad","non-dropping-particle":"","parse-names":false,"suffix":""},{"dropping-particle":"","family":"Jan","given":"Faheem","non-dropping-particle":"","parse-names":false,"suffix":""},{"dropping-particle":"","family":"Akhtar","given":"Noreen","non-dropping-particle":"","parse-names":false,"suffix":""},{"dropping-particle":"","family":"Khattak","given":"Aishma","non-dropping-particle":"","parse-names":false,"suffix":""},{"dropping-particle":"","family":"Syed","given":"Suliman","non-dropping-particle":"","parse-names":false,"suffix":""}],"container-title":"ACS Publications","id":"ITEM-1","issued":{"date-parts":[["2021"]]},"title":"Green Synthesis of Zinc Oxide (ZnO) Nanoparticles Using Aqueous Fruit Extracts of Myristica fragrans : Their Characterizations and Biological and Environmental Applications","type":"article-journal"},"uris":["http://www.mendeley.com/documents/?uuid=f5790bf5-4157-4d20-8a3c-a7dbc5aeaee4"]}],"mendeley":{"formattedCitation":"(Faisal et al., 2021)","plainTextFormattedCitation":"(Faisal et al., 2021)","previouslyFormattedCitation":"(Faisal et al., 2021)"},"properties":{"noteIndex":0},"schema":"https://github.com/citation-style-language/schema/raw/master/csl-citation.json"}</w:instrText>
      </w:r>
      <w:r w:rsidR="00D507B2"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Faisal et al., 2021)</w:t>
      </w:r>
      <w:r w:rsidR="00D507B2" w:rsidRPr="00253F71">
        <w:rPr>
          <w:rFonts w:ascii="Times New Roman" w:hAnsi="Times New Roman" w:cs="Times New Roman"/>
          <w:sz w:val="24"/>
          <w:szCs w:val="24"/>
        </w:rPr>
        <w:fldChar w:fldCharType="end"/>
      </w:r>
      <w:r w:rsidR="00F52A2E" w:rsidRPr="00253F71">
        <w:rPr>
          <w:rFonts w:ascii="Times New Roman" w:hAnsi="Times New Roman" w:cs="Times New Roman"/>
          <w:sz w:val="24"/>
          <w:szCs w:val="24"/>
        </w:rPr>
        <w:t>. Another study explored the use of nutmeg as vegetable oil. as is known, vegetable oils have a fat composition that can cause the production of free radicals and eventually damage their oxidative</w:t>
      </w:r>
      <w:r w:rsidR="007944F7" w:rsidRPr="00253F71">
        <w:rPr>
          <w:rFonts w:ascii="Times New Roman" w:hAnsi="Times New Roman" w:cs="Times New Roman"/>
          <w:sz w:val="24"/>
          <w:szCs w:val="24"/>
        </w:rPr>
        <w:t xml:space="preserve"> </w:t>
      </w:r>
      <w:r w:rsidR="007944F7" w:rsidRPr="00253F71">
        <w:rPr>
          <w:rFonts w:ascii="Times New Roman" w:hAnsi="Times New Roman" w:cs="Times New Roman"/>
          <w:sz w:val="24"/>
          <w:szCs w:val="24"/>
        </w:rPr>
        <w:fldChar w:fldCharType="begin" w:fldLock="1"/>
      </w:r>
      <w:r w:rsidR="00632BB2">
        <w:rPr>
          <w:rFonts w:ascii="Times New Roman" w:hAnsi="Times New Roman" w:cs="Times New Roman"/>
          <w:sz w:val="24"/>
          <w:szCs w:val="24"/>
        </w:rPr>
        <w:instrText>ADDIN CSL_CITATION {"citationItems":[{"id":"ITEM-1","itemData":{"DOI":"10.1016/j.foodchem.2014.02.139","ISSN":"18737072","PMID":"24767055","abstract":"In the present study, phenolic extracts and fractions from Canadian rowanberry (Sorbus aucuparia) and crabapple (Malus baccata) were screened for antioxidant activity using DPPH radical scavenging activity, and β-carotene bleaching assays. Furthermore, rapeseed oil was supplemented with extracts/fractions and performance was assessed during accelerated storage at 65 °C, under Rancimat at 120 °C, and during frying at 180°C. A number of phenolic fractions showed significantly higher radical scavenging and antioxidant activity in the oil than the synthetic antioxidant, butylated hydroxytoluene (BHT). At the end of the 7-day storage, the peroxide value was reduced by up to 42% in the presence of extracts. The extent of thermooxidative degradation was significantly lower in oils fortified with the fruit extracts, with fractions from Sorbus species being more effective. Results from the present study suggested that polyphenolic extracts from these fruits can offer effective alternative to synthetic antioxidants during frying and storage of vegetable oils. © 2014 Elsevier Masson SAS. All rights reserved.","author":[{"dropping-particle":"","family":"Aladedunye","given":"Felix","non-dropping-particle":"","parse-names":false,"suffix":""},{"dropping-particle":"","family":"Matthäus","given":"Bertrand","non-dropping-particle":"","parse-names":false,"suffix":""}],"container-title":"Food Chemistry","id":"ITEM-1","issued":{"date-parts":[["2014"]]},"page":"273-281","publisher":"Elsevier Ltd","title":"Phenolic extracts from Sorbus aucuparia (L.) and Malus baccata (L.) berries: Antioxidant activity and performance in rapeseed oil during frying and storage","type":"article-journal","volume":"159"},"uris":["http://www.mendeley.com/documents/?uuid=44ea1e73-b5c5-45e6-b4c1-6826a123f537","http://www.mendeley.com/documents/?uuid=18ee55e8-8226-4f60-b90a-219ce36247bc"]}],"mendeley":{"formattedCitation":"(Aladedunye &amp; Matthäus, 2014)","plainTextFormattedCitation":"(Aladedunye &amp; Matthäus, 2014)","previouslyFormattedCitation":"(Aladedunye &amp; Matthäus, 2014)"},"properties":{"noteIndex":0},"schema":"https://github.com/citation-style-language/schema/raw/master/csl-citation.json"}</w:instrText>
      </w:r>
      <w:r w:rsidR="007944F7" w:rsidRPr="00253F71">
        <w:rPr>
          <w:rFonts w:ascii="Times New Roman" w:hAnsi="Times New Roman" w:cs="Times New Roman"/>
          <w:sz w:val="24"/>
          <w:szCs w:val="24"/>
        </w:rPr>
        <w:fldChar w:fldCharType="separate"/>
      </w:r>
      <w:r w:rsidR="00632BB2" w:rsidRPr="00632BB2">
        <w:rPr>
          <w:rFonts w:ascii="Times New Roman" w:hAnsi="Times New Roman" w:cs="Times New Roman"/>
          <w:noProof/>
          <w:sz w:val="24"/>
          <w:szCs w:val="24"/>
        </w:rPr>
        <w:t>(Aladedunye &amp; Matthäus, 2014)</w:t>
      </w:r>
      <w:r w:rsidR="007944F7" w:rsidRPr="00253F71">
        <w:rPr>
          <w:rFonts w:ascii="Times New Roman" w:hAnsi="Times New Roman" w:cs="Times New Roman"/>
          <w:sz w:val="24"/>
          <w:szCs w:val="24"/>
        </w:rPr>
        <w:fldChar w:fldCharType="end"/>
      </w:r>
      <w:r w:rsidR="007944F7" w:rsidRPr="00253F71">
        <w:rPr>
          <w:rFonts w:ascii="Times New Roman" w:hAnsi="Times New Roman" w:cs="Times New Roman"/>
          <w:sz w:val="24"/>
          <w:szCs w:val="24"/>
        </w:rPr>
        <w:t xml:space="preserve">. </w:t>
      </w:r>
      <w:commentRangeStart w:id="23"/>
      <w:r w:rsidR="00EF5739" w:rsidRPr="00253F71">
        <w:rPr>
          <w:rFonts w:ascii="Times New Roman" w:hAnsi="Times New Roman" w:cs="Times New Roman"/>
          <w:sz w:val="24"/>
          <w:szCs w:val="24"/>
        </w:rPr>
        <w:t>More profound</w:t>
      </w:r>
      <w:r w:rsidR="00F52A2E" w:rsidRPr="00253F71">
        <w:rPr>
          <w:rFonts w:ascii="Times New Roman" w:hAnsi="Times New Roman" w:cs="Times New Roman"/>
          <w:sz w:val="24"/>
          <w:szCs w:val="24"/>
        </w:rPr>
        <w:t xml:space="preserve"> research was conducted</w:t>
      </w:r>
      <w:r w:rsidR="007944F7" w:rsidRPr="00253F71">
        <w:rPr>
          <w:rFonts w:ascii="Times New Roman" w:hAnsi="Times New Roman" w:cs="Times New Roman"/>
          <w:sz w:val="24"/>
          <w:szCs w:val="24"/>
        </w:rPr>
        <w:t xml:space="preserve">  </w:t>
      </w:r>
      <w:r w:rsidR="006A47CA">
        <w:rPr>
          <w:rFonts w:ascii="Times New Roman" w:hAnsi="Times New Roman" w:cs="Times New Roman"/>
          <w:sz w:val="24"/>
          <w:szCs w:val="24"/>
        </w:rPr>
        <w:t xml:space="preserve">on </w:t>
      </w:r>
      <w:commentRangeEnd w:id="23"/>
      <w:r w:rsidR="006A47CA">
        <w:rPr>
          <w:rStyle w:val="CommentReference"/>
        </w:rPr>
        <w:commentReference w:id="23"/>
      </w:r>
      <w:r w:rsidR="00F52A2E" w:rsidRPr="00253F71">
        <w:rPr>
          <w:rFonts w:ascii="Times New Roman" w:hAnsi="Times New Roman" w:cs="Times New Roman"/>
          <w:sz w:val="24"/>
          <w:szCs w:val="24"/>
        </w:rPr>
        <w:t>nutmeg essential oil in maintaining oxidative stability in sunflower oil</w:t>
      </w:r>
      <w:r w:rsidR="00EF5739" w:rsidRPr="00253F71">
        <w:rPr>
          <w:rFonts w:ascii="Times New Roman" w:hAnsi="Times New Roman" w:cs="Times New Roman"/>
          <w:sz w:val="24"/>
          <w:szCs w:val="24"/>
        </w:rPr>
        <w:t>,</w:t>
      </w:r>
      <w:r w:rsidR="00F52A2E" w:rsidRPr="00253F71">
        <w:rPr>
          <w:rFonts w:ascii="Times New Roman" w:hAnsi="Times New Roman" w:cs="Times New Roman"/>
          <w:sz w:val="24"/>
          <w:szCs w:val="24"/>
        </w:rPr>
        <w:t xml:space="preserve"> and this proves </w:t>
      </w:r>
      <w:r w:rsidR="00EB0758">
        <w:rPr>
          <w:rFonts w:ascii="Times New Roman" w:hAnsi="Times New Roman" w:cs="Times New Roman"/>
          <w:sz w:val="24"/>
          <w:szCs w:val="24"/>
        </w:rPr>
        <w:t xml:space="preserve">that </w:t>
      </w:r>
      <w:r w:rsidR="00F52A2E" w:rsidRPr="00253F71">
        <w:rPr>
          <w:rFonts w:ascii="Times New Roman" w:hAnsi="Times New Roman" w:cs="Times New Roman"/>
          <w:sz w:val="24"/>
          <w:szCs w:val="24"/>
        </w:rPr>
        <w:t>nutmeg essential oil has antioxidant effects</w:t>
      </w:r>
      <w:r w:rsidR="006A47CA">
        <w:rPr>
          <w:rFonts w:ascii="Times New Roman" w:hAnsi="Times New Roman" w:cs="Times New Roman"/>
          <w:sz w:val="24"/>
          <w:szCs w:val="24"/>
        </w:rPr>
        <w:t xml:space="preserve"> </w:t>
      </w:r>
      <w:r w:rsidR="006A47CA" w:rsidRPr="00253F71">
        <w:rPr>
          <w:rFonts w:ascii="Times New Roman" w:hAnsi="Times New Roman" w:cs="Times New Roman"/>
          <w:sz w:val="24"/>
          <w:szCs w:val="24"/>
        </w:rPr>
        <w:fldChar w:fldCharType="begin" w:fldLock="1"/>
      </w:r>
      <w:r w:rsidR="006A47CA">
        <w:rPr>
          <w:rFonts w:ascii="Times New Roman" w:hAnsi="Times New Roman" w:cs="Times New Roman"/>
          <w:sz w:val="24"/>
          <w:szCs w:val="24"/>
        </w:rPr>
        <w:instrText>ADDIN CSL_CITATION {"citationItems":[{"id":"ITEM-1","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1","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mendeley":{"formattedCitation":"(Wang et al., 2019)","plainTextFormattedCitation":"(Wang et al., 2019)","previouslyFormattedCitation":"(Wang et al., 2019)"},"properties":{"noteIndex":0},"schema":"https://github.com/citation-style-language/schema/raw/master/csl-citation.json"}</w:instrText>
      </w:r>
      <w:r w:rsidR="006A47CA" w:rsidRPr="00253F71">
        <w:rPr>
          <w:rFonts w:ascii="Times New Roman" w:hAnsi="Times New Roman" w:cs="Times New Roman"/>
          <w:sz w:val="24"/>
          <w:szCs w:val="24"/>
        </w:rPr>
        <w:fldChar w:fldCharType="separate"/>
      </w:r>
      <w:r w:rsidR="006A47CA" w:rsidRPr="00330E59">
        <w:rPr>
          <w:rFonts w:ascii="Times New Roman" w:hAnsi="Times New Roman" w:cs="Times New Roman"/>
          <w:noProof/>
          <w:sz w:val="24"/>
          <w:szCs w:val="24"/>
        </w:rPr>
        <w:t>(Wang et al., 2019)</w:t>
      </w:r>
      <w:r w:rsidR="006A47CA" w:rsidRPr="00253F71">
        <w:rPr>
          <w:rFonts w:ascii="Times New Roman" w:hAnsi="Times New Roman" w:cs="Times New Roman"/>
          <w:sz w:val="24"/>
          <w:szCs w:val="24"/>
        </w:rPr>
        <w:fldChar w:fldCharType="end"/>
      </w:r>
      <w:r w:rsidR="00934574" w:rsidRPr="00253F71">
        <w:rPr>
          <w:rFonts w:ascii="Times New Roman" w:hAnsi="Times New Roman" w:cs="Times New Roman"/>
          <w:sz w:val="24"/>
          <w:szCs w:val="24"/>
        </w:rPr>
        <w:t xml:space="preserve">. </w:t>
      </w:r>
    </w:p>
    <w:p w14:paraId="5639F427" w14:textId="77777777" w:rsidR="003F5668" w:rsidRPr="008B0F52" w:rsidRDefault="003F5668" w:rsidP="00BE56A1">
      <w:pPr>
        <w:spacing w:before="240" w:after="0" w:line="276" w:lineRule="auto"/>
        <w:jc w:val="both"/>
        <w:rPr>
          <w:rFonts w:ascii="Times New Roman" w:hAnsi="Times New Roman" w:cs="Times New Roman"/>
          <w:b/>
          <w:bCs/>
          <w:i/>
          <w:iCs/>
          <w:sz w:val="24"/>
          <w:szCs w:val="24"/>
        </w:rPr>
      </w:pPr>
      <w:r w:rsidRPr="00BE56A1">
        <w:rPr>
          <w:rFonts w:ascii="Times New Roman" w:hAnsi="Times New Roman" w:cs="Times New Roman"/>
          <w:b/>
          <w:bCs/>
          <w:sz w:val="24"/>
          <w:szCs w:val="24"/>
        </w:rPr>
        <w:t>Toxicity</w:t>
      </w:r>
      <w:r w:rsidRPr="008B0F52">
        <w:rPr>
          <w:rFonts w:ascii="Times New Roman" w:hAnsi="Times New Roman" w:cs="Times New Roman"/>
          <w:b/>
          <w:bCs/>
          <w:i/>
          <w:iCs/>
          <w:sz w:val="24"/>
          <w:szCs w:val="24"/>
        </w:rPr>
        <w:t xml:space="preserve"> </w:t>
      </w:r>
      <w:r w:rsidRPr="00BE56A1">
        <w:rPr>
          <w:rFonts w:ascii="Times New Roman" w:hAnsi="Times New Roman" w:cs="Times New Roman"/>
          <w:b/>
          <w:bCs/>
          <w:sz w:val="24"/>
          <w:szCs w:val="24"/>
        </w:rPr>
        <w:t>activities</w:t>
      </w:r>
      <w:r w:rsidRPr="008B0F52">
        <w:rPr>
          <w:rFonts w:ascii="Times New Roman" w:hAnsi="Times New Roman" w:cs="Times New Roman"/>
          <w:b/>
          <w:bCs/>
          <w:i/>
          <w:iCs/>
          <w:sz w:val="24"/>
          <w:szCs w:val="24"/>
        </w:rPr>
        <w:t xml:space="preserve"> </w:t>
      </w:r>
    </w:p>
    <w:p w14:paraId="5D63F9D2" w14:textId="27D75F01" w:rsidR="00BC3A0C" w:rsidRPr="00253F71" w:rsidRDefault="00EA1329" w:rsidP="005E2DDE">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lastRenderedPageBreak/>
        <w:tab/>
      </w:r>
      <w:r w:rsidR="00F52A2E" w:rsidRPr="00253F71">
        <w:rPr>
          <w:rFonts w:ascii="Times New Roman" w:hAnsi="Times New Roman" w:cs="Times New Roman"/>
          <w:sz w:val="24"/>
          <w:szCs w:val="24"/>
        </w:rPr>
        <w:t xml:space="preserve">Extracts of arillus and ethanolic nutmeg show the presence of cytotoxic activity. Arillus extract has a selective cytotoxic effect in inducing apoptosis between cancer and normal cells, so </w:t>
      </w:r>
      <w:r w:rsidR="00683957" w:rsidRPr="00253F71">
        <w:rPr>
          <w:rFonts w:ascii="Times New Roman" w:hAnsi="Times New Roman" w:cs="Times New Roman"/>
        </w:rPr>
        <w:t xml:space="preserve">arillus </w:t>
      </w:r>
      <w:r w:rsidR="00F52A2E" w:rsidRPr="00253F71">
        <w:rPr>
          <w:rFonts w:ascii="Times New Roman" w:hAnsi="Times New Roman" w:cs="Times New Roman"/>
          <w:sz w:val="24"/>
          <w:szCs w:val="24"/>
        </w:rPr>
        <w:t>is a potential candidate as a po</w:t>
      </w:r>
      <w:r w:rsidR="00EF5739" w:rsidRPr="00253F71">
        <w:rPr>
          <w:rFonts w:ascii="Times New Roman" w:hAnsi="Times New Roman" w:cs="Times New Roman"/>
          <w:sz w:val="24"/>
          <w:szCs w:val="24"/>
        </w:rPr>
        <w:t>tent</w:t>
      </w:r>
      <w:r w:rsidR="00F52A2E" w:rsidRPr="00253F71">
        <w:rPr>
          <w:rFonts w:ascii="Times New Roman" w:hAnsi="Times New Roman" w:cs="Times New Roman"/>
          <w:sz w:val="24"/>
          <w:szCs w:val="24"/>
        </w:rPr>
        <w:t xml:space="preserve"> chemotherapy agent</w:t>
      </w:r>
      <w:r w:rsidR="006044D8" w:rsidRPr="00253F71">
        <w:rPr>
          <w:rFonts w:ascii="Times New Roman" w:hAnsi="Times New Roman" w:cs="Times New Roman"/>
          <w:sz w:val="24"/>
          <w:szCs w:val="24"/>
        </w:rPr>
        <w:t xml:space="preserve"> </w:t>
      </w:r>
      <w:r w:rsidR="006044D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dx.doi.org/10.1590/s2175-97902018000318028 Article","author":[{"dropping-particle":"","family":"Rengasamy","given":"Gayathri","non-dropping-particle":"","parse-names":false,"suffix":""},{"dropping-particle":"","family":"Venkataraman","given":"Anuradha","non-dropping-particle":"","parse-names":false,"suffix":""},{"dropping-particle":"","family":"Veeraraghavan","given":"Vishnu Priya","non-dropping-particle":"","parse-names":false,"suffix":""},{"dropping-particle":"","family":"Jainu","given":"Mallika","non-dropping-particle":"","parse-names":false,"suffix":""}],"container-title":"Brazilian Journal of Pharmaceutical Sciences","id":"ITEM-1","issued":{"date-parts":[["2017"]]},"page":"1-8","title":"Cytotoxic and apoptotic potential of Myristica fragrans Houtt . ( mace ) extract on human oral epidermal carcinoma KB cell lines","type":"article-journal"},"uris":["http://www.mendeley.com/documents/?uuid=ed56a132-f82a-407f-9d86-1e62047a7e97","http://www.mendeley.com/documents/?uuid=b520f117-bc6e-480a-921d-7ca6bb8c91b6"]}],"mendeley":{"formattedCitation":"(Rengasamy et al., 2017)","plainTextFormattedCitation":"(Rengasamy et al., 2017)","previouslyFormattedCitation":"(Rengasamy et al., 2017)"},"properties":{"noteIndex":0},"schema":"https://github.com/citation-style-language/schema/raw/master/csl-citation.json"}</w:instrText>
      </w:r>
      <w:r w:rsidR="006044D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Rengasamy et al., 2017)</w:t>
      </w:r>
      <w:r w:rsidR="006044D8" w:rsidRPr="00253F71">
        <w:rPr>
          <w:rFonts w:ascii="Times New Roman" w:hAnsi="Times New Roman" w:cs="Times New Roman"/>
          <w:sz w:val="24"/>
          <w:szCs w:val="24"/>
        </w:rPr>
        <w:fldChar w:fldCharType="end"/>
      </w:r>
      <w:r w:rsidR="006044D8" w:rsidRPr="00253F71">
        <w:rPr>
          <w:rFonts w:ascii="Times New Roman" w:hAnsi="Times New Roman" w:cs="Times New Roman"/>
          <w:sz w:val="24"/>
          <w:szCs w:val="24"/>
        </w:rPr>
        <w:t>.</w:t>
      </w:r>
      <w:r w:rsidR="009C4686" w:rsidRPr="00253F71">
        <w:rPr>
          <w:rFonts w:ascii="Times New Roman" w:hAnsi="Times New Roman" w:cs="Times New Roman"/>
          <w:b/>
          <w:bCs/>
          <w:sz w:val="24"/>
          <w:szCs w:val="24"/>
        </w:rPr>
        <w:t xml:space="preserve"> </w:t>
      </w:r>
      <w:r w:rsidR="005E2DDE" w:rsidRPr="00253F71">
        <w:rPr>
          <w:rFonts w:ascii="Times New Roman" w:hAnsi="Times New Roman" w:cs="Times New Roman"/>
          <w:sz w:val="24"/>
          <w:szCs w:val="24"/>
        </w:rPr>
        <w:t xml:space="preserve">Meanwhile, ethanolic extract in nutmeg showed significant cytotoxic activity against Kato III gastric cancer cells </w:t>
      </w:r>
      <w:r w:rsidR="00760808" w:rsidRPr="00253F71">
        <w:rPr>
          <w:rFonts w:ascii="Times New Roman" w:hAnsi="Times New Roman" w:cs="Times New Roman"/>
          <w:sz w:val="24"/>
          <w:szCs w:val="24"/>
        </w:rPr>
        <w:t>(IC</w:t>
      </w:r>
      <w:r w:rsidR="00760808" w:rsidRPr="00253F71">
        <w:rPr>
          <w:rFonts w:ascii="Times New Roman" w:hAnsi="Times New Roman" w:cs="Times New Roman"/>
          <w:sz w:val="24"/>
          <w:szCs w:val="24"/>
          <w:vertAlign w:val="subscript"/>
        </w:rPr>
        <w:t>50</w:t>
      </w:r>
      <w:r w:rsidR="00760808" w:rsidRPr="00253F71">
        <w:rPr>
          <w:rFonts w:ascii="Times New Roman" w:hAnsi="Times New Roman" w:cs="Times New Roman"/>
          <w:sz w:val="24"/>
          <w:szCs w:val="24"/>
        </w:rPr>
        <w:t> =</w:t>
      </w:r>
      <w:r w:rsidR="00591179">
        <w:rPr>
          <w:rFonts w:ascii="Times New Roman" w:hAnsi="Times New Roman" w:cs="Times New Roman"/>
          <w:sz w:val="24"/>
          <w:szCs w:val="24"/>
        </w:rPr>
        <w:t xml:space="preserve"> </w:t>
      </w:r>
      <w:r w:rsidR="00760808" w:rsidRPr="00253F71">
        <w:rPr>
          <w:rFonts w:ascii="Times New Roman" w:hAnsi="Times New Roman" w:cs="Times New Roman"/>
          <w:sz w:val="24"/>
          <w:szCs w:val="24"/>
        </w:rPr>
        <w:t>26,06  g/ml)</w:t>
      </w:r>
      <w:r w:rsidR="005D1142" w:rsidRPr="00253F71">
        <w:rPr>
          <w:rFonts w:ascii="Times New Roman" w:hAnsi="Times New Roman" w:cs="Times New Roman"/>
          <w:sz w:val="24"/>
          <w:szCs w:val="24"/>
        </w:rPr>
        <w:t xml:space="preserve"> </w:t>
      </w:r>
      <w:r w:rsidR="005E2DDE" w:rsidRPr="00253F71">
        <w:rPr>
          <w:rFonts w:ascii="Times New Roman" w:hAnsi="Times New Roman" w:cs="Times New Roman"/>
          <w:sz w:val="24"/>
          <w:szCs w:val="24"/>
        </w:rPr>
        <w:t>with the Sulphorhodamine B (SRB) Assay test</w:t>
      </w:r>
      <w:r w:rsidR="009149AF" w:rsidRPr="00253F71">
        <w:rPr>
          <w:rFonts w:ascii="Times New Roman" w:hAnsi="Times New Roman" w:cs="Times New Roman"/>
          <w:sz w:val="24"/>
          <w:szCs w:val="24"/>
        </w:rPr>
        <w:t xml:space="preserve"> </w:t>
      </w:r>
      <w:r w:rsidR="009149AF"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55/2020/7576818","abstract":"The aril (mace) of Myristica fragrans, known as Dok-Chan, is a spice that has long been used for treating stomach discomfort, peptic ulcer, and nausea. It is an ingredient in many remedies in Thai traditional medicine, e.g., Ya-Hom-Thep-Bha-Jit, Ya-Hom-Nao-Wa-Kot, and Ya-That-Bun-Job, which are used to treat dyspepsia and other gastrointestinal tract symptoms. The aqueous and ethanolic extracts of mace were used for all tests. Anti-H. pylori activities were determined by the disc diffusion method and agar dilution. Anti-inflammatory activity was determined by the LPS-induced nitric oxide (NO) inhibition in a RAW264.7 cell line, and cytotoxicity was determined against gastric cancer cell lines (Kato III) using the sulphorhodamine B (SRB) assay. The DPPH radical scavenging and ABTS radical cation decolorization assays were used to determine the antioxidant activities. The result found that the ethanolic extract of mace exhibited antimicrobial activity against H. pylori ATCC 43504 and six clinical strains with MIC values of 125&amp;#x2013;250&amp;#x2009;&amp;#x3bc;g/ml. The aqueous extract MICs against H. pylori ATCC reference strain and six clinical strains were 500&amp;#x2009;&amp;#x3bc;g/ml compared with 0.5&amp;#x2009;&amp;#x3bc;g/ml for the positive control, clarithromycin. The inhibitory effect of LPS-induced NO release and cytotoxic activity of the ethanolic extract had IC50 values of 82.19&amp;#x2009;&amp;#x3bc;g/ml and 26.06&amp;#x2009;&amp;#x3bc;g/ml, respectively, and the EC50 values for the DPPH and ABTS antioxidant assays were 13.41&amp;#x2009;&amp;#x3bc;g/ml and 12.44&amp;#x2009;&amp;#x3bc;g/ml, respectively. The mace extract also had anticancer properties. In conclusion, the ethanolic mace extract had anti-H. pylori, anti-inflammatory, antioxidant, and anticancer activities. These data support further preclinical and clinical investigation to see if the mace extract could have a role in treating patients with dyspepsia, peptic ulcers, and possibly gastric cancer.","author":[{"dropping-particle":"","family":"Suthisamphat","given":"Naranpraphai","non-dropping-particle":"","parse-names":false,"suffix":""},{"dropping-particle":"","family":"Dechayont","given":"Bhanuz","non-dropping-particle":"","parse-names":false,"suffix":""},{"dropping-particle":"","family":"Phuaklee","given":"Pathompong","non-dropping-particle":"","parse-names":false,"suffix":""},{"dropping-particle":"","family":"Prajuabjinda","given":"Onmanee","non-dropping-particle":"","parse-names":false,"suffix":""},{"dropping-particle":"","family":"Vilaichone","given":"Ratha-korn","non-dropping-particle":"","parse-names":false,"suffix":""},{"dropping-particle":"","family":"Itharat","given":"Arunporn","non-dropping-particle":"","parse-names":false,"suffix":""},{"dropping-particle":"","family":"Mokmued","given":"Khwanchanok","non-dropping-particle":"","parse-names":false,"suffix":""},{"dropping-particle":"","family":"Prommee","given":"Nuntika","non-dropping-particle":"","parse-names":false,"suffix":""}],"container-title":"Evidence-Based Complementary and Alternative Medicine","id":"ITEM-1","issued":{"date-parts":[["2020"]]},"publisher":"Hindawi","title":"Anti-Helicobacter pylori, Anti-Inflammatory, Cytotoxic, and Antioxidant Activities of Mace Extracts from Myristica fragrans","type":"article-journal"},"uris":["http://www.mendeley.com/documents/?uuid=6488cba6-bb9c-4f06-a36c-a8062e7353d8","http://www.mendeley.com/documents/?uuid=e7a67bcb-6c52-4b5f-8c7e-2feb985afd62"]}],"mendeley":{"formattedCitation":"(Suthisamphat et al., 2020)","plainTextFormattedCitation":"(Suthisamphat et al., 2020)","previouslyFormattedCitation":"(Suthisamphat et al., 2020)"},"properties":{"noteIndex":0},"schema":"https://github.com/citation-style-language/schema/raw/master/csl-citation.json"}</w:instrText>
      </w:r>
      <w:r w:rsidR="009149AF"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uthisamphat et al., 2020)</w:t>
      </w:r>
      <w:r w:rsidR="009149AF" w:rsidRPr="00253F71">
        <w:rPr>
          <w:rFonts w:ascii="Times New Roman" w:hAnsi="Times New Roman" w:cs="Times New Roman"/>
          <w:sz w:val="24"/>
          <w:szCs w:val="24"/>
        </w:rPr>
        <w:fldChar w:fldCharType="end"/>
      </w:r>
      <w:r w:rsidR="00760808" w:rsidRPr="00253F71">
        <w:rPr>
          <w:rFonts w:ascii="Times New Roman" w:hAnsi="Times New Roman" w:cs="Times New Roman"/>
          <w:sz w:val="24"/>
          <w:szCs w:val="24"/>
        </w:rPr>
        <w:t xml:space="preserve">. </w:t>
      </w:r>
      <w:r w:rsidR="005E2DDE" w:rsidRPr="00253F71">
        <w:rPr>
          <w:rFonts w:ascii="Times New Roman" w:hAnsi="Times New Roman" w:cs="Times New Roman"/>
          <w:sz w:val="24"/>
          <w:szCs w:val="24"/>
        </w:rPr>
        <w:t>However, the study admitted that ethanolic extract in nutmeg c</w:t>
      </w:r>
      <w:r w:rsidR="00EF5739" w:rsidRPr="00253F71">
        <w:rPr>
          <w:rFonts w:ascii="Times New Roman" w:hAnsi="Times New Roman" w:cs="Times New Roman"/>
          <w:sz w:val="24"/>
          <w:szCs w:val="24"/>
        </w:rPr>
        <w:t>ould</w:t>
      </w:r>
      <w:r w:rsidR="005E2DDE" w:rsidRPr="00253F71">
        <w:rPr>
          <w:rFonts w:ascii="Times New Roman" w:hAnsi="Times New Roman" w:cs="Times New Roman"/>
          <w:sz w:val="24"/>
          <w:szCs w:val="24"/>
        </w:rPr>
        <w:t xml:space="preserve"> support the potential of </w:t>
      </w:r>
      <w:r w:rsidR="00683957" w:rsidRPr="00253F71">
        <w:rPr>
          <w:rFonts w:ascii="Times New Roman" w:hAnsi="Times New Roman" w:cs="Times New Roman"/>
        </w:rPr>
        <w:t>arillus</w:t>
      </w:r>
      <w:r w:rsidR="00EF5739" w:rsidRPr="00253F71">
        <w:rPr>
          <w:rFonts w:ascii="Times New Roman" w:hAnsi="Times New Roman" w:cs="Times New Roman"/>
        </w:rPr>
        <w:t xml:space="preserve">, </w:t>
      </w:r>
      <w:r w:rsidR="005E2DDE" w:rsidRPr="00253F71">
        <w:rPr>
          <w:rFonts w:ascii="Times New Roman" w:hAnsi="Times New Roman" w:cs="Times New Roman"/>
          <w:sz w:val="24"/>
          <w:szCs w:val="24"/>
        </w:rPr>
        <w:t>which is used as a preparation component for t</w:t>
      </w:r>
      <w:r w:rsidR="00EF5739" w:rsidRPr="00253F71">
        <w:rPr>
          <w:rFonts w:ascii="Times New Roman" w:hAnsi="Times New Roman" w:cs="Times New Roman"/>
          <w:sz w:val="24"/>
          <w:szCs w:val="24"/>
        </w:rPr>
        <w:t>reating</w:t>
      </w:r>
      <w:r w:rsidR="005E2DDE" w:rsidRPr="00253F71">
        <w:rPr>
          <w:rFonts w:ascii="Times New Roman" w:hAnsi="Times New Roman" w:cs="Times New Roman"/>
          <w:sz w:val="24"/>
          <w:szCs w:val="24"/>
        </w:rPr>
        <w:t xml:space="preserve"> gastrointestinal symptoms. </w:t>
      </w:r>
      <w:r w:rsidR="005E2DDE" w:rsidRPr="00253F71">
        <w:rPr>
          <w:rFonts w:ascii="Times New Roman" w:hAnsi="Times New Roman" w:cs="Times New Roman"/>
          <w:sz w:val="24"/>
          <w:szCs w:val="24"/>
        </w:rPr>
        <w:cr/>
      </w:r>
      <w:r w:rsidR="005E2DDE" w:rsidRPr="00253F71">
        <w:rPr>
          <w:rFonts w:ascii="Times New Roman" w:hAnsi="Times New Roman" w:cs="Times New Roman"/>
          <w:sz w:val="24"/>
          <w:szCs w:val="24"/>
        </w:rPr>
        <w:tab/>
        <w:t xml:space="preserve">The treatment experiment was carried out </w:t>
      </w:r>
      <w:commentRangeStart w:id="24"/>
      <w:r w:rsidR="00076678" w:rsidRPr="00253F71">
        <w:rPr>
          <w:rFonts w:ascii="Times New Roman" w:hAnsi="Times New Roman" w:cs="Times New Roman"/>
          <w:sz w:val="24"/>
          <w:szCs w:val="24"/>
        </w:rPr>
        <w:t>on male a</w:t>
      </w:r>
      <w:commentRangeEnd w:id="24"/>
      <w:r w:rsidR="004B0D62">
        <w:rPr>
          <w:rStyle w:val="CommentReference"/>
        </w:rPr>
        <w:commentReference w:id="24"/>
      </w:r>
      <w:r w:rsidR="00076678" w:rsidRPr="00253F71">
        <w:rPr>
          <w:rFonts w:ascii="Times New Roman" w:hAnsi="Times New Roman" w:cs="Times New Roman"/>
          <w:sz w:val="24"/>
          <w:szCs w:val="24"/>
        </w:rPr>
        <w:t xml:space="preserve">nd female rats given alkaloids on raw nutmeg </w:t>
      </w:r>
      <w:r w:rsidR="00EF5739" w:rsidRPr="00253F71">
        <w:rPr>
          <w:rFonts w:ascii="Times New Roman" w:hAnsi="Times New Roman" w:cs="Times New Roman"/>
          <w:sz w:val="24"/>
          <w:szCs w:val="24"/>
        </w:rPr>
        <w:t xml:space="preserve">and </w:t>
      </w:r>
      <w:r w:rsidR="00076678" w:rsidRPr="00253F71">
        <w:rPr>
          <w:rFonts w:ascii="Times New Roman" w:hAnsi="Times New Roman" w:cs="Times New Roman"/>
          <w:sz w:val="24"/>
          <w:szCs w:val="24"/>
        </w:rPr>
        <w:t>concluded that the administration of 4 g/kg or more exhibited abnormal behavior, including hypoactivity, unstable gait, or dizziness that lasted for several hours and the administration of 3 g/kg or less did not give rise to abnormal behavior</w:t>
      </w:r>
      <w:r w:rsidR="00DB16B6" w:rsidRPr="00253F71">
        <w:rPr>
          <w:rFonts w:ascii="Times New Roman" w:hAnsi="Times New Roman" w:cs="Times New Roman"/>
          <w:sz w:val="24"/>
          <w:szCs w:val="24"/>
        </w:rPr>
        <w:t xml:space="preserve"> </w:t>
      </w:r>
      <w:r w:rsidR="00DB16B6"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2147/JPR.S45591","ISSN":"11787090","abstract":"Aim: To examine the analgesic effect of alkaloids in Myristica fragrans seed in a mouse model of acetic acid-induced visceral pain. Methods: Alkaloids were extracted from ground nutmeg seed kernels with 10% acetic acid in 95% ethyl alcohol. Visceral pain was induced in male and female BALB/c mice by intraperitoneal injection of 0.6% acetic acid. Analgesic effect of alkaloids (0.5 gram or 1 gram per kilogram [g/kg], by mouth) was assessed by evaluating writhing response. Acute toxicity was tested in response to 2, 3, 4, 5, or 6 g/kg of alkaloid extract; the median lethal dose (LD50) was determined by probit analysis. Results: Alkaloid extract at a dose of 1 g/kg significantly reduced the number of writhing responses in female, but not male mice; 0.5 g/kg of alkaloid extract had no effect in either sex. The LD50 was 5.1 g/kg. Signs of abnormal behavior, including hypoactivity, unstable gait, and dizziness were seen in animals given a dose of 4 g/kg or higher; abnormal behavior lasted for several hours after administration of the alkaloids. Conclusion: According to the classification of Loomis and Hayes, M. fragrans seed alkaloids have analgesic activity and are slightly toxic. © 2013 Hayfaa et al, publisher and licensee Dove Medical Press Ltd.","author":[{"dropping-particle":"","family":"Hayfaa","given":"A. Al Shammary","non-dropping-particle":"","parse-names":false,"suffix":""},{"dropping-particle":"","family":"Sahar","given":"A. A.Malik Al Saadi","non-dropping-particle":"","parse-names":false,"suffix":""},{"dropping-particle":"","family":"Awatif","given":"M. Al Saeidy","non-dropping-particle":"","parse-names":false,"suffix":""}],"container-title":"Journal of Pain Research","id":"ITEM-1","issued":{"date-parts":[["2013"]]},"page":"611-615","title":"Evaluation of analgesic activity and toxicity of alkaloids in Myristica fragrans seeds in mice","type":"article-journal","volume":"6"},"uris":["http://www.mendeley.com/documents/?uuid=4951359a-c516-4de6-a951-9a41265c7cad"]}],"mendeley":{"formattedCitation":"(Hayfaa et al., 2013)","plainTextFormattedCitation":"(Hayfaa et al., 2013)","previouslyFormattedCitation":"(Hayfaa et al., 2013)"},"properties":{"noteIndex":0},"schema":"https://github.com/citation-style-language/schema/raw/master/csl-citation.json"}</w:instrText>
      </w:r>
      <w:r w:rsidR="00DB16B6"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ayfaa et al., 2013)</w:t>
      </w:r>
      <w:r w:rsidR="00DB16B6" w:rsidRPr="00253F71">
        <w:rPr>
          <w:rFonts w:ascii="Times New Roman" w:hAnsi="Times New Roman" w:cs="Times New Roman"/>
          <w:sz w:val="24"/>
          <w:szCs w:val="24"/>
        </w:rPr>
        <w:fldChar w:fldCharType="end"/>
      </w:r>
      <w:r w:rsidR="00076678" w:rsidRPr="00253F71">
        <w:rPr>
          <w:rFonts w:ascii="Times New Roman" w:hAnsi="Times New Roman" w:cs="Times New Roman"/>
          <w:sz w:val="24"/>
          <w:szCs w:val="24"/>
        </w:rPr>
        <w:t>. However, the study agreed that the treatment did not lead to death and only in excess alkaloids (5.1 g/kg)</w:t>
      </w:r>
      <w:r w:rsidR="00EF5739" w:rsidRPr="00253F71">
        <w:rPr>
          <w:rFonts w:ascii="Times New Roman" w:hAnsi="Times New Roman" w:cs="Times New Roman"/>
          <w:sz w:val="24"/>
          <w:szCs w:val="24"/>
        </w:rPr>
        <w:t>,</w:t>
      </w:r>
      <w:r w:rsidR="00076678" w:rsidRPr="00253F71">
        <w:rPr>
          <w:rFonts w:ascii="Times New Roman" w:hAnsi="Times New Roman" w:cs="Times New Roman"/>
          <w:sz w:val="24"/>
          <w:szCs w:val="24"/>
        </w:rPr>
        <w:t xml:space="preserve"> which caused slight toxicity and was non-toxic. The use of nutmeg in high doses and </w:t>
      </w:r>
      <w:r w:rsidR="00EF5739" w:rsidRPr="00253F71">
        <w:rPr>
          <w:rFonts w:ascii="Times New Roman" w:hAnsi="Times New Roman" w:cs="Times New Roman"/>
          <w:sz w:val="24"/>
          <w:szCs w:val="24"/>
        </w:rPr>
        <w:t xml:space="preserve">for </w:t>
      </w:r>
      <w:r w:rsidR="00076678" w:rsidRPr="00253F71">
        <w:rPr>
          <w:rFonts w:ascii="Times New Roman" w:hAnsi="Times New Roman" w:cs="Times New Roman"/>
          <w:sz w:val="24"/>
          <w:szCs w:val="24"/>
        </w:rPr>
        <w:t>long periods is not recommended</w:t>
      </w:r>
      <w:r w:rsidR="001F2B20" w:rsidRPr="00253F71">
        <w:rPr>
          <w:rFonts w:ascii="Times New Roman" w:hAnsi="Times New Roman" w:cs="Times New Roman"/>
          <w:sz w:val="24"/>
          <w:szCs w:val="24"/>
        </w:rPr>
        <w:t xml:space="preserve"> </w:t>
      </w:r>
      <w:r w:rsidR="001F2B20"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001F2B20"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naduaka et al., 2022)</w:t>
      </w:r>
      <w:r w:rsidR="001F2B20" w:rsidRPr="00253F71">
        <w:rPr>
          <w:rFonts w:ascii="Times New Roman" w:hAnsi="Times New Roman" w:cs="Times New Roman"/>
          <w:sz w:val="24"/>
          <w:szCs w:val="24"/>
        </w:rPr>
        <w:fldChar w:fldCharType="end"/>
      </w:r>
      <w:r w:rsidR="001F2B20" w:rsidRPr="00253F71">
        <w:rPr>
          <w:rFonts w:ascii="Times New Roman" w:hAnsi="Times New Roman" w:cs="Times New Roman"/>
          <w:sz w:val="24"/>
          <w:szCs w:val="24"/>
        </w:rPr>
        <w:t>.</w:t>
      </w:r>
      <w:r w:rsidR="009E78D7"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Similarly, other studies stated that the lowest concentrations of toxic metals were found in nutmeg samples compared to plants of peppers, thyme, basil, oregano, and black paper</w:t>
      </w:r>
      <w:r w:rsidR="009E78D7" w:rsidRPr="00253F71">
        <w:rPr>
          <w:rFonts w:ascii="Times New Roman" w:hAnsi="Times New Roman" w:cs="Times New Roman"/>
          <w:sz w:val="24"/>
          <w:szCs w:val="24"/>
        </w:rPr>
        <w:t xml:space="preserve"> </w:t>
      </w:r>
      <w:r w:rsidR="009E78D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9393210.2016.1210244","ISSN":"1939-3210","author":[{"dropping-particle":"","family":"Reinholds","given":"Ingars","non-dropping-particle":"","parse-names":false,"suffix":""},{"dropping-particle":"","family":"Pugajeva","given":"Iveta","non-dropping-particle":"","parse-names":false,"suffix":""},{"dropping-particle":"","family":"Bavrins","given":"Konstantins","non-dropping-particle":"","parse-names":false,"suffix":""},{"dropping-particle":"","family":"Kuckovska","given":"Galina","non-dropping-particle":"","parse-names":false,"suffix":""}],"container-title":"Food Additives &amp; Contaminants: Part B","id":"ITEM-1","issue":"1","issued":{"date-parts":[["2017"]]},"page":"5-14","publisher":"Taylor &amp; Francis","title":"Mycotoxins , pesticides and toxic metals in commercial spices and herbs","type":"article-journal","volume":"10"},"uris":["http://www.mendeley.com/documents/?uuid=f0e5baa8-1ba8-4b5b-97a8-a84dda12d9be","http://www.mendeley.com/documents/?uuid=cb1e1732-f940-4bf1-a4b3-077a0d7f0760"]}],"mendeley":{"formattedCitation":"(Reinholds et al., 2017)","plainTextFormattedCitation":"(Reinholds et al., 2017)","previouslyFormattedCitation":"(Reinholds et al., 2017)"},"properties":{"noteIndex":0},"schema":"https://github.com/citation-style-language/schema/raw/master/csl-citation.json"}</w:instrText>
      </w:r>
      <w:r w:rsidR="009E78D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Reinholds et al., 2017)</w:t>
      </w:r>
      <w:r w:rsidR="009E78D7" w:rsidRPr="00253F71">
        <w:rPr>
          <w:rFonts w:ascii="Times New Roman" w:hAnsi="Times New Roman" w:cs="Times New Roman"/>
          <w:sz w:val="24"/>
          <w:szCs w:val="24"/>
        </w:rPr>
        <w:fldChar w:fldCharType="end"/>
      </w:r>
      <w:r w:rsidR="009E78D7" w:rsidRPr="00253F71">
        <w:rPr>
          <w:rFonts w:ascii="Times New Roman" w:hAnsi="Times New Roman" w:cs="Times New Roman"/>
          <w:sz w:val="24"/>
          <w:szCs w:val="24"/>
        </w:rPr>
        <w:t>.</w:t>
      </w:r>
      <w:r w:rsidR="009E78D7" w:rsidRPr="00253F71">
        <w:rPr>
          <w:sz w:val="24"/>
          <w:szCs w:val="24"/>
        </w:rPr>
        <w:t xml:space="preserve"> </w:t>
      </w:r>
      <w:r w:rsidR="00076678" w:rsidRPr="00253F71">
        <w:rPr>
          <w:rFonts w:ascii="Times New Roman" w:hAnsi="Times New Roman" w:cs="Times New Roman"/>
          <w:sz w:val="24"/>
          <w:szCs w:val="24"/>
        </w:rPr>
        <w:t>Such effects are associated with myristicin</w:t>
      </w:r>
      <w:r w:rsidR="009E78D7" w:rsidRPr="00253F71">
        <w:rPr>
          <w:rFonts w:ascii="Times New Roman" w:hAnsi="Times New Roman" w:cs="Times New Roman"/>
          <w:sz w:val="24"/>
          <w:szCs w:val="24"/>
        </w:rPr>
        <w:t xml:space="preserve"> </w:t>
      </w:r>
      <w:r w:rsidR="009E78D7" w:rsidRPr="00253F71">
        <w:rPr>
          <w:rFonts w:ascii="Times New Roman" w:hAnsi="Times New Roman" w:cs="Times New Roman"/>
          <w:sz w:val="24"/>
          <w:szCs w:val="24"/>
        </w:rPr>
        <w:fldChar w:fldCharType="begin" w:fldLock="1"/>
      </w:r>
      <w:r w:rsidR="00632BB2">
        <w:rPr>
          <w:rFonts w:ascii="Times New Roman" w:hAnsi="Times New Roman" w:cs="Times New Roman"/>
          <w:sz w:val="24"/>
          <w:szCs w:val="24"/>
        </w:rPr>
        <w:instrText>ADDIN CSL_CITATION {"citationItems":[{"id":"ITEM-1","itemData":{"DOI":"10.3109/15563650.2011.561210","author":[{"dropping-particle":"","family":"Carstairs","given":"Shaun D","non-dropping-particle":"","parse-names":false,"suffix":""},{"dropping-particle":"","family":"Cantrell","given":"F LEE","non-dropping-particle":"","parse-names":false,"suffix":""}],"container-title":"Clinical Toxicology","id":"ITEM-1","issued":{"date-parts":[["2011"]]},"page":"177-180","title":"The spice of life : An analysis of nutmeg exposures in California","type":"article-journal"},"uris":["http://www.mendeley.com/documents/?uuid=97e4741d-a3d3-45bf-8ef7-c54cbfed5dc9","http://www.mendeley.com/documents/?uuid=fd648241-1286-4866-bdbb-4dc76dadf85b"]}],"mendeley":{"formattedCitation":"(Carstairs &amp; Cantrell, 2011)","plainTextFormattedCitation":"(Carstairs &amp; Cantrell, 2011)","previouslyFormattedCitation":"(Carstairs &amp; Cantrell, 2011)"},"properties":{"noteIndex":0},"schema":"https://github.com/citation-style-language/schema/raw/master/csl-citation.json"}</w:instrText>
      </w:r>
      <w:r w:rsidR="009E78D7" w:rsidRPr="00253F71">
        <w:rPr>
          <w:rFonts w:ascii="Times New Roman" w:hAnsi="Times New Roman" w:cs="Times New Roman"/>
          <w:sz w:val="24"/>
          <w:szCs w:val="24"/>
        </w:rPr>
        <w:fldChar w:fldCharType="separate"/>
      </w:r>
      <w:r w:rsidR="00632BB2" w:rsidRPr="00632BB2">
        <w:rPr>
          <w:rFonts w:ascii="Times New Roman" w:hAnsi="Times New Roman" w:cs="Times New Roman"/>
          <w:noProof/>
          <w:sz w:val="24"/>
          <w:szCs w:val="24"/>
        </w:rPr>
        <w:t>(Carstairs &amp; Cantrell, 2011)</w:t>
      </w:r>
      <w:r w:rsidR="009E78D7" w:rsidRPr="00253F71">
        <w:rPr>
          <w:rFonts w:ascii="Times New Roman" w:hAnsi="Times New Roman" w:cs="Times New Roman"/>
          <w:sz w:val="24"/>
          <w:szCs w:val="24"/>
        </w:rPr>
        <w:fldChar w:fldCharType="end"/>
      </w:r>
      <w:r w:rsidR="009E78D7" w:rsidRPr="00253F71">
        <w:rPr>
          <w:rFonts w:ascii="Times New Roman" w:hAnsi="Times New Roman" w:cs="Times New Roman"/>
          <w:sz w:val="24"/>
          <w:szCs w:val="24"/>
        </w:rPr>
        <w:t>.</w:t>
      </w:r>
    </w:p>
    <w:p w14:paraId="5CE13778" w14:textId="144F3003" w:rsidR="005D66A1" w:rsidRDefault="00CC24EE" w:rsidP="006811AF">
      <w:pPr>
        <w:spacing w:after="0" w:line="276" w:lineRule="auto"/>
        <w:ind w:firstLine="720"/>
        <w:jc w:val="both"/>
        <w:rPr>
          <w:rFonts w:ascii="Times New Roman" w:hAnsi="Times New Roman" w:cs="Times New Roman"/>
          <w:sz w:val="24"/>
          <w:szCs w:val="24"/>
        </w:rPr>
      </w:pPr>
      <w:commentRangeStart w:id="25"/>
      <w:r w:rsidRPr="00253F71">
        <w:rPr>
          <w:rFonts w:ascii="Times New Roman" w:hAnsi="Times New Roman" w:cs="Times New Roman"/>
          <w:sz w:val="24"/>
          <w:szCs w:val="24"/>
        </w:rPr>
        <w:t>According to data from the Illinois Poison Center (IPC)</w:t>
      </w:r>
      <w:r w:rsidR="00E748C6" w:rsidRPr="00253F71">
        <w:rPr>
          <w:rFonts w:ascii="Times New Roman" w:hAnsi="Times New Roman" w:cs="Times New Roman"/>
          <w:sz w:val="24"/>
          <w:szCs w:val="24"/>
        </w:rPr>
        <w:t>,</w:t>
      </w:r>
      <w:r w:rsidRPr="00253F71">
        <w:rPr>
          <w:rFonts w:ascii="Times New Roman" w:hAnsi="Times New Roman" w:cs="Times New Roman"/>
          <w:sz w:val="24"/>
          <w:szCs w:val="24"/>
        </w:rPr>
        <w:t xml:space="preserve"> it is known that from January 2001</w:t>
      </w:r>
      <w:commentRangeEnd w:id="25"/>
      <w:r w:rsidR="007110B1">
        <w:rPr>
          <w:rStyle w:val="CommentReference"/>
        </w:rPr>
        <w:commentReference w:id="25"/>
      </w:r>
      <w:r w:rsidRPr="00253F71">
        <w:rPr>
          <w:rFonts w:ascii="Times New Roman" w:hAnsi="Times New Roman" w:cs="Times New Roman"/>
          <w:sz w:val="24"/>
          <w:szCs w:val="24"/>
        </w:rPr>
        <w:t xml:space="preserve"> to December 2011</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there were thirty-two cases in children and adolescents of intentional or unintentional consumption of nutmeg</w:t>
      </w:r>
      <w:r w:rsidR="00067374">
        <w:rPr>
          <w:rFonts w:ascii="Times New Roman" w:hAnsi="Times New Roman" w:cs="Times New Roman"/>
          <w:sz w:val="24"/>
          <w:szCs w:val="24"/>
        </w:rPr>
        <w:t xml:space="preserve"> </w:t>
      </w:r>
      <w:r w:rsidR="00067374" w:rsidRPr="00253F71">
        <w:rPr>
          <w:rFonts w:ascii="Times New Roman" w:hAnsi="Times New Roman" w:cs="Times New Roman"/>
          <w:sz w:val="24"/>
          <w:szCs w:val="24"/>
        </w:rPr>
        <w:fldChar w:fldCharType="begin" w:fldLock="1"/>
      </w:r>
      <w:r w:rsidR="00067374">
        <w:rPr>
          <w:rFonts w:ascii="Times New Roman" w:hAnsi="Times New Roman" w:cs="Times New Roman"/>
          <w:sz w:val="24"/>
          <w:szCs w:val="24"/>
        </w:rPr>
        <w:instrText>ADDIN CSL_CITATION {"citationItems":[{"id":"ITEM-1","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1","issued":{"date-parts":[["2014"]]},"page":"148-151","title":"Nutmeg Poisonings : A Retrospective Review of 10 Y ears Experience from the Illinois Poison Center , 2001 – 2011","type":"article-journal"},"uris":["http://www.mendeley.com/documents/?uuid=bbd06e50-205a-4b1a-8388-5ebae9b728b4","http://www.mendeley.com/documents/?uuid=5d254469-9a40-4153-a58d-0d1baab1c187"]}],"mendeley":{"formattedCitation":"(Ehrenpreis et al., 2014)","plainTextFormattedCitation":"(Ehrenpreis et al., 2014)","previouslyFormattedCitation":"(Ehrenpreis et al., 2014)"},"properties":{"noteIndex":0},"schema":"https://github.com/citation-style-language/schema/raw/master/csl-citation.json"}</w:instrText>
      </w:r>
      <w:r w:rsidR="00067374" w:rsidRPr="00253F71">
        <w:rPr>
          <w:rFonts w:ascii="Times New Roman" w:hAnsi="Times New Roman" w:cs="Times New Roman"/>
          <w:sz w:val="24"/>
          <w:szCs w:val="24"/>
        </w:rPr>
        <w:fldChar w:fldCharType="separate"/>
      </w:r>
      <w:r w:rsidR="00067374" w:rsidRPr="00330E59">
        <w:rPr>
          <w:rFonts w:ascii="Times New Roman" w:hAnsi="Times New Roman" w:cs="Times New Roman"/>
          <w:noProof/>
          <w:sz w:val="24"/>
          <w:szCs w:val="24"/>
        </w:rPr>
        <w:t>(Ehrenpreis et al., 2014)</w:t>
      </w:r>
      <w:r w:rsidR="00067374" w:rsidRPr="00253F71">
        <w:rPr>
          <w:rFonts w:ascii="Times New Roman" w:hAnsi="Times New Roman" w:cs="Times New Roman"/>
          <w:sz w:val="24"/>
          <w:szCs w:val="24"/>
        </w:rPr>
        <w:fldChar w:fldCharType="end"/>
      </w:r>
      <w:r w:rsidRPr="00253F71">
        <w:rPr>
          <w:rFonts w:ascii="Times New Roman" w:hAnsi="Times New Roman" w:cs="Times New Roman"/>
          <w:sz w:val="24"/>
          <w:szCs w:val="24"/>
        </w:rPr>
        <w:t>. Accidental cases are caused by a mixture of drugs containing nutmeg and consumed in excess</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while </w:t>
      </w:r>
      <w:r w:rsidR="00EB0758">
        <w:rPr>
          <w:rFonts w:ascii="Times New Roman" w:hAnsi="Times New Roman" w:cs="Times New Roman"/>
          <w:sz w:val="24"/>
          <w:szCs w:val="24"/>
        </w:rPr>
        <w:t xml:space="preserve">in </w:t>
      </w:r>
      <w:r w:rsidRPr="00253F71">
        <w:rPr>
          <w:rFonts w:ascii="Times New Roman" w:hAnsi="Times New Roman" w:cs="Times New Roman"/>
          <w:sz w:val="24"/>
          <w:szCs w:val="24"/>
        </w:rPr>
        <w:t>intentional cases</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one is by consuming duloxetine, clonazepam, K2 (synthetic cannabinoids), and acetaminophen. Nutmeg as a suicide attempt and other cases involved a 16-year-old girl who reported consuming 25 g of nutmeg after reading that nutmeg was a </w:t>
      </w:r>
      <w:r w:rsidR="00FE45E3">
        <w:rPr>
          <w:rFonts w:ascii="Times New Roman" w:hAnsi="Times New Roman" w:cs="Times New Roman"/>
          <w:sz w:val="24"/>
          <w:szCs w:val="24"/>
        </w:rPr>
        <w:t>“</w:t>
      </w:r>
      <w:r w:rsidRPr="00253F71">
        <w:rPr>
          <w:rFonts w:ascii="Times New Roman" w:hAnsi="Times New Roman" w:cs="Times New Roman"/>
          <w:sz w:val="24"/>
          <w:szCs w:val="24"/>
        </w:rPr>
        <w:t>bowel cleanser</w:t>
      </w:r>
      <w:r w:rsidR="00FE45E3">
        <w:rPr>
          <w:rFonts w:ascii="Times New Roman" w:hAnsi="Times New Roman" w:cs="Times New Roman"/>
          <w:sz w:val="24"/>
          <w:szCs w:val="24"/>
        </w:rPr>
        <w:t>”</w:t>
      </w:r>
      <w:r w:rsidRPr="00253F71">
        <w:rPr>
          <w:rFonts w:ascii="Times New Roman" w:hAnsi="Times New Roman" w:cs="Times New Roman"/>
          <w:sz w:val="24"/>
          <w:szCs w:val="24"/>
        </w:rPr>
        <w:t xml:space="preserve"> in a popular teen magazine. Overdose of nutmeg use provides serious effects</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namely urinary retention, tremors, and seizures</w:t>
      </w:r>
      <w:r w:rsidR="00EF5739" w:rsidRPr="00253F71">
        <w:rPr>
          <w:rFonts w:ascii="Times New Roman" w:hAnsi="Times New Roman" w:cs="Times New Roman"/>
          <w:sz w:val="24"/>
          <w:szCs w:val="24"/>
        </w:rPr>
        <w:t>. T</w:t>
      </w:r>
      <w:r w:rsidRPr="00253F71">
        <w:rPr>
          <w:rFonts w:ascii="Times New Roman" w:hAnsi="Times New Roman" w:cs="Times New Roman"/>
          <w:sz w:val="24"/>
          <w:szCs w:val="24"/>
        </w:rPr>
        <w:t xml:space="preserve">he literature shows tremors in animals receiving toxic nutmeg doses associated with the anticholinergic effects of nutmeg attributed to myristicin and elemicin </w:t>
      </w:r>
      <w:r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016/j.disamonth.2009.03.007","ISSN":"0011-5029","author":[{"dropping-particle":"","family":"Barceloux","given":"Donald G","non-dropping-particle":"","parse-names":false,"suffix":""}],"container-title":"Disease-a-Month","id":"ITEM-1","issue":"6","issued":{"date-parts":[["2009"]]},"page":"373-379","title":"Nutmeg (Myristica fragrans Houtt.)","type":"article-journal","volume":"55"},"uris":["http://www.mendeley.com/documents/?uuid=59343602-50bc-4206-8c46-f4b538fea5fe","http://www.mendeley.com/documents/?uuid=6090197d-7a4e-4370-9502-8c630143bb1c"]}],"mendeley":{"formattedCitation":"(Barceloux, 2009)","plainTextFormattedCitation":"(Barceloux, 2009)","previouslyFormattedCitation":"(Barceloux, 2009)"},"properties":{"noteIndex":0},"schema":"https://github.com/citation-style-language/schema/raw/master/csl-citation.json"}</w:instrText>
      </w:r>
      <w:r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Barceloux, 2009)</w:t>
      </w:r>
      <w:r w:rsidRPr="00253F71">
        <w:rPr>
          <w:rFonts w:ascii="Times New Roman" w:hAnsi="Times New Roman" w:cs="Times New Roman"/>
          <w:sz w:val="24"/>
          <w:szCs w:val="24"/>
        </w:rPr>
        <w:fldChar w:fldCharType="end"/>
      </w:r>
      <w:r w:rsidRPr="00253F71">
        <w:rPr>
          <w:rFonts w:ascii="Times New Roman" w:hAnsi="Times New Roman" w:cs="Times New Roman"/>
          <w:sz w:val="24"/>
          <w:szCs w:val="24"/>
        </w:rPr>
        <w:t>. Further research provides evidence that nutmeg extract works indirectly on the endocannabinoid system by inhibiting the enzymes FAAH and MAGL</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which explains the cannabis-like effects of nutmeg</w:t>
      </w:r>
      <w:r w:rsidR="00753A3D" w:rsidRPr="00253F71">
        <w:rPr>
          <w:rFonts w:ascii="Times New Roman" w:hAnsi="Times New Roman" w:cs="Times New Roman"/>
          <w:sz w:val="24"/>
          <w:szCs w:val="24"/>
        </w:rPr>
        <w:t xml:space="preserve"> </w:t>
      </w:r>
      <w:r w:rsidR="00753A3D"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mendeley":{"formattedCitation":"(El-Alfya et al., 2019)","plainTextFormattedCitation":"(El-Alfya et al., 2019)","previouslyFormattedCitation":"(El-Alfya et al., 2019)"},"properties":{"noteIndex":0},"schema":"https://github.com/citation-style-language/schema/raw/master/csl-citation.json"}</w:instrText>
      </w:r>
      <w:r w:rsidR="00753A3D"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l-Alfya et al., 2019)</w:t>
      </w:r>
      <w:r w:rsidR="00753A3D" w:rsidRPr="00253F71">
        <w:rPr>
          <w:rFonts w:ascii="Times New Roman" w:hAnsi="Times New Roman" w:cs="Times New Roman"/>
          <w:sz w:val="24"/>
          <w:szCs w:val="24"/>
        </w:rPr>
        <w:fldChar w:fldCharType="end"/>
      </w:r>
      <w:r w:rsidR="00753A3D" w:rsidRPr="00253F71">
        <w:rPr>
          <w:rFonts w:ascii="Times New Roman" w:hAnsi="Times New Roman" w:cs="Times New Roman"/>
          <w:sz w:val="24"/>
          <w:szCs w:val="24"/>
        </w:rPr>
        <w:t>.</w:t>
      </w:r>
    </w:p>
    <w:p w14:paraId="3CF1972A" w14:textId="77D7BDCA" w:rsidR="006D2214" w:rsidRPr="00253F71" w:rsidRDefault="00677EB3" w:rsidP="006811AF">
      <w:pPr>
        <w:spacing w:after="0" w:line="276" w:lineRule="auto"/>
        <w:ind w:firstLine="720"/>
        <w:jc w:val="both"/>
        <w:rPr>
          <w:rFonts w:ascii="Times New Roman" w:hAnsi="Times New Roman" w:cs="Times New Roman"/>
          <w:sz w:val="24"/>
          <w:szCs w:val="24"/>
        </w:rPr>
      </w:pPr>
      <w:commentRangeStart w:id="26"/>
      <w:r w:rsidRPr="00677EB3">
        <w:rPr>
          <w:rFonts w:ascii="Times New Roman" w:hAnsi="Times New Roman" w:cs="Times New Roman"/>
          <w:sz w:val="24"/>
          <w:szCs w:val="24"/>
        </w:rPr>
        <w:t>Finally, we must acknowledge the limitations of our study in using such a large research database.</w:t>
      </w:r>
      <w:r>
        <w:rPr>
          <w:rFonts w:ascii="Times New Roman" w:hAnsi="Times New Roman" w:cs="Times New Roman"/>
          <w:sz w:val="24"/>
          <w:szCs w:val="24"/>
        </w:rPr>
        <w:t xml:space="preserve"> </w:t>
      </w:r>
      <w:r w:rsidRPr="00677EB3">
        <w:rPr>
          <w:rFonts w:ascii="Times New Roman" w:hAnsi="Times New Roman" w:cs="Times New Roman"/>
          <w:sz w:val="24"/>
          <w:szCs w:val="24"/>
        </w:rPr>
        <w:t>There are many phytochemical and biological studies on nutmeg outside of the libraries we use.</w:t>
      </w:r>
      <w:r w:rsidR="006D2214" w:rsidRPr="006D2214">
        <w:rPr>
          <w:rFonts w:ascii="Times New Roman" w:hAnsi="Times New Roman" w:cs="Times New Roman"/>
          <w:sz w:val="24"/>
          <w:szCs w:val="24"/>
        </w:rPr>
        <w:t xml:space="preserve"> This famous spice plant has been proven to have many benefits that can be studied continuously. Seeing its wide distribution, we suggest to investigate further about this plant, for example the phytochemical constituents of nutmeg and its pharmacological properties from different geographical areas or cultivation strategies to increase productivity which are still rare.</w:t>
      </w:r>
      <w:commentRangeEnd w:id="26"/>
      <w:r>
        <w:rPr>
          <w:rStyle w:val="CommentReference"/>
        </w:rPr>
        <w:commentReference w:id="26"/>
      </w:r>
    </w:p>
    <w:p w14:paraId="1495DE08" w14:textId="77777777" w:rsidR="000E5593" w:rsidRPr="00253F71" w:rsidRDefault="000E5593" w:rsidP="006811AF">
      <w:pPr>
        <w:spacing w:after="0" w:line="276" w:lineRule="auto"/>
        <w:ind w:firstLine="720"/>
        <w:jc w:val="both"/>
        <w:rPr>
          <w:rFonts w:ascii="Times New Roman" w:hAnsi="Times New Roman" w:cs="Times New Roman"/>
          <w:sz w:val="24"/>
          <w:szCs w:val="24"/>
        </w:rPr>
      </w:pPr>
    </w:p>
    <w:p w14:paraId="69BD6A54" w14:textId="242699D7" w:rsidR="004D15F1" w:rsidRPr="00253F71" w:rsidRDefault="00A654EC" w:rsidP="00EF7858">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CONCLUSION</w:t>
      </w:r>
    </w:p>
    <w:p w14:paraId="2CDADDB9" w14:textId="126AD2E8" w:rsidR="00377E31" w:rsidRPr="00253F71" w:rsidRDefault="00C9421E" w:rsidP="00EF7858">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lastRenderedPageBreak/>
        <w:t>Nutmeg in its use as an alternative for various ailments</w:t>
      </w:r>
      <w:r w:rsidR="00EB0758">
        <w:rPr>
          <w:rFonts w:ascii="Times New Roman" w:hAnsi="Times New Roman" w:cs="Times New Roman"/>
          <w:sz w:val="24"/>
          <w:szCs w:val="24"/>
        </w:rPr>
        <w:t>,</w:t>
      </w:r>
      <w:r w:rsidRPr="00253F71">
        <w:rPr>
          <w:rFonts w:ascii="Times New Roman" w:hAnsi="Times New Roman" w:cs="Times New Roman"/>
          <w:sz w:val="24"/>
          <w:szCs w:val="24"/>
        </w:rPr>
        <w:t xml:space="preserve"> resulted in a massively trendy effort to evaluate nutmeg with different extracts.</w:t>
      </w:r>
      <w:r w:rsidR="00B12E0E" w:rsidRPr="00253F71">
        <w:rPr>
          <w:rFonts w:ascii="Times New Roman" w:hAnsi="Times New Roman" w:cs="Times New Roman"/>
          <w:sz w:val="24"/>
          <w:szCs w:val="24"/>
        </w:rPr>
        <w:t xml:space="preserve"> </w:t>
      </w:r>
      <w:r w:rsidR="00500041" w:rsidRPr="00253F71">
        <w:rPr>
          <w:rFonts w:ascii="Times New Roman" w:hAnsi="Times New Roman" w:cs="Times New Roman"/>
          <w:sz w:val="24"/>
          <w:szCs w:val="24"/>
        </w:rPr>
        <w:t xml:space="preserve">The available nutmeg literature suggests this medicinal plant is </w:t>
      </w:r>
      <w:r w:rsidR="00EF5739" w:rsidRPr="00253F71">
        <w:rPr>
          <w:rFonts w:ascii="Times New Roman" w:hAnsi="Times New Roman" w:cs="Times New Roman"/>
          <w:sz w:val="24"/>
          <w:szCs w:val="24"/>
        </w:rPr>
        <w:t>essential</w:t>
      </w:r>
      <w:r w:rsidR="00500041" w:rsidRPr="00253F71">
        <w:rPr>
          <w:rFonts w:ascii="Times New Roman" w:hAnsi="Times New Roman" w:cs="Times New Roman"/>
          <w:sz w:val="24"/>
          <w:szCs w:val="24"/>
        </w:rPr>
        <w:t xml:space="preserve"> for use in biomedical and environmental applications, such as neurodegenerative diseases, disorders of the central nervous system, atheroscl</w:t>
      </w:r>
      <w:r w:rsidR="00EF5739" w:rsidRPr="00253F71">
        <w:rPr>
          <w:rFonts w:ascii="Times New Roman" w:hAnsi="Times New Roman" w:cs="Times New Roman"/>
          <w:sz w:val="24"/>
          <w:szCs w:val="24"/>
        </w:rPr>
        <w:t>e</w:t>
      </w:r>
      <w:r w:rsidR="00500041" w:rsidRPr="00253F71">
        <w:rPr>
          <w:rFonts w:ascii="Times New Roman" w:hAnsi="Times New Roman" w:cs="Times New Roman"/>
          <w:sz w:val="24"/>
          <w:szCs w:val="24"/>
        </w:rPr>
        <w:t xml:space="preserve">rosis, cancer, chronic inflammation and pain relief, </w:t>
      </w:r>
      <w:commentRangeStart w:id="27"/>
      <w:r w:rsidR="00500041" w:rsidRPr="00404E6C">
        <w:rPr>
          <w:rFonts w:ascii="Times New Roman" w:hAnsi="Times New Roman" w:cs="Times New Roman"/>
          <w:i/>
          <w:iCs/>
          <w:sz w:val="24"/>
          <w:szCs w:val="24"/>
        </w:rPr>
        <w:t>A. Fumigatus</w:t>
      </w:r>
      <w:commentRangeEnd w:id="27"/>
      <w:r w:rsidR="00404E6C">
        <w:rPr>
          <w:rStyle w:val="CommentReference"/>
        </w:rPr>
        <w:commentReference w:id="27"/>
      </w:r>
      <w:r w:rsidR="00500041" w:rsidRPr="00253F71">
        <w:rPr>
          <w:rFonts w:ascii="Times New Roman" w:hAnsi="Times New Roman" w:cs="Times New Roman"/>
          <w:sz w:val="24"/>
          <w:szCs w:val="24"/>
        </w:rPr>
        <w:t xml:space="preserve"> infections, gastrointestinal, oral care such as toothpaste including mouthwashes, and environmentally friendly vegetable oils. Alkaloids, tannins, carbohydrates, lignans, neolignans, diphenylalkanes, phenylpropanoids, terpenoids, alkanes, fatty acids, fatty acid esters, and some minor constituents such as steroids, saponins, triterpenoids, and flavonoids are the main chemical constituents that have been proven in nutmeg. </w:t>
      </w:r>
      <w:r w:rsidRPr="00253F71">
        <w:rPr>
          <w:rFonts w:ascii="Times New Roman" w:hAnsi="Times New Roman" w:cs="Times New Roman"/>
          <w:sz w:val="24"/>
          <w:szCs w:val="24"/>
        </w:rPr>
        <w:t>Various sub-subjects of nutmeg chemical compounds with significant potential as drug discovery agents,</w:t>
      </w:r>
      <w:r w:rsidR="00910BEB" w:rsidRPr="00253F71">
        <w:rPr>
          <w:rFonts w:ascii="Times New Roman" w:hAnsi="Times New Roman" w:cs="Times New Roman"/>
          <w:sz w:val="24"/>
          <w:szCs w:val="24"/>
        </w:rPr>
        <w:t xml:space="preserve"> s</w:t>
      </w:r>
      <w:r w:rsidR="00500041" w:rsidRPr="00253F71">
        <w:rPr>
          <w:rFonts w:ascii="Times New Roman" w:hAnsi="Times New Roman" w:cs="Times New Roman"/>
          <w:sz w:val="24"/>
          <w:szCs w:val="24"/>
        </w:rPr>
        <w:t>tudies have shown that various nutmeg extracts have a wide range of pharmacological acti</w:t>
      </w:r>
      <w:r w:rsidR="00EF5739" w:rsidRPr="00253F71">
        <w:rPr>
          <w:rFonts w:ascii="Times New Roman" w:hAnsi="Times New Roman" w:cs="Times New Roman"/>
          <w:sz w:val="24"/>
          <w:szCs w:val="24"/>
        </w:rPr>
        <w:t>vitie</w:t>
      </w:r>
      <w:r w:rsidR="00500041" w:rsidRPr="00253F71">
        <w:rPr>
          <w:rFonts w:ascii="Times New Roman" w:hAnsi="Times New Roman" w:cs="Times New Roman"/>
          <w:sz w:val="24"/>
          <w:szCs w:val="24"/>
        </w:rPr>
        <w:t>s, such as antioxidant, antibacterial, anti-melanogenic, antifungal, anticancer, and cytotoxicity activities that support it. Nutmeg still has its toxic effects</w:t>
      </w:r>
      <w:r w:rsidR="00EF5739" w:rsidRPr="00253F71">
        <w:rPr>
          <w:rFonts w:ascii="Times New Roman" w:hAnsi="Times New Roman" w:cs="Times New Roman"/>
          <w:sz w:val="24"/>
          <w:szCs w:val="24"/>
        </w:rPr>
        <w:t>,</w:t>
      </w:r>
      <w:r w:rsidR="00500041" w:rsidRPr="00253F71">
        <w:rPr>
          <w:rFonts w:ascii="Times New Roman" w:hAnsi="Times New Roman" w:cs="Times New Roman"/>
          <w:sz w:val="24"/>
          <w:szCs w:val="24"/>
        </w:rPr>
        <w:t xml:space="preserve"> although it tends to be low compared to the side effects of chemical drugs. Therefore, given its versatile usefulness, the improvement of more in-depth research studies on this plant needs to be improved.</w:t>
      </w:r>
      <w:r w:rsidR="00624789" w:rsidRPr="00253F71">
        <w:rPr>
          <w:rFonts w:ascii="Times New Roman" w:hAnsi="Times New Roman" w:cs="Times New Roman"/>
          <w:sz w:val="24"/>
          <w:szCs w:val="24"/>
        </w:rPr>
        <w:t xml:space="preserve"> </w:t>
      </w:r>
    </w:p>
    <w:p w14:paraId="572C6133" w14:textId="77777777" w:rsidR="000B001F" w:rsidRDefault="000B001F" w:rsidP="000B001F">
      <w:pPr>
        <w:spacing w:after="0" w:line="360" w:lineRule="auto"/>
        <w:rPr>
          <w:rFonts w:ascii="Times New Roman" w:hAnsi="Times New Roman" w:cs="Times New Roman"/>
          <w:b/>
          <w:bCs/>
          <w:sz w:val="24"/>
          <w:szCs w:val="24"/>
        </w:rPr>
      </w:pPr>
    </w:p>
    <w:p w14:paraId="6D67A27D" w14:textId="77777777" w:rsidR="008B0F52" w:rsidRPr="00DC7E31" w:rsidRDefault="008B0F52" w:rsidP="008B0F52">
      <w:pPr>
        <w:spacing w:after="0" w:line="360" w:lineRule="auto"/>
        <w:rPr>
          <w:rFonts w:ascii="Times New Roman" w:hAnsi="Times New Roman" w:cs="Times New Roman"/>
          <w:sz w:val="24"/>
          <w:szCs w:val="24"/>
        </w:rPr>
      </w:pPr>
      <w:r w:rsidRPr="00DC7E31">
        <w:rPr>
          <w:rFonts w:ascii="Times New Roman" w:hAnsi="Times New Roman" w:cs="Times New Roman"/>
          <w:b/>
          <w:bCs/>
          <w:sz w:val="24"/>
          <w:szCs w:val="24"/>
        </w:rPr>
        <w:t>AUTHORS’</w:t>
      </w:r>
      <w:r w:rsidRPr="00DC7E31">
        <w:rPr>
          <w:rFonts w:ascii="Times New Roman" w:hAnsi="Times New Roman" w:cs="Times New Roman"/>
          <w:sz w:val="24"/>
          <w:szCs w:val="24"/>
        </w:rPr>
        <w:t xml:space="preserve"> </w:t>
      </w:r>
      <w:r w:rsidRPr="00DC7E31">
        <w:rPr>
          <w:rFonts w:ascii="Times New Roman" w:hAnsi="Times New Roman" w:cs="Times New Roman"/>
          <w:b/>
          <w:bCs/>
          <w:sz w:val="24"/>
          <w:szCs w:val="24"/>
        </w:rPr>
        <w:t>CONTRIBUTIONS</w:t>
      </w:r>
    </w:p>
    <w:p w14:paraId="3BD19324" w14:textId="58E2E0B8" w:rsidR="008B0F52" w:rsidRDefault="008B0F52" w:rsidP="008B0F52">
      <w:pPr>
        <w:spacing w:after="0" w:line="360" w:lineRule="auto"/>
        <w:ind w:firstLine="426"/>
        <w:jc w:val="both"/>
        <w:rPr>
          <w:rFonts w:ascii="Times New Roman" w:hAnsi="Times New Roman" w:cs="Times New Roman"/>
          <w:sz w:val="24"/>
          <w:szCs w:val="24"/>
        </w:rPr>
      </w:pPr>
      <w:r w:rsidRPr="00DC7E31">
        <w:rPr>
          <w:rFonts w:ascii="Times New Roman" w:hAnsi="Times New Roman" w:cs="Times New Roman"/>
          <w:sz w:val="24"/>
          <w:szCs w:val="24"/>
        </w:rPr>
        <w:t xml:space="preserve">The study was designed by </w:t>
      </w:r>
      <w:r>
        <w:rPr>
          <w:rFonts w:ascii="Times New Roman" w:hAnsi="Times New Roman" w:cs="Times New Roman"/>
          <w:sz w:val="24"/>
          <w:szCs w:val="24"/>
        </w:rPr>
        <w:t>H</w:t>
      </w:r>
      <w:r w:rsidR="008D6BBD">
        <w:rPr>
          <w:rFonts w:ascii="Times New Roman" w:hAnsi="Times New Roman" w:cs="Times New Roman"/>
          <w:sz w:val="24"/>
          <w:szCs w:val="24"/>
        </w:rPr>
        <w:t>YE</w:t>
      </w:r>
      <w:r>
        <w:rPr>
          <w:rFonts w:ascii="Times New Roman" w:hAnsi="Times New Roman" w:cs="Times New Roman"/>
          <w:sz w:val="24"/>
          <w:szCs w:val="24"/>
        </w:rPr>
        <w:t xml:space="preserve"> </w:t>
      </w:r>
      <w:r w:rsidRPr="00DC7E31">
        <w:rPr>
          <w:rFonts w:ascii="Times New Roman" w:hAnsi="Times New Roman" w:cs="Times New Roman"/>
          <w:sz w:val="24"/>
          <w:szCs w:val="24"/>
        </w:rPr>
        <w:t>and</w:t>
      </w:r>
      <w:r>
        <w:rPr>
          <w:rFonts w:ascii="Times New Roman" w:hAnsi="Times New Roman" w:cs="Times New Roman"/>
          <w:sz w:val="24"/>
          <w:szCs w:val="24"/>
        </w:rPr>
        <w:t xml:space="preserve"> SS</w:t>
      </w:r>
      <w:r w:rsidRPr="00DC7E31">
        <w:rPr>
          <w:rFonts w:ascii="Times New Roman" w:hAnsi="Times New Roman" w:cs="Times New Roman"/>
          <w:sz w:val="24"/>
          <w:szCs w:val="24"/>
        </w:rPr>
        <w:t>. The data were collected</w:t>
      </w:r>
      <w:r>
        <w:rPr>
          <w:rFonts w:ascii="Times New Roman" w:hAnsi="Times New Roman" w:cs="Times New Roman"/>
          <w:sz w:val="24"/>
          <w:szCs w:val="24"/>
        </w:rPr>
        <w:t xml:space="preserve"> </w:t>
      </w:r>
      <w:r w:rsidRPr="00DC7E31">
        <w:rPr>
          <w:rFonts w:ascii="Times New Roman" w:hAnsi="Times New Roman" w:cs="Times New Roman"/>
          <w:sz w:val="24"/>
          <w:szCs w:val="24"/>
        </w:rPr>
        <w:t xml:space="preserve">by </w:t>
      </w:r>
      <w:r w:rsidR="008D6BBD">
        <w:rPr>
          <w:rFonts w:ascii="Times New Roman" w:hAnsi="Times New Roman" w:cs="Times New Roman"/>
          <w:sz w:val="24"/>
          <w:szCs w:val="24"/>
        </w:rPr>
        <w:t>HYE</w:t>
      </w:r>
      <w:r w:rsidRPr="00DC7E31">
        <w:rPr>
          <w:rFonts w:ascii="Times New Roman" w:hAnsi="Times New Roman" w:cs="Times New Roman"/>
          <w:sz w:val="24"/>
          <w:szCs w:val="24"/>
        </w:rPr>
        <w:t>. The samples were analy</w:t>
      </w:r>
      <w:r>
        <w:rPr>
          <w:rFonts w:ascii="Times New Roman" w:hAnsi="Times New Roman" w:cs="Times New Roman"/>
          <w:sz w:val="24"/>
          <w:szCs w:val="24"/>
        </w:rPr>
        <w:t>z</w:t>
      </w:r>
      <w:r w:rsidRPr="00DC7E31">
        <w:rPr>
          <w:rFonts w:ascii="Times New Roman" w:hAnsi="Times New Roman" w:cs="Times New Roman"/>
          <w:sz w:val="24"/>
          <w:szCs w:val="24"/>
        </w:rPr>
        <w:t xml:space="preserve">ed by </w:t>
      </w:r>
      <w:r>
        <w:rPr>
          <w:rFonts w:ascii="Times New Roman" w:hAnsi="Times New Roman" w:cs="Times New Roman"/>
          <w:sz w:val="24"/>
          <w:szCs w:val="24"/>
        </w:rPr>
        <w:t>SS</w:t>
      </w:r>
      <w:r w:rsidRPr="00DC7E31">
        <w:rPr>
          <w:rFonts w:ascii="Times New Roman" w:hAnsi="Times New Roman" w:cs="Times New Roman"/>
          <w:sz w:val="24"/>
          <w:szCs w:val="24"/>
        </w:rPr>
        <w:t>. All authors</w:t>
      </w:r>
      <w:r>
        <w:rPr>
          <w:rFonts w:ascii="Times New Roman" w:hAnsi="Times New Roman" w:cs="Times New Roman"/>
          <w:sz w:val="24"/>
          <w:szCs w:val="24"/>
        </w:rPr>
        <w:t xml:space="preserve"> </w:t>
      </w:r>
      <w:r w:rsidRPr="00DC7E31">
        <w:rPr>
          <w:rFonts w:ascii="Times New Roman" w:hAnsi="Times New Roman" w:cs="Times New Roman"/>
          <w:sz w:val="24"/>
          <w:szCs w:val="24"/>
        </w:rPr>
        <w:t>contributed to the drafting of the final manuscript. All authors read and</w:t>
      </w:r>
      <w:r>
        <w:rPr>
          <w:rFonts w:ascii="Times New Roman" w:hAnsi="Times New Roman" w:cs="Times New Roman"/>
          <w:sz w:val="24"/>
          <w:szCs w:val="24"/>
        </w:rPr>
        <w:t xml:space="preserve"> </w:t>
      </w:r>
      <w:r w:rsidRPr="00DC7E31">
        <w:rPr>
          <w:rFonts w:ascii="Times New Roman" w:hAnsi="Times New Roman" w:cs="Times New Roman"/>
          <w:sz w:val="24"/>
          <w:szCs w:val="24"/>
        </w:rPr>
        <w:t>approved the final manuscript.</w:t>
      </w:r>
    </w:p>
    <w:p w14:paraId="02ED077F" w14:textId="77777777" w:rsidR="008B0F52" w:rsidRDefault="008B0F52" w:rsidP="008B0F52">
      <w:pPr>
        <w:spacing w:after="0" w:line="360" w:lineRule="auto"/>
        <w:ind w:firstLine="426"/>
        <w:jc w:val="both"/>
        <w:rPr>
          <w:rFonts w:ascii="Times New Roman" w:hAnsi="Times New Roman" w:cs="Times New Roman"/>
          <w:sz w:val="24"/>
          <w:szCs w:val="24"/>
        </w:rPr>
      </w:pPr>
    </w:p>
    <w:p w14:paraId="76E7C96C" w14:textId="2C18ECF0" w:rsidR="000B001F" w:rsidRPr="00DC7E31" w:rsidRDefault="008B0F52" w:rsidP="000B001F">
      <w:pPr>
        <w:spacing w:after="0" w:line="276" w:lineRule="auto"/>
        <w:rPr>
          <w:rFonts w:ascii="Times New Roman" w:hAnsi="Times New Roman" w:cs="Times New Roman"/>
          <w:sz w:val="24"/>
          <w:szCs w:val="24"/>
        </w:rPr>
      </w:pPr>
      <w:r w:rsidRPr="00CF403C">
        <w:rPr>
          <w:rFonts w:ascii="Times New Roman" w:hAnsi="Times New Roman" w:cs="Times New Roman"/>
          <w:b/>
          <w:bCs/>
          <w:sz w:val="24"/>
          <w:szCs w:val="24"/>
        </w:rPr>
        <w:t>ACKNOWLEDGMENTS</w:t>
      </w:r>
    </w:p>
    <w:p w14:paraId="35272D18" w14:textId="37C288CA" w:rsidR="000B001F" w:rsidRDefault="000B001F" w:rsidP="000B001F">
      <w:pPr>
        <w:spacing w:after="0" w:line="276" w:lineRule="auto"/>
        <w:ind w:firstLine="426"/>
        <w:jc w:val="both"/>
        <w:rPr>
          <w:rFonts w:ascii="Times New Roman" w:hAnsi="Times New Roman" w:cs="Times New Roman"/>
          <w:sz w:val="24"/>
          <w:szCs w:val="24"/>
        </w:rPr>
      </w:pPr>
      <w:r w:rsidRPr="006D04EF">
        <w:rPr>
          <w:rFonts w:ascii="Times New Roman" w:hAnsi="Times New Roman" w:cs="Times New Roman"/>
          <w:sz w:val="24"/>
          <w:szCs w:val="24"/>
        </w:rPr>
        <w:t xml:space="preserve">The author would like to thank the </w:t>
      </w:r>
      <w:r w:rsidR="00C86AF5" w:rsidRPr="00C86AF5">
        <w:rPr>
          <w:rFonts w:ascii="Times New Roman" w:hAnsi="Times New Roman" w:cs="Times New Roman"/>
          <w:sz w:val="24"/>
          <w:szCs w:val="24"/>
        </w:rPr>
        <w:t>Universitas Muhammadiyah Prof. DR. Hamka</w:t>
      </w:r>
      <w:r w:rsidR="00C86AF5">
        <w:rPr>
          <w:rFonts w:ascii="Times New Roman" w:hAnsi="Times New Roman" w:cs="Times New Roman"/>
          <w:sz w:val="24"/>
          <w:szCs w:val="24"/>
        </w:rPr>
        <w:t xml:space="preserve"> for support</w:t>
      </w:r>
      <w:r w:rsidR="005F3FD8">
        <w:rPr>
          <w:rFonts w:ascii="Times New Roman" w:hAnsi="Times New Roman" w:cs="Times New Roman"/>
          <w:sz w:val="24"/>
          <w:szCs w:val="24"/>
        </w:rPr>
        <w:t>ing</w:t>
      </w:r>
      <w:r w:rsidR="00C86AF5">
        <w:rPr>
          <w:rFonts w:ascii="Times New Roman" w:hAnsi="Times New Roman" w:cs="Times New Roman"/>
          <w:sz w:val="24"/>
          <w:szCs w:val="24"/>
        </w:rPr>
        <w:t xml:space="preserve"> the</w:t>
      </w:r>
      <w:r w:rsidR="0090667C">
        <w:rPr>
          <w:rFonts w:ascii="Times New Roman" w:hAnsi="Times New Roman" w:cs="Times New Roman"/>
          <w:sz w:val="24"/>
          <w:szCs w:val="24"/>
        </w:rPr>
        <w:t xml:space="preserve"> research.</w:t>
      </w:r>
      <w:r w:rsidR="00C86AF5">
        <w:rPr>
          <w:rFonts w:ascii="Times New Roman" w:hAnsi="Times New Roman" w:cs="Times New Roman"/>
          <w:sz w:val="24"/>
          <w:szCs w:val="24"/>
        </w:rPr>
        <w:t xml:space="preserve"> </w:t>
      </w:r>
    </w:p>
    <w:p w14:paraId="3AF9CB1C" w14:textId="77777777" w:rsidR="000B001F" w:rsidRPr="00DC7E31" w:rsidRDefault="000B001F" w:rsidP="000B001F">
      <w:pPr>
        <w:spacing w:after="0" w:line="276" w:lineRule="auto"/>
        <w:ind w:firstLine="426"/>
        <w:jc w:val="both"/>
        <w:rPr>
          <w:rFonts w:ascii="Times New Roman" w:hAnsi="Times New Roman" w:cs="Times New Roman"/>
          <w:sz w:val="24"/>
          <w:szCs w:val="24"/>
        </w:rPr>
      </w:pPr>
    </w:p>
    <w:p w14:paraId="1BF1BF66" w14:textId="3719BCD2" w:rsidR="000B001F" w:rsidRPr="00DC7E31" w:rsidRDefault="008D6BBD" w:rsidP="000B001F">
      <w:pPr>
        <w:spacing w:after="0" w:line="276" w:lineRule="auto"/>
        <w:rPr>
          <w:rFonts w:ascii="Times New Roman" w:hAnsi="Times New Roman" w:cs="Times New Roman"/>
          <w:sz w:val="24"/>
          <w:szCs w:val="24"/>
        </w:rPr>
      </w:pPr>
      <w:r w:rsidRPr="008D6BBD">
        <w:rPr>
          <w:rFonts w:ascii="Times New Roman" w:hAnsi="Times New Roman" w:cs="Times New Roman"/>
          <w:b/>
          <w:bCs/>
          <w:sz w:val="24"/>
          <w:szCs w:val="24"/>
        </w:rPr>
        <w:t>CONFLICT OF INTEREST</w:t>
      </w:r>
    </w:p>
    <w:p w14:paraId="244877CF" w14:textId="77777777" w:rsidR="000B001F" w:rsidRDefault="000B001F" w:rsidP="000B001F">
      <w:pPr>
        <w:spacing w:after="0" w:line="276" w:lineRule="auto"/>
        <w:ind w:firstLine="426"/>
        <w:jc w:val="both"/>
        <w:rPr>
          <w:rFonts w:ascii="Times New Roman" w:hAnsi="Times New Roman" w:cs="Times New Roman"/>
          <w:sz w:val="24"/>
          <w:szCs w:val="24"/>
        </w:rPr>
      </w:pPr>
      <w:r w:rsidRPr="00DC7E31">
        <w:rPr>
          <w:rFonts w:ascii="Times New Roman" w:hAnsi="Times New Roman" w:cs="Times New Roman"/>
          <w:sz w:val="24"/>
          <w:szCs w:val="24"/>
        </w:rPr>
        <w:t>The authors declare that they have no competing interests.</w:t>
      </w:r>
    </w:p>
    <w:p w14:paraId="0B290C2E" w14:textId="77777777" w:rsidR="000B001F" w:rsidRDefault="000B001F" w:rsidP="000B001F">
      <w:pPr>
        <w:spacing w:after="0" w:line="276" w:lineRule="auto"/>
        <w:ind w:firstLine="426"/>
        <w:jc w:val="both"/>
        <w:rPr>
          <w:rFonts w:ascii="Times New Roman" w:hAnsi="Times New Roman" w:cs="Times New Roman"/>
          <w:sz w:val="24"/>
          <w:szCs w:val="24"/>
        </w:rPr>
      </w:pPr>
    </w:p>
    <w:p w14:paraId="40C4FB3B" w14:textId="20474387" w:rsidR="000B001F" w:rsidRPr="00222754" w:rsidRDefault="008B0F52" w:rsidP="000B001F">
      <w:pPr>
        <w:spacing w:after="0" w:line="276" w:lineRule="auto"/>
        <w:rPr>
          <w:rFonts w:ascii="Times New Roman" w:hAnsi="Times New Roman" w:cs="Times New Roman"/>
          <w:b/>
          <w:bCs/>
          <w:sz w:val="24"/>
          <w:szCs w:val="24"/>
        </w:rPr>
      </w:pPr>
      <w:r w:rsidRPr="00222754">
        <w:rPr>
          <w:rFonts w:ascii="Times New Roman" w:hAnsi="Times New Roman" w:cs="Times New Roman"/>
          <w:b/>
          <w:bCs/>
          <w:sz w:val="24"/>
          <w:szCs w:val="24"/>
        </w:rPr>
        <w:t>FUNDING</w:t>
      </w:r>
    </w:p>
    <w:p w14:paraId="5FE6DAF3" w14:textId="3EB1C597" w:rsidR="000B001F" w:rsidRPr="00222754" w:rsidRDefault="00375665" w:rsidP="000B001F">
      <w:pPr>
        <w:spacing w:after="0" w:line="276" w:lineRule="auto"/>
        <w:ind w:firstLine="426"/>
        <w:jc w:val="both"/>
        <w:rPr>
          <w:rFonts w:ascii="Times New Roman" w:hAnsi="Times New Roman" w:cs="Times New Roman"/>
          <w:sz w:val="24"/>
          <w:szCs w:val="24"/>
        </w:rPr>
      </w:pPr>
      <w:r w:rsidRPr="00375665">
        <w:rPr>
          <w:rFonts w:ascii="Times New Roman" w:hAnsi="Times New Roman" w:cs="Times New Roman"/>
          <w:sz w:val="24"/>
          <w:szCs w:val="24"/>
        </w:rPr>
        <w:t>No funding was received for this study.</w:t>
      </w:r>
    </w:p>
    <w:p w14:paraId="366A9849" w14:textId="77777777" w:rsidR="000B001F" w:rsidRDefault="000B001F" w:rsidP="000B001F">
      <w:pPr>
        <w:spacing w:after="0" w:line="276" w:lineRule="auto"/>
        <w:rPr>
          <w:rFonts w:ascii="Times New Roman" w:hAnsi="Times New Roman" w:cs="Times New Roman"/>
          <w:b/>
          <w:bCs/>
          <w:sz w:val="24"/>
          <w:szCs w:val="24"/>
        </w:rPr>
      </w:pPr>
    </w:p>
    <w:p w14:paraId="6B206F67" w14:textId="77777777" w:rsidR="008D6BBD" w:rsidRDefault="008D6BBD" w:rsidP="000B001F">
      <w:pPr>
        <w:spacing w:after="0" w:line="276" w:lineRule="auto"/>
        <w:rPr>
          <w:rFonts w:ascii="Times New Roman" w:hAnsi="Times New Roman" w:cs="Times New Roman"/>
          <w:b/>
          <w:bCs/>
          <w:sz w:val="24"/>
          <w:szCs w:val="24"/>
        </w:rPr>
      </w:pPr>
      <w:r w:rsidRPr="008D6BBD">
        <w:rPr>
          <w:rFonts w:ascii="Times New Roman" w:hAnsi="Times New Roman" w:cs="Times New Roman"/>
          <w:b/>
          <w:bCs/>
          <w:sz w:val="24"/>
          <w:szCs w:val="24"/>
        </w:rPr>
        <w:t>ETHICAL APPROVALS</w:t>
      </w:r>
    </w:p>
    <w:p w14:paraId="0983005C" w14:textId="4C128EF8" w:rsidR="008D6BBD" w:rsidRDefault="008D6BBD" w:rsidP="008D6BBD">
      <w:pPr>
        <w:spacing w:after="0" w:line="276" w:lineRule="auto"/>
        <w:ind w:firstLine="426"/>
        <w:jc w:val="both"/>
        <w:rPr>
          <w:rFonts w:ascii="Times New Roman" w:hAnsi="Times New Roman" w:cs="Times New Roman"/>
          <w:sz w:val="24"/>
          <w:szCs w:val="24"/>
        </w:rPr>
      </w:pPr>
      <w:r w:rsidRPr="008D6BBD">
        <w:rPr>
          <w:rFonts w:ascii="Times New Roman" w:hAnsi="Times New Roman" w:cs="Times New Roman"/>
          <w:sz w:val="24"/>
          <w:szCs w:val="24"/>
        </w:rPr>
        <w:t>This study does not involve experiments on animals or human subjects.</w:t>
      </w:r>
    </w:p>
    <w:p w14:paraId="7F03A877" w14:textId="77777777" w:rsidR="008D6BBD" w:rsidRPr="008D6BBD" w:rsidRDefault="008D6BBD" w:rsidP="008D6BBD">
      <w:pPr>
        <w:spacing w:after="0" w:line="276" w:lineRule="auto"/>
        <w:ind w:firstLine="426"/>
        <w:jc w:val="both"/>
        <w:rPr>
          <w:rFonts w:ascii="Times New Roman" w:hAnsi="Times New Roman" w:cs="Times New Roman"/>
          <w:sz w:val="24"/>
          <w:szCs w:val="24"/>
        </w:rPr>
      </w:pPr>
    </w:p>
    <w:p w14:paraId="1655D5C1" w14:textId="565EAF96" w:rsidR="00375665" w:rsidRDefault="008B0F52" w:rsidP="000B001F">
      <w:pPr>
        <w:spacing w:after="0" w:line="276" w:lineRule="auto"/>
        <w:rPr>
          <w:rFonts w:ascii="Times New Roman" w:hAnsi="Times New Roman" w:cs="Times New Roman"/>
          <w:b/>
          <w:bCs/>
          <w:sz w:val="24"/>
          <w:szCs w:val="24"/>
        </w:rPr>
      </w:pPr>
      <w:r w:rsidRPr="00375665">
        <w:rPr>
          <w:rFonts w:ascii="Times New Roman" w:hAnsi="Times New Roman" w:cs="Times New Roman"/>
          <w:b/>
          <w:bCs/>
          <w:sz w:val="24"/>
          <w:szCs w:val="24"/>
        </w:rPr>
        <w:t xml:space="preserve">DATA AVAILABILITY STATEMENT </w:t>
      </w:r>
    </w:p>
    <w:p w14:paraId="4DE289B0" w14:textId="1496851F" w:rsidR="00EA4728" w:rsidRDefault="008D6BBD" w:rsidP="00375665">
      <w:pPr>
        <w:spacing w:after="0" w:line="276" w:lineRule="auto"/>
        <w:ind w:firstLine="426"/>
        <w:jc w:val="both"/>
        <w:rPr>
          <w:rFonts w:ascii="Times New Roman" w:hAnsi="Times New Roman" w:cs="Times New Roman"/>
          <w:sz w:val="24"/>
          <w:szCs w:val="24"/>
        </w:rPr>
      </w:pPr>
      <w:r w:rsidRPr="008D6BBD">
        <w:rPr>
          <w:rFonts w:ascii="Times New Roman" w:hAnsi="Times New Roman" w:cs="Times New Roman"/>
          <w:sz w:val="24"/>
          <w:szCs w:val="24"/>
        </w:rPr>
        <w:t>All data generated and analyzed are included within this research article.</w:t>
      </w:r>
    </w:p>
    <w:p w14:paraId="7AC141F9" w14:textId="77777777" w:rsidR="00095ACF" w:rsidRDefault="00095ACF" w:rsidP="00375665">
      <w:pPr>
        <w:spacing w:after="0" w:line="276" w:lineRule="auto"/>
        <w:ind w:firstLine="426"/>
        <w:jc w:val="both"/>
        <w:rPr>
          <w:rFonts w:ascii="Times New Roman" w:hAnsi="Times New Roman" w:cs="Times New Roman"/>
          <w:sz w:val="24"/>
          <w:szCs w:val="24"/>
        </w:rPr>
      </w:pPr>
    </w:p>
    <w:p w14:paraId="7C01D7F5" w14:textId="4EE8F593" w:rsidR="00375665" w:rsidRPr="00095ACF" w:rsidRDefault="008B0F52" w:rsidP="00095ACF">
      <w:pPr>
        <w:spacing w:after="0" w:line="276" w:lineRule="auto"/>
        <w:rPr>
          <w:rFonts w:ascii="Times New Roman" w:hAnsi="Times New Roman" w:cs="Times New Roman"/>
          <w:b/>
          <w:bCs/>
          <w:sz w:val="24"/>
          <w:szCs w:val="24"/>
        </w:rPr>
      </w:pPr>
      <w:r w:rsidRPr="00095ACF">
        <w:rPr>
          <w:rFonts w:ascii="Times New Roman" w:hAnsi="Times New Roman" w:cs="Times New Roman"/>
          <w:b/>
          <w:bCs/>
          <w:sz w:val="24"/>
          <w:szCs w:val="24"/>
        </w:rPr>
        <w:t>INFORMED CONSENT STATEMENT</w:t>
      </w:r>
    </w:p>
    <w:p w14:paraId="5D7FDCB5" w14:textId="1EFF630F" w:rsidR="00095ACF" w:rsidRDefault="00095ACF" w:rsidP="00375665">
      <w:pPr>
        <w:spacing w:after="0" w:line="276" w:lineRule="auto"/>
        <w:ind w:firstLine="426"/>
        <w:jc w:val="both"/>
        <w:rPr>
          <w:rFonts w:ascii="Times New Roman" w:hAnsi="Times New Roman" w:cs="Times New Roman"/>
          <w:sz w:val="24"/>
          <w:szCs w:val="24"/>
        </w:rPr>
      </w:pPr>
      <w:r w:rsidRPr="00095ACF">
        <w:rPr>
          <w:rFonts w:ascii="Times New Roman" w:hAnsi="Times New Roman" w:cs="Times New Roman"/>
          <w:sz w:val="24"/>
          <w:szCs w:val="24"/>
        </w:rPr>
        <w:t>Not Applicable.</w:t>
      </w:r>
    </w:p>
    <w:p w14:paraId="4687F491" w14:textId="77777777" w:rsidR="005E7B3C" w:rsidRDefault="005E7B3C" w:rsidP="00375665">
      <w:pPr>
        <w:spacing w:after="0" w:line="276" w:lineRule="auto"/>
        <w:ind w:firstLine="426"/>
        <w:jc w:val="both"/>
        <w:rPr>
          <w:rFonts w:ascii="Times New Roman" w:hAnsi="Times New Roman" w:cs="Times New Roman"/>
          <w:sz w:val="24"/>
          <w:szCs w:val="24"/>
        </w:rPr>
      </w:pPr>
    </w:p>
    <w:p w14:paraId="5301AA1F" w14:textId="77777777" w:rsidR="00095ACF" w:rsidRPr="00253F71" w:rsidRDefault="00095ACF" w:rsidP="00375665">
      <w:pPr>
        <w:spacing w:after="0" w:line="276" w:lineRule="auto"/>
        <w:ind w:firstLine="426"/>
        <w:jc w:val="both"/>
        <w:rPr>
          <w:rFonts w:ascii="Times New Roman" w:hAnsi="Times New Roman" w:cs="Times New Roman"/>
          <w:sz w:val="24"/>
          <w:szCs w:val="24"/>
        </w:rPr>
      </w:pPr>
    </w:p>
    <w:p w14:paraId="4B36C920" w14:textId="2FA43BD9" w:rsidR="00182382" w:rsidRPr="00253F71" w:rsidRDefault="008B0F52" w:rsidP="000B001F">
      <w:pPr>
        <w:spacing w:after="12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REFERENCES </w:t>
      </w:r>
    </w:p>
    <w:p w14:paraId="56BADA3C" w14:textId="72E87504" w:rsidR="00EC6760" w:rsidRPr="00EC6760" w:rsidRDefault="00404343"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53F71">
        <w:rPr>
          <w:rFonts w:ascii="Times New Roman" w:hAnsi="Times New Roman" w:cs="Times New Roman"/>
          <w:sz w:val="24"/>
          <w:szCs w:val="24"/>
        </w:rPr>
        <w:fldChar w:fldCharType="begin" w:fldLock="1"/>
      </w:r>
      <w:r w:rsidRPr="00253F71">
        <w:rPr>
          <w:rFonts w:ascii="Times New Roman" w:hAnsi="Times New Roman" w:cs="Times New Roman"/>
          <w:sz w:val="24"/>
          <w:szCs w:val="24"/>
        </w:rPr>
        <w:instrText xml:space="preserve">ADDIN Mendeley Bibliography CSL_BIBLIOGRAPHY </w:instrText>
      </w:r>
      <w:r w:rsidRPr="00253F71">
        <w:rPr>
          <w:rFonts w:ascii="Times New Roman" w:hAnsi="Times New Roman" w:cs="Times New Roman"/>
          <w:sz w:val="24"/>
          <w:szCs w:val="24"/>
        </w:rPr>
        <w:fldChar w:fldCharType="separate"/>
      </w:r>
      <w:r w:rsidR="00EC6760" w:rsidRPr="00EC6760">
        <w:rPr>
          <w:rFonts w:ascii="Times New Roman" w:hAnsi="Times New Roman" w:cs="Times New Roman"/>
          <w:noProof/>
          <w:sz w:val="24"/>
          <w:szCs w:val="24"/>
        </w:rPr>
        <w:t xml:space="preserve">Abourashed, E. A., &amp; El-Alfy, A. T. (2016). Chemical diversity and pharmacological significance of the secondary metabolites of nutmeg (Myristica fragrans Houtt.). </w:t>
      </w:r>
      <w:r w:rsidR="00EC6760" w:rsidRPr="00EC6760">
        <w:rPr>
          <w:rFonts w:ascii="Times New Roman" w:hAnsi="Times New Roman" w:cs="Times New Roman"/>
          <w:i/>
          <w:iCs/>
          <w:noProof/>
          <w:sz w:val="24"/>
          <w:szCs w:val="24"/>
        </w:rPr>
        <w:t>Phytochemistry Reviews</w:t>
      </w:r>
      <w:r w:rsidR="00EC6760" w:rsidRPr="00EC6760">
        <w:rPr>
          <w:rFonts w:ascii="Times New Roman" w:hAnsi="Times New Roman" w:cs="Times New Roman"/>
          <w:noProof/>
          <w:sz w:val="24"/>
          <w:szCs w:val="24"/>
        </w:rPr>
        <w:t xml:space="preserve">, </w:t>
      </w:r>
      <w:r w:rsidR="00EC6760" w:rsidRPr="00EC6760">
        <w:rPr>
          <w:rFonts w:ascii="Times New Roman" w:hAnsi="Times New Roman" w:cs="Times New Roman"/>
          <w:i/>
          <w:iCs/>
          <w:noProof/>
          <w:sz w:val="24"/>
          <w:szCs w:val="24"/>
        </w:rPr>
        <w:t>15</w:t>
      </w:r>
      <w:r w:rsidR="00EC6760" w:rsidRPr="00EC6760">
        <w:rPr>
          <w:rFonts w:ascii="Times New Roman" w:hAnsi="Times New Roman" w:cs="Times New Roman"/>
          <w:noProof/>
          <w:sz w:val="24"/>
          <w:szCs w:val="24"/>
        </w:rPr>
        <w:t>(6), 1035–1056. https://doi.org/10.1007/s11101-016-9469-x</w:t>
      </w:r>
    </w:p>
    <w:p w14:paraId="59530417"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Abutaha, N., Al-Keridis, L. A., Mohamed, R. A. E. H., &amp; AL-mekhlaf, F. A. (2021). Potency and selectivity indices of Myristica fragrans Houtt . mace chloroform extract against non - clinical and clinical human pathogens. </w:t>
      </w:r>
      <w:r w:rsidRPr="00EC6760">
        <w:rPr>
          <w:rFonts w:ascii="Times New Roman" w:hAnsi="Times New Roman" w:cs="Times New Roman"/>
          <w:i/>
          <w:iCs/>
          <w:noProof/>
          <w:sz w:val="24"/>
          <w:szCs w:val="24"/>
        </w:rPr>
        <w:t>Open Chemistry</w:t>
      </w:r>
      <w:r w:rsidRPr="00EC6760">
        <w:rPr>
          <w:rFonts w:ascii="Times New Roman" w:hAnsi="Times New Roman" w:cs="Times New Roman"/>
          <w:noProof/>
          <w:sz w:val="24"/>
          <w:szCs w:val="24"/>
        </w:rPr>
        <w:t>, 1096–1107. https://doi.org/https://doi.org/10.1515/chem-2021-0097</w:t>
      </w:r>
    </w:p>
    <w:p w14:paraId="60D0CD75"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Akinboro, A., Mohamed, K. Bin, &amp; Asmawi, M. Z. (2011). Antioxidants in aqueous extract of Myristica fragrans ( Houtt .) suppress mitosis and cyclophosphamide-induced chromosomal aberrations in Allium cepa L . cells. </w:t>
      </w:r>
      <w:r w:rsidRPr="00EC6760">
        <w:rPr>
          <w:rFonts w:ascii="Times New Roman" w:hAnsi="Times New Roman" w:cs="Times New Roman"/>
          <w:i/>
          <w:iCs/>
          <w:noProof/>
          <w:sz w:val="24"/>
          <w:szCs w:val="24"/>
        </w:rPr>
        <w:t>Journal of Zhejiang University-SCIENCE B (Biomedicine &amp; Biotechn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2</w:t>
      </w:r>
      <w:r w:rsidRPr="00EC6760">
        <w:rPr>
          <w:rFonts w:ascii="Times New Roman" w:hAnsi="Times New Roman" w:cs="Times New Roman"/>
          <w:noProof/>
          <w:sz w:val="24"/>
          <w:szCs w:val="24"/>
        </w:rPr>
        <w:t>(11), 915–922. https://doi.org/10.1631/jzus.B1000315</w:t>
      </w:r>
    </w:p>
    <w:p w14:paraId="4566D8F2"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Akinboro, A., Mohamed, K. Bin, Asmawi, M. Z., Othman, S., Ying, T. H., Maidin, S. M., Akinboro, A., Mohamed, K. Bin, Asmawi, M. Z., &amp; Sofiman, A. (2012). Mutagenic and antimutagenic assessment of methanol leaf extract of Myristica fragrans (Houtt.) using in vitro and in vivo genetic assays. </w:t>
      </w:r>
      <w:r w:rsidRPr="00EC6760">
        <w:rPr>
          <w:rFonts w:ascii="Times New Roman" w:hAnsi="Times New Roman" w:cs="Times New Roman"/>
          <w:i/>
          <w:iCs/>
          <w:noProof/>
          <w:sz w:val="24"/>
          <w:szCs w:val="24"/>
        </w:rPr>
        <w:t>Drug and Chemical Toxic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35</w:t>
      </w:r>
      <w:r w:rsidRPr="00EC6760">
        <w:rPr>
          <w:rFonts w:ascii="Times New Roman" w:hAnsi="Times New Roman" w:cs="Times New Roman"/>
          <w:noProof/>
          <w:sz w:val="24"/>
          <w:szCs w:val="24"/>
        </w:rPr>
        <w:t>. https://doi.org/10.3109/01480545.2011.638300</w:t>
      </w:r>
    </w:p>
    <w:p w14:paraId="159D94C8"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Aladedunye, F., &amp; Matthäus, B. (2014). Phenolic extracts from Sorbus aucuparia (L.) and Malus baccata (L.) berries: Antioxidant activity and performance in rapeseed oil during frying and storage. </w:t>
      </w:r>
      <w:r w:rsidRPr="00EC6760">
        <w:rPr>
          <w:rFonts w:ascii="Times New Roman" w:hAnsi="Times New Roman" w:cs="Times New Roman"/>
          <w:i/>
          <w:iCs/>
          <w:noProof/>
          <w:sz w:val="24"/>
          <w:szCs w:val="24"/>
        </w:rPr>
        <w:t>Food Chemistr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59</w:t>
      </w:r>
      <w:r w:rsidRPr="00EC6760">
        <w:rPr>
          <w:rFonts w:ascii="Times New Roman" w:hAnsi="Times New Roman" w:cs="Times New Roman"/>
          <w:noProof/>
          <w:sz w:val="24"/>
          <w:szCs w:val="24"/>
        </w:rPr>
        <w:t>, 273–281. https://doi.org/10.1016/j.foodchem.2014.02.139</w:t>
      </w:r>
    </w:p>
    <w:p w14:paraId="59618077"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Anaduaka, E. G., Okagu, I. U., Uchendu, N. O., Ezeanyika, L. U. S., &amp; Nwanguma, B. C. (2022). Hepato-renal toxicity of Myristica fragrans Houtt. (Myristicaceae) seed extracts in rats. </w:t>
      </w:r>
      <w:r w:rsidRPr="00EC6760">
        <w:rPr>
          <w:rFonts w:ascii="Times New Roman" w:hAnsi="Times New Roman" w:cs="Times New Roman"/>
          <w:i/>
          <w:iCs/>
          <w:noProof/>
          <w:sz w:val="24"/>
          <w:szCs w:val="24"/>
        </w:rPr>
        <w:t>Journal of King Saud University - Science</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34</w:t>
      </w:r>
      <w:r w:rsidRPr="00EC6760">
        <w:rPr>
          <w:rFonts w:ascii="Times New Roman" w:hAnsi="Times New Roman" w:cs="Times New Roman"/>
          <w:noProof/>
          <w:sz w:val="24"/>
          <w:szCs w:val="24"/>
        </w:rPr>
        <w:t>(1), 101694. https://doi.org/10.1016/j.jksus.2021.101694</w:t>
      </w:r>
    </w:p>
    <w:p w14:paraId="0C8A3DD5"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Arksey, H., &amp; O’Malley, L. (2005). Scoping studies: Towards a methodological framework. </w:t>
      </w:r>
      <w:r w:rsidRPr="00EC6760">
        <w:rPr>
          <w:rFonts w:ascii="Times New Roman" w:hAnsi="Times New Roman" w:cs="Times New Roman"/>
          <w:i/>
          <w:iCs/>
          <w:noProof/>
          <w:sz w:val="24"/>
          <w:szCs w:val="24"/>
        </w:rPr>
        <w:t>International Journal of Social Research Methodology: Theory and Practice</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8</w:t>
      </w:r>
      <w:r w:rsidRPr="00EC6760">
        <w:rPr>
          <w:rFonts w:ascii="Times New Roman" w:hAnsi="Times New Roman" w:cs="Times New Roman"/>
          <w:noProof/>
          <w:sz w:val="24"/>
          <w:szCs w:val="24"/>
        </w:rPr>
        <w:t>(1), 19–32. https://doi.org/10.1080/1364557032000119616</w:t>
      </w:r>
    </w:p>
    <w:p w14:paraId="2E72DDBC"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Bahrami, A., Moaddabdoost Baboli, Z., Schimmel, K., Jafari, S. M., &amp; Williams, L. (2020). Efficiency of novel processing technologies for the control of Listeria monocytogenes in food products. </w:t>
      </w:r>
      <w:r w:rsidRPr="00EC6760">
        <w:rPr>
          <w:rFonts w:ascii="Times New Roman" w:hAnsi="Times New Roman" w:cs="Times New Roman"/>
          <w:i/>
          <w:iCs/>
          <w:noProof/>
          <w:sz w:val="24"/>
          <w:szCs w:val="24"/>
        </w:rPr>
        <w:t>Trends in Food Science &amp; Techn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96</w:t>
      </w:r>
      <w:r w:rsidRPr="00EC6760">
        <w:rPr>
          <w:rFonts w:ascii="Times New Roman" w:hAnsi="Times New Roman" w:cs="Times New Roman"/>
          <w:noProof/>
          <w:sz w:val="24"/>
          <w:szCs w:val="24"/>
        </w:rPr>
        <w:t>, 61–78. https://doi.org/https://doi.org/10.1016/j.tifs.2019.12.009</w:t>
      </w:r>
    </w:p>
    <w:p w14:paraId="07B14879"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Bao, H., &amp; Muge, Q. (2021). Anticancer effect of myristicin on hepatic carcinoma and related molecular mechanism. </w:t>
      </w:r>
      <w:r w:rsidRPr="00EC6760">
        <w:rPr>
          <w:rFonts w:ascii="Times New Roman" w:hAnsi="Times New Roman" w:cs="Times New Roman"/>
          <w:i/>
          <w:iCs/>
          <w:noProof/>
          <w:sz w:val="24"/>
          <w:szCs w:val="24"/>
        </w:rPr>
        <w:t>Pharmaceutical Bi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59</w:t>
      </w:r>
      <w:r w:rsidRPr="00EC6760">
        <w:rPr>
          <w:rFonts w:ascii="Times New Roman" w:hAnsi="Times New Roman" w:cs="Times New Roman"/>
          <w:noProof/>
          <w:sz w:val="24"/>
          <w:szCs w:val="24"/>
        </w:rPr>
        <w:t>(1), 1126–1132. https://doi.org/10.1080/13880209.2021.1961825</w:t>
      </w:r>
    </w:p>
    <w:p w14:paraId="3735EEE6"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Barceloux, D. G. (2009). Nutmeg (Myristica fragrans Houtt.). </w:t>
      </w:r>
      <w:r w:rsidRPr="00EC6760">
        <w:rPr>
          <w:rFonts w:ascii="Times New Roman" w:hAnsi="Times New Roman" w:cs="Times New Roman"/>
          <w:i/>
          <w:iCs/>
          <w:noProof/>
          <w:sz w:val="24"/>
          <w:szCs w:val="24"/>
        </w:rPr>
        <w:t>Disease-a-Month</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55</w:t>
      </w:r>
      <w:r w:rsidRPr="00EC6760">
        <w:rPr>
          <w:rFonts w:ascii="Times New Roman" w:hAnsi="Times New Roman" w:cs="Times New Roman"/>
          <w:noProof/>
          <w:sz w:val="24"/>
          <w:szCs w:val="24"/>
        </w:rPr>
        <w:t>(6), 373–379. https://doi.org/https://doi.org/10.1016/j.disamonth.2009.03.007</w:t>
      </w:r>
    </w:p>
    <w:p w14:paraId="2B1AB616"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Cao, Z., Xia, W., Zhang, X., Yuan, H., Guan, D., &amp; Gao, L. (2020). Biomedicine &amp; Pharmacotherapy Hepatotoxicity of nutmeg : A pilot study based on metabolomics. </w:t>
      </w:r>
      <w:r w:rsidRPr="00EC6760">
        <w:rPr>
          <w:rFonts w:ascii="Times New Roman" w:hAnsi="Times New Roman" w:cs="Times New Roman"/>
          <w:i/>
          <w:iCs/>
          <w:noProof/>
          <w:sz w:val="24"/>
          <w:szCs w:val="24"/>
        </w:rPr>
        <w:t>Biomedicine &amp; Pharmacotherap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31</w:t>
      </w:r>
      <w:r w:rsidRPr="00EC6760">
        <w:rPr>
          <w:rFonts w:ascii="Times New Roman" w:hAnsi="Times New Roman" w:cs="Times New Roman"/>
          <w:noProof/>
          <w:sz w:val="24"/>
          <w:szCs w:val="24"/>
        </w:rPr>
        <w:t xml:space="preserve">, 110780. </w:t>
      </w:r>
      <w:r w:rsidRPr="00EC6760">
        <w:rPr>
          <w:rFonts w:ascii="Times New Roman" w:hAnsi="Times New Roman" w:cs="Times New Roman"/>
          <w:noProof/>
          <w:sz w:val="24"/>
          <w:szCs w:val="24"/>
        </w:rPr>
        <w:lastRenderedPageBreak/>
        <w:t>https://doi.org/10.1016/j.biopha.2020.110780</w:t>
      </w:r>
    </w:p>
    <w:p w14:paraId="3AC83D3D"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Carstairs, S. D., &amp; Cantrell, F. L. (2011). The spice of life : An analysis of nutmeg exposures in California. </w:t>
      </w:r>
      <w:r w:rsidRPr="00EC6760">
        <w:rPr>
          <w:rFonts w:ascii="Times New Roman" w:hAnsi="Times New Roman" w:cs="Times New Roman"/>
          <w:i/>
          <w:iCs/>
          <w:noProof/>
          <w:sz w:val="24"/>
          <w:szCs w:val="24"/>
        </w:rPr>
        <w:t>Clinical Toxicology</w:t>
      </w:r>
      <w:r w:rsidRPr="00EC6760">
        <w:rPr>
          <w:rFonts w:ascii="Times New Roman" w:hAnsi="Times New Roman" w:cs="Times New Roman"/>
          <w:noProof/>
          <w:sz w:val="24"/>
          <w:szCs w:val="24"/>
        </w:rPr>
        <w:t>, 177–180. https://doi.org/10.3109/15563650.2011.561210</w:t>
      </w:r>
    </w:p>
    <w:p w14:paraId="2EE21F6F"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Chatterjee, S., Niaz, Z., Gautam, S., Adhikari, S., Variyar, P. S., &amp; Sharma, A. (2007). Antioxidant activity of some phenolic constituents from green pepper (Piper nigrum L.) and fresh nutmeg mace (Myristica fragrans). </w:t>
      </w:r>
      <w:r w:rsidRPr="00EC6760">
        <w:rPr>
          <w:rFonts w:ascii="Times New Roman" w:hAnsi="Times New Roman" w:cs="Times New Roman"/>
          <w:i/>
          <w:iCs/>
          <w:noProof/>
          <w:sz w:val="24"/>
          <w:szCs w:val="24"/>
        </w:rPr>
        <w:t>Food Chemistr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01</w:t>
      </w:r>
      <w:r w:rsidRPr="00EC6760">
        <w:rPr>
          <w:rFonts w:ascii="Times New Roman" w:hAnsi="Times New Roman" w:cs="Times New Roman"/>
          <w:noProof/>
          <w:sz w:val="24"/>
          <w:szCs w:val="24"/>
        </w:rPr>
        <w:t>(2), 515–523. https://doi.org/10.1016/j.foodchem.2006.02.008</w:t>
      </w:r>
    </w:p>
    <w:p w14:paraId="33DCA9BC"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Chiu, S., Wang, T., Belski, M., &amp; Abourashed, E. A. (2016). HPLC-Guided Isolation, Purification and Characterization of Phenylpropanoid and Phenolic Constituents of Nutmeg Kernel (Myristica fragrans). </w:t>
      </w:r>
      <w:r w:rsidRPr="00EC6760">
        <w:rPr>
          <w:rFonts w:ascii="Times New Roman" w:hAnsi="Times New Roman" w:cs="Times New Roman"/>
          <w:i/>
          <w:iCs/>
          <w:noProof/>
          <w:sz w:val="24"/>
          <w:szCs w:val="24"/>
        </w:rPr>
        <w:t>Natural Product Communication</w:t>
      </w:r>
      <w:r w:rsidRPr="00EC6760">
        <w:rPr>
          <w:rFonts w:ascii="Times New Roman" w:hAnsi="Times New Roman" w:cs="Times New Roman"/>
          <w:noProof/>
          <w:sz w:val="24"/>
          <w:szCs w:val="24"/>
        </w:rPr>
        <w:t>. https://doi.org/10.1177/1934578X1601100416</w:t>
      </w:r>
    </w:p>
    <w:p w14:paraId="336864EB"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Członka, S., Strąkowska, A., Kairytė, A., &amp; Kremensas, A. (2020). Nutmeg filler as a natural compound for the production of polyurethane composite foams with antibacterial and anti-aging properties. </w:t>
      </w:r>
      <w:r w:rsidRPr="00EC6760">
        <w:rPr>
          <w:rFonts w:ascii="Times New Roman" w:hAnsi="Times New Roman" w:cs="Times New Roman"/>
          <w:i/>
          <w:iCs/>
          <w:noProof/>
          <w:sz w:val="24"/>
          <w:szCs w:val="24"/>
        </w:rPr>
        <w:t>Polymer Testing</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86</w:t>
      </w:r>
      <w:r w:rsidRPr="00EC6760">
        <w:rPr>
          <w:rFonts w:ascii="Times New Roman" w:hAnsi="Times New Roman" w:cs="Times New Roman"/>
          <w:noProof/>
          <w:sz w:val="24"/>
          <w:szCs w:val="24"/>
        </w:rPr>
        <w:t>(December 2019). https://doi.org/10.1016/j.polymertesting.2020.106479</w:t>
      </w:r>
    </w:p>
    <w:p w14:paraId="46F45A1F"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Du, S., Yang, K., Wang, C., You, C., &amp; Geng, Z. (2014). Chemical Constituents and Activities of the Essential Oil from Myristica fragrans against Cigarette Beetle Lasioderma serricorne. </w:t>
      </w:r>
      <w:r w:rsidRPr="00EC6760">
        <w:rPr>
          <w:rFonts w:ascii="Times New Roman" w:hAnsi="Times New Roman" w:cs="Times New Roman"/>
          <w:i/>
          <w:iCs/>
          <w:noProof/>
          <w:sz w:val="24"/>
          <w:szCs w:val="24"/>
        </w:rPr>
        <w:t>Chemistry &amp; Biodiversit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1</w:t>
      </w:r>
      <w:r w:rsidRPr="00EC6760">
        <w:rPr>
          <w:rFonts w:ascii="Times New Roman" w:hAnsi="Times New Roman" w:cs="Times New Roman"/>
          <w:noProof/>
          <w:sz w:val="24"/>
          <w:szCs w:val="24"/>
        </w:rPr>
        <w:t>, 1449–1456.</w:t>
      </w:r>
    </w:p>
    <w:p w14:paraId="27322D6E"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Ehrenpreis, J. E., Deslauriers, C., Lank, P., Armstrong, P. K., &amp; Leikin, J. B. (2014). Nutmeg Poisonings : A Retrospective Review of 10 Y ears Experience from the Illinois Poison Center , 2001 – 2011. </w:t>
      </w:r>
      <w:r w:rsidRPr="00EC6760">
        <w:rPr>
          <w:rFonts w:ascii="Times New Roman" w:hAnsi="Times New Roman" w:cs="Times New Roman"/>
          <w:i/>
          <w:iCs/>
          <w:noProof/>
          <w:sz w:val="24"/>
          <w:szCs w:val="24"/>
        </w:rPr>
        <w:t>Toxicology Investigation</w:t>
      </w:r>
      <w:r w:rsidRPr="00EC6760">
        <w:rPr>
          <w:rFonts w:ascii="Times New Roman" w:hAnsi="Times New Roman" w:cs="Times New Roman"/>
          <w:noProof/>
          <w:sz w:val="24"/>
          <w:szCs w:val="24"/>
        </w:rPr>
        <w:t>, 148–151. https://doi.org/10.1007/s13181-013-0379-7</w:t>
      </w:r>
    </w:p>
    <w:p w14:paraId="4B05AA74"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El-Alfy, A. T., Joseph, S., Brahmbhatt, A., Akati, S., &amp; Abourashed, E. A. (2016). Indirect modulation of the endocannabinoid system by specific fractions of nutmeg total extract nutmeg total extract. </w:t>
      </w:r>
      <w:r w:rsidRPr="00EC6760">
        <w:rPr>
          <w:rFonts w:ascii="Times New Roman" w:hAnsi="Times New Roman" w:cs="Times New Roman"/>
          <w:i/>
          <w:iCs/>
          <w:noProof/>
          <w:sz w:val="24"/>
          <w:szCs w:val="24"/>
        </w:rPr>
        <w:t>Pharmaceutical Bi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54</w:t>
      </w:r>
      <w:r w:rsidRPr="00EC6760">
        <w:rPr>
          <w:rFonts w:ascii="Times New Roman" w:hAnsi="Times New Roman" w:cs="Times New Roman"/>
          <w:noProof/>
          <w:sz w:val="24"/>
          <w:szCs w:val="24"/>
        </w:rPr>
        <w:t>. https://doi.org/10.1080/13880209.2016.1194864</w:t>
      </w:r>
    </w:p>
    <w:p w14:paraId="336907A6"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El-Alfya, A. T., Abourasheda, E. A., Patel, C., Mazharib, N., An, H., &amp; Jeon, A. (2019). Phenolic compounds from nutmeg (Myristica fragrans Houtt.) inhibit the endocannabinoid-modulating enzyme fatty acid amide hydrolase. </w:t>
      </w:r>
      <w:r w:rsidRPr="00EC6760">
        <w:rPr>
          <w:rFonts w:ascii="Times New Roman" w:hAnsi="Times New Roman" w:cs="Times New Roman"/>
          <w:i/>
          <w:iCs/>
          <w:noProof/>
          <w:sz w:val="24"/>
          <w:szCs w:val="24"/>
        </w:rPr>
        <w:t>Journal of Pharmacy and Pharmac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71</w:t>
      </w:r>
      <w:r w:rsidRPr="00EC6760">
        <w:rPr>
          <w:rFonts w:ascii="Times New Roman" w:hAnsi="Times New Roman" w:cs="Times New Roman"/>
          <w:noProof/>
          <w:sz w:val="24"/>
          <w:szCs w:val="24"/>
        </w:rPr>
        <w:t>, 1879–1889. https://doi.org/10.1111/jphp.13174</w:t>
      </w:r>
    </w:p>
    <w:p w14:paraId="5F57272C"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El-sayed, K. K., Sherif, R. M., &amp; Kamal, A. (2022). Chemical Composition and Bio-efficacy of Essential Oils Isolated from Seeds of Anethum graveolens L ., Leaves of Thymus vulgaris L ., and Nuts of Myristica fragrans Houtt . Against Callosobruchus maculatus ( Fab .) ( Coleoptera : Bruchidae ). </w:t>
      </w:r>
      <w:r w:rsidRPr="00EC6760">
        <w:rPr>
          <w:rFonts w:ascii="Times New Roman" w:hAnsi="Times New Roman" w:cs="Times New Roman"/>
          <w:i/>
          <w:iCs/>
          <w:noProof/>
          <w:sz w:val="24"/>
          <w:szCs w:val="24"/>
        </w:rPr>
        <w:t>Journal of Essential Oil Bearing Plants</w:t>
      </w:r>
      <w:r w:rsidRPr="00EC6760">
        <w:rPr>
          <w:rFonts w:ascii="Times New Roman" w:hAnsi="Times New Roman" w:cs="Times New Roman"/>
          <w:noProof/>
          <w:sz w:val="24"/>
          <w:szCs w:val="24"/>
        </w:rPr>
        <w:t>. https://doi.org/10.1080/0972060X.2021.2016498</w:t>
      </w:r>
    </w:p>
    <w:p w14:paraId="2D86A1D8"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Faisal, S., Jan, H., Shah, S. A., Shah, S., Khan, A., Akbar, M. T., Rizwan, M., Jan, F., Akhtar, N., Khattak, A., &amp; Syed, S. (2021). Green Synthesis of Zinc Oxide (ZnO) Nanoparticles Using Aqueous Fruit Extracts of Myristica fragrans : Their Characterizations and Biological and Environmental Applications. </w:t>
      </w:r>
      <w:r w:rsidRPr="00EC6760">
        <w:rPr>
          <w:rFonts w:ascii="Times New Roman" w:hAnsi="Times New Roman" w:cs="Times New Roman"/>
          <w:i/>
          <w:iCs/>
          <w:noProof/>
          <w:sz w:val="24"/>
          <w:szCs w:val="24"/>
        </w:rPr>
        <w:t>ACS Publications</w:t>
      </w:r>
      <w:r w:rsidRPr="00EC6760">
        <w:rPr>
          <w:rFonts w:ascii="Times New Roman" w:hAnsi="Times New Roman" w:cs="Times New Roman"/>
          <w:noProof/>
          <w:sz w:val="24"/>
          <w:szCs w:val="24"/>
        </w:rPr>
        <w:t>. https://doi.org/10.1021/acsomega.1c00310</w:t>
      </w:r>
    </w:p>
    <w:p w14:paraId="20FBB3A9"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Farag, M. A., Mohsen, E., &amp; El-Gendy, A. E. N. G. (2018). Sensory metabolites profiling in Myristica fragrans (Nutmeg) organs and in response to roasting as analyzed via </w:t>
      </w:r>
      <w:r w:rsidRPr="00EC6760">
        <w:rPr>
          <w:rFonts w:ascii="Times New Roman" w:hAnsi="Times New Roman" w:cs="Times New Roman"/>
          <w:noProof/>
          <w:sz w:val="24"/>
          <w:szCs w:val="24"/>
        </w:rPr>
        <w:lastRenderedPageBreak/>
        <w:t xml:space="preserve">chemometric tools. </w:t>
      </w:r>
      <w:r w:rsidRPr="00EC6760">
        <w:rPr>
          <w:rFonts w:ascii="Times New Roman" w:hAnsi="Times New Roman" w:cs="Times New Roman"/>
          <w:i/>
          <w:iCs/>
          <w:noProof/>
          <w:sz w:val="24"/>
          <w:szCs w:val="24"/>
        </w:rPr>
        <w:t>LWT</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97</w:t>
      </w:r>
      <w:r w:rsidRPr="00EC6760">
        <w:rPr>
          <w:rFonts w:ascii="Times New Roman" w:hAnsi="Times New Roman" w:cs="Times New Roman"/>
          <w:noProof/>
          <w:sz w:val="24"/>
          <w:szCs w:val="24"/>
        </w:rPr>
        <w:t>(July), 684–692. https://doi.org/10.1016/j.lwt.2018.08.002</w:t>
      </w:r>
    </w:p>
    <w:p w14:paraId="73282C37"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Grant, M. J., &amp; Booth, A. (2009). A typology of reviews: An analysis of 14 review types and associated methodologies. </w:t>
      </w:r>
      <w:r w:rsidRPr="00EC6760">
        <w:rPr>
          <w:rFonts w:ascii="Times New Roman" w:hAnsi="Times New Roman" w:cs="Times New Roman"/>
          <w:i/>
          <w:iCs/>
          <w:noProof/>
          <w:sz w:val="24"/>
          <w:szCs w:val="24"/>
        </w:rPr>
        <w:t>Health Information and Libraries Journal</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26</w:t>
      </w:r>
      <w:r w:rsidRPr="00EC6760">
        <w:rPr>
          <w:rFonts w:ascii="Times New Roman" w:hAnsi="Times New Roman" w:cs="Times New Roman"/>
          <w:noProof/>
          <w:sz w:val="24"/>
          <w:szCs w:val="24"/>
        </w:rPr>
        <w:t>(2), 91–108. https://doi.org/10.1111/j.1471-1842.2009.00848.x</w:t>
      </w:r>
    </w:p>
    <w:p w14:paraId="6735214E"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Gupta, A. D., Bansal, V. K., Babu, V., &amp; Maithil, N. (2013). Chemistry, antioxidant and antimicrobial potential of nutmeg (Myristica fragrans Houtt). </w:t>
      </w:r>
      <w:r w:rsidRPr="00EC6760">
        <w:rPr>
          <w:rFonts w:ascii="Times New Roman" w:hAnsi="Times New Roman" w:cs="Times New Roman"/>
          <w:i/>
          <w:iCs/>
          <w:noProof/>
          <w:sz w:val="24"/>
          <w:szCs w:val="24"/>
        </w:rPr>
        <w:t>Journal of Genetic Engineering and Biotechn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1</w:t>
      </w:r>
      <w:r w:rsidRPr="00EC6760">
        <w:rPr>
          <w:rFonts w:ascii="Times New Roman" w:hAnsi="Times New Roman" w:cs="Times New Roman"/>
          <w:noProof/>
          <w:sz w:val="24"/>
          <w:szCs w:val="24"/>
        </w:rPr>
        <w:t>(1), 25–31. https://doi.org/10.1016/j.jgeb.2012.12.001</w:t>
      </w:r>
    </w:p>
    <w:p w14:paraId="7C4B99C1"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Ha, M. T., Vu, N. K., Tran, T. H., Kim, J. A., Woo, M. H., &amp; Min, B. S. (2020). Phytochemical and pharmacological properties of Myristica fragrans Houtt .: an updated review. </w:t>
      </w:r>
      <w:r w:rsidRPr="00EC6760">
        <w:rPr>
          <w:rFonts w:ascii="Times New Roman" w:hAnsi="Times New Roman" w:cs="Times New Roman"/>
          <w:i/>
          <w:iCs/>
          <w:noProof/>
          <w:sz w:val="24"/>
          <w:szCs w:val="24"/>
        </w:rPr>
        <w:t>Archives of Pharmacal Research</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43</w:t>
      </w:r>
      <w:r w:rsidRPr="00EC6760">
        <w:rPr>
          <w:rFonts w:ascii="Times New Roman" w:hAnsi="Times New Roman" w:cs="Times New Roman"/>
          <w:noProof/>
          <w:sz w:val="24"/>
          <w:szCs w:val="24"/>
        </w:rPr>
        <w:t>(11), 1067–1092. https://doi.org/10.1007/s12272-020-01285-4</w:t>
      </w:r>
    </w:p>
    <w:p w14:paraId="7B567AF2"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Hayfaa, A. A. S., Sahar, A. A. M. A. S., &amp; Awatif, M. A. S. (2013). Evaluation of analgesic activity and toxicity of alkaloids in Myristica fragrans seeds in mice. </w:t>
      </w:r>
      <w:r w:rsidRPr="00EC6760">
        <w:rPr>
          <w:rFonts w:ascii="Times New Roman" w:hAnsi="Times New Roman" w:cs="Times New Roman"/>
          <w:i/>
          <w:iCs/>
          <w:noProof/>
          <w:sz w:val="24"/>
          <w:szCs w:val="24"/>
        </w:rPr>
        <w:t>Journal of Pain Research</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6</w:t>
      </w:r>
      <w:r w:rsidRPr="00EC6760">
        <w:rPr>
          <w:rFonts w:ascii="Times New Roman" w:hAnsi="Times New Roman" w:cs="Times New Roman"/>
          <w:noProof/>
          <w:sz w:val="24"/>
          <w:szCs w:val="24"/>
        </w:rPr>
        <w:t>, 611–615. https://doi.org/10.2147/JPR.S45591</w:t>
      </w:r>
    </w:p>
    <w:p w14:paraId="3FB77D3E"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Hoda, S., Vermani, M., Joshi, R. K., Shankar, J., &amp; Vijayaraghavan, P. (2020). Anti-melanogenic activity of Myristica fragrans extract against Aspergillus fumigatus using phenotypic based screening. </w:t>
      </w:r>
      <w:r w:rsidRPr="00EC6760">
        <w:rPr>
          <w:rFonts w:ascii="Times New Roman" w:hAnsi="Times New Roman" w:cs="Times New Roman"/>
          <w:i/>
          <w:iCs/>
          <w:noProof/>
          <w:sz w:val="24"/>
          <w:szCs w:val="24"/>
        </w:rPr>
        <w:t>BMC Complementary Medicine and Therapies</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20</w:t>
      </w:r>
      <w:r w:rsidRPr="00EC6760">
        <w:rPr>
          <w:rFonts w:ascii="Times New Roman" w:hAnsi="Times New Roman" w:cs="Times New Roman"/>
          <w:noProof/>
          <w:sz w:val="24"/>
          <w:szCs w:val="24"/>
        </w:rPr>
        <w:t>(1), 67. https://doi.org/10.1186/s12906-020-2859-z</w:t>
      </w:r>
    </w:p>
    <w:p w14:paraId="7D4C7994"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Iyer, M., Gujjari, A. K., Gowda, V., &amp; Angadi, S. (2017). Antifungal response of oral ‑ associated candidal reference strains ( American Type Culture Collection ) by supercritical fluid extract of nutmeg seeds for geriatric denture wearers : An in vitro screening study. </w:t>
      </w:r>
      <w:r w:rsidRPr="00EC6760">
        <w:rPr>
          <w:rFonts w:ascii="Times New Roman" w:hAnsi="Times New Roman" w:cs="Times New Roman"/>
          <w:i/>
          <w:iCs/>
          <w:noProof/>
          <w:sz w:val="24"/>
          <w:szCs w:val="24"/>
        </w:rPr>
        <w:t>Journal of Indian Prosthodontic Societ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7</w:t>
      </w:r>
      <w:r w:rsidRPr="00EC6760">
        <w:rPr>
          <w:rFonts w:ascii="Times New Roman" w:hAnsi="Times New Roman" w:cs="Times New Roman"/>
          <w:noProof/>
          <w:sz w:val="24"/>
          <w:szCs w:val="24"/>
        </w:rPr>
        <w:t>(3), 267–272. https://doi.org/10.4103/jips.jips</w:t>
      </w:r>
    </w:p>
    <w:p w14:paraId="79E11C99"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Johnson-Arbor, K., &amp; Smolinske, S. (2021). Stoned on spices: a mini-review of three commonly abused household spices. </w:t>
      </w:r>
      <w:r w:rsidRPr="00EC6760">
        <w:rPr>
          <w:rFonts w:ascii="Times New Roman" w:hAnsi="Times New Roman" w:cs="Times New Roman"/>
          <w:i/>
          <w:iCs/>
          <w:noProof/>
          <w:sz w:val="24"/>
          <w:szCs w:val="24"/>
        </w:rPr>
        <w:t>Clinical Toxic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59</w:t>
      </w:r>
      <w:r w:rsidRPr="00EC6760">
        <w:rPr>
          <w:rFonts w:ascii="Times New Roman" w:hAnsi="Times New Roman" w:cs="Times New Roman"/>
          <w:noProof/>
          <w:sz w:val="24"/>
          <w:szCs w:val="24"/>
        </w:rPr>
        <w:t>(2), 101–105. https://doi.org/10.1080/15563650.2020.1840579</w:t>
      </w:r>
    </w:p>
    <w:p w14:paraId="4C1300E8"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Li, C., Zhang, K., Pan, G., Ji, H., Li, C., Wang, X., Hu, X., Liu, R., Deng, L., Wang, Y., Yang, L., &amp; Cui, H. (2021). Dehydrodiisoeugenol inhibits colorectal cancer growth by endoplasmic reticulum stress-induced autophagic pathways. </w:t>
      </w:r>
      <w:r w:rsidRPr="00EC6760">
        <w:rPr>
          <w:rFonts w:ascii="Times New Roman" w:hAnsi="Times New Roman" w:cs="Times New Roman"/>
          <w:i/>
          <w:iCs/>
          <w:noProof/>
          <w:sz w:val="24"/>
          <w:szCs w:val="24"/>
        </w:rPr>
        <w:t>Journal of Experimental &amp; Clinical Cancer Research</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9</w:t>
      </w:r>
      <w:r w:rsidRPr="00EC6760">
        <w:rPr>
          <w:rFonts w:ascii="Times New Roman" w:hAnsi="Times New Roman" w:cs="Times New Roman"/>
          <w:noProof/>
          <w:sz w:val="24"/>
          <w:szCs w:val="24"/>
        </w:rPr>
        <w:t>, 1–15.</w:t>
      </w:r>
    </w:p>
    <w:p w14:paraId="1016B0B5"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Li, F., Yang, X., Krausz, K. W., Nichols, R. G., Xu, W., Andrew, D., &amp; Gonzalez, F. J. (2019). Modulation of Colon Cancer by Nutmeg. </w:t>
      </w:r>
      <w:r w:rsidRPr="00EC6760">
        <w:rPr>
          <w:rFonts w:ascii="Times New Roman" w:hAnsi="Times New Roman" w:cs="Times New Roman"/>
          <w:i/>
          <w:iCs/>
          <w:noProof/>
          <w:sz w:val="24"/>
          <w:szCs w:val="24"/>
        </w:rPr>
        <w:t>J Proteome Research</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4</w:t>
      </w:r>
      <w:r w:rsidRPr="00EC6760">
        <w:rPr>
          <w:rFonts w:ascii="Times New Roman" w:hAnsi="Times New Roman" w:cs="Times New Roman"/>
          <w:noProof/>
          <w:sz w:val="24"/>
          <w:szCs w:val="24"/>
        </w:rPr>
        <w:t>(4), 1937–1946. https://doi.org/10.1021/pr5013152.Modulation</w:t>
      </w:r>
    </w:p>
    <w:p w14:paraId="5185BCDC"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Luo, L., Liang, H., &amp; Liu, L. (2022). Myristicin regulates proliferation and apoptosis in oxidized low-density lipoprotein-stimulated human vascular smooth muscle cells and human umbilical vein endothelial cells by regulating the PI3K / Akt / NF- κ B signalling pathway. </w:t>
      </w:r>
      <w:r w:rsidRPr="00EC6760">
        <w:rPr>
          <w:rFonts w:ascii="Times New Roman" w:hAnsi="Times New Roman" w:cs="Times New Roman"/>
          <w:i/>
          <w:iCs/>
          <w:noProof/>
          <w:sz w:val="24"/>
          <w:szCs w:val="24"/>
        </w:rPr>
        <w:t>Pharmaceutical Bi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60</w:t>
      </w:r>
      <w:r w:rsidRPr="00EC6760">
        <w:rPr>
          <w:rFonts w:ascii="Times New Roman" w:hAnsi="Times New Roman" w:cs="Times New Roman"/>
          <w:noProof/>
          <w:sz w:val="24"/>
          <w:szCs w:val="24"/>
        </w:rPr>
        <w:t>(1), 56–64. https://doi.org/10.1080/13880209.2021.2010775</w:t>
      </w:r>
    </w:p>
    <w:p w14:paraId="12AB2B1A"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Lv, Q.-Q., Yang, X.-N., Yan, D.-M., Liang, W.-Q., Liu, H.-N., Yang, X.-W., &amp; Li, F. (2017). Metabolic profiling of dehydrodiisoeugenol using xenobiotic metabolomics. </w:t>
      </w:r>
      <w:r w:rsidRPr="00EC6760">
        <w:rPr>
          <w:rFonts w:ascii="Times New Roman" w:hAnsi="Times New Roman" w:cs="Times New Roman"/>
          <w:i/>
          <w:iCs/>
          <w:noProof/>
          <w:sz w:val="24"/>
          <w:szCs w:val="24"/>
        </w:rPr>
        <w:t>Journal of Pharmaceutical and Biomedical Analysis</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45</w:t>
      </w:r>
      <w:r w:rsidRPr="00EC6760">
        <w:rPr>
          <w:rFonts w:ascii="Times New Roman" w:hAnsi="Times New Roman" w:cs="Times New Roman"/>
          <w:noProof/>
          <w:sz w:val="24"/>
          <w:szCs w:val="24"/>
        </w:rPr>
        <w:t>, 725–733. https://doi.org/https://doi.org/10.1016/j.jpba.2017.07.045</w:t>
      </w:r>
    </w:p>
    <w:p w14:paraId="4BA13C7E"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Matulyte, I., Jekabsone, A., Jankauskaite, L., Zavistanaviciute, P., Sakiene, V., Bartkiene, E., Ruzauskas, M., Kopustinskiene, D. M., Santini, A., &amp; Bernatoniene, J. (2020). The </w:t>
      </w:r>
      <w:r w:rsidRPr="00EC6760">
        <w:rPr>
          <w:rFonts w:ascii="Times New Roman" w:hAnsi="Times New Roman" w:cs="Times New Roman"/>
          <w:noProof/>
          <w:sz w:val="24"/>
          <w:szCs w:val="24"/>
        </w:rPr>
        <w:lastRenderedPageBreak/>
        <w:t xml:space="preserve">Essential Oil and Hydrolats From Myristica Fragrans Seeds With Magnesium Aluminometasilicate as Excipient: Antioxidant, Antibacterial, and Anti-inflammatory Activity. In </w:t>
      </w:r>
      <w:r w:rsidRPr="00EC6760">
        <w:rPr>
          <w:rFonts w:ascii="Times New Roman" w:hAnsi="Times New Roman" w:cs="Times New Roman"/>
          <w:i/>
          <w:iCs/>
          <w:noProof/>
          <w:sz w:val="24"/>
          <w:szCs w:val="24"/>
        </w:rPr>
        <w:t>Foods</w:t>
      </w:r>
      <w:r w:rsidRPr="00EC6760">
        <w:rPr>
          <w:rFonts w:ascii="Times New Roman" w:hAnsi="Times New Roman" w:cs="Times New Roman"/>
          <w:noProof/>
          <w:sz w:val="24"/>
          <w:szCs w:val="24"/>
        </w:rPr>
        <w:t xml:space="preserve"> (Vol. 9, Issue 1). https://doi.org/10.3390/foods9010037</w:t>
      </w:r>
    </w:p>
    <w:p w14:paraId="039A8285"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Mehmood, A., Zhao, L., Wang, C., Nadeem, M., Raza, A., Ali, N., &amp; Shah, A. A. (2019). Management of hyperuricemia through dietary polyphenols as a natural medicament: A comprehensive review. </w:t>
      </w:r>
      <w:r w:rsidRPr="00EC6760">
        <w:rPr>
          <w:rFonts w:ascii="Times New Roman" w:hAnsi="Times New Roman" w:cs="Times New Roman"/>
          <w:i/>
          <w:iCs/>
          <w:noProof/>
          <w:sz w:val="24"/>
          <w:szCs w:val="24"/>
        </w:rPr>
        <w:t>Critical Reviews in Food Science and Nutrition</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59</w:t>
      </w:r>
      <w:r w:rsidRPr="00EC6760">
        <w:rPr>
          <w:rFonts w:ascii="Times New Roman" w:hAnsi="Times New Roman" w:cs="Times New Roman"/>
          <w:noProof/>
          <w:sz w:val="24"/>
          <w:szCs w:val="24"/>
        </w:rPr>
        <w:t>(9), 1433–1455. https://doi.org/10.1080/10408398.2017.1412939</w:t>
      </w:r>
    </w:p>
    <w:p w14:paraId="598DEC80"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Morikawa, T., Hachiman, I., Ninomiya, K., Hata, H., Sugawara, K., Muraoka, O., &amp; Matsuda, H. (2018). Degranulation inhibitors from the arils of Myristica fragrans in antigen-stimulated rat basophilic leukemia cells. </w:t>
      </w:r>
      <w:r w:rsidRPr="00EC6760">
        <w:rPr>
          <w:rFonts w:ascii="Times New Roman" w:hAnsi="Times New Roman" w:cs="Times New Roman"/>
          <w:i/>
          <w:iCs/>
          <w:noProof/>
          <w:sz w:val="24"/>
          <w:szCs w:val="24"/>
        </w:rPr>
        <w:t>Journal of Natural Medicines</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72</w:t>
      </w:r>
      <w:r w:rsidRPr="00EC6760">
        <w:rPr>
          <w:rFonts w:ascii="Times New Roman" w:hAnsi="Times New Roman" w:cs="Times New Roman"/>
          <w:noProof/>
          <w:sz w:val="24"/>
          <w:szCs w:val="24"/>
        </w:rPr>
        <w:t>(2), 464–473. https://doi.org/10.1007/s11418-017-1170-x</w:t>
      </w:r>
    </w:p>
    <w:p w14:paraId="34B6CF94"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Muchtaridi, Subarnas, A., Apriyantono, A., &amp; Mustarichie, R. (2010). Identification of compounds in the essential oil of nutmeg seeds (Myristica fragrans Houtt.) that inhibit locomotor activity in mice. </w:t>
      </w:r>
      <w:r w:rsidRPr="00EC6760">
        <w:rPr>
          <w:rFonts w:ascii="Times New Roman" w:hAnsi="Times New Roman" w:cs="Times New Roman"/>
          <w:i/>
          <w:iCs/>
          <w:noProof/>
          <w:sz w:val="24"/>
          <w:szCs w:val="24"/>
        </w:rPr>
        <w:t>International Journal of Molecular Sciences</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1</w:t>
      </w:r>
      <w:r w:rsidRPr="00EC6760">
        <w:rPr>
          <w:rFonts w:ascii="Times New Roman" w:hAnsi="Times New Roman" w:cs="Times New Roman"/>
          <w:noProof/>
          <w:sz w:val="24"/>
          <w:szCs w:val="24"/>
        </w:rPr>
        <w:t>(11), 4771–4781. https://doi.org/10.3390/ijms11114771</w:t>
      </w:r>
    </w:p>
    <w:p w14:paraId="64463BE0"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Naeem, N., Rehman, R., Mushtaq, A., &amp; Ghania, B. (2016). Nutmeg: A review on uses and biological properties. </w:t>
      </w:r>
      <w:r w:rsidRPr="00EC6760">
        <w:rPr>
          <w:rFonts w:ascii="Times New Roman" w:hAnsi="Times New Roman" w:cs="Times New Roman"/>
          <w:i/>
          <w:iCs/>
          <w:noProof/>
          <w:sz w:val="24"/>
          <w:szCs w:val="24"/>
        </w:rPr>
        <w:t>International Journal Of Chemical and Biochemical Sciencies</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9</w:t>
      </w:r>
      <w:r w:rsidRPr="00EC6760">
        <w:rPr>
          <w:rFonts w:ascii="Times New Roman" w:hAnsi="Times New Roman" w:cs="Times New Roman"/>
          <w:noProof/>
          <w:sz w:val="24"/>
          <w:szCs w:val="24"/>
        </w:rPr>
        <w:t>(October), 107–110.</w:t>
      </w:r>
    </w:p>
    <w:p w14:paraId="7573FBC7"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Nikolic, V., Nikolic, L., Dinic, A., Gajic, I., Urosevic, M., Stanojevic, L., Stanojevic, J., &amp; Danilovic, B. (2021). Chemical Composition, Antioxidant and Antimicrobial Activity of Nutmeg (Myristica fragrans Houtt.) Seed Essential Oil. </w:t>
      </w:r>
      <w:r w:rsidRPr="00EC6760">
        <w:rPr>
          <w:rFonts w:ascii="Times New Roman" w:hAnsi="Times New Roman" w:cs="Times New Roman"/>
          <w:i/>
          <w:iCs/>
          <w:noProof/>
          <w:sz w:val="24"/>
          <w:szCs w:val="24"/>
        </w:rPr>
        <w:t>Journal of Essential Oil-Bearing Plants</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24</w:t>
      </w:r>
      <w:r w:rsidRPr="00EC6760">
        <w:rPr>
          <w:rFonts w:ascii="Times New Roman" w:hAnsi="Times New Roman" w:cs="Times New Roman"/>
          <w:noProof/>
          <w:sz w:val="24"/>
          <w:szCs w:val="24"/>
        </w:rPr>
        <w:t>(2), 218–227. https://doi.org/10.1080/0972060X.2021.1907230</w:t>
      </w:r>
    </w:p>
    <w:p w14:paraId="7D8F07B6"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Oh, Y. S., Shin, S. Y., Kim, S., Lee, K. H., Shin, J. C., &amp; Park, K. M. (2020). Comparison of antiaging, anti-melanogenesis effects, and active components of Raspberry (Rubus occidentalis L.) extracts according to maturity. </w:t>
      </w:r>
      <w:r w:rsidRPr="00EC6760">
        <w:rPr>
          <w:rFonts w:ascii="Times New Roman" w:hAnsi="Times New Roman" w:cs="Times New Roman"/>
          <w:i/>
          <w:iCs/>
          <w:noProof/>
          <w:sz w:val="24"/>
          <w:szCs w:val="24"/>
        </w:rPr>
        <w:t>Journal of Food Biochemistr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44</w:t>
      </w:r>
      <w:r w:rsidRPr="00EC6760">
        <w:rPr>
          <w:rFonts w:ascii="Times New Roman" w:hAnsi="Times New Roman" w:cs="Times New Roman"/>
          <w:noProof/>
          <w:sz w:val="24"/>
          <w:szCs w:val="24"/>
        </w:rPr>
        <w:t>(11), 1–10. https://doi.org/10.1111/jfbc.13464</w:t>
      </w:r>
    </w:p>
    <w:p w14:paraId="7327CC39"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Olaleye, M. T., Akinmoladun, A. C., &amp; Akindahunsi, A. A. (2006). Antioxidant properties of Myristica fragrans (Houtt) and its effect on selected organs of albino rats. </w:t>
      </w:r>
      <w:r w:rsidRPr="00EC6760">
        <w:rPr>
          <w:rFonts w:ascii="Times New Roman" w:hAnsi="Times New Roman" w:cs="Times New Roman"/>
          <w:i/>
          <w:iCs/>
          <w:noProof/>
          <w:sz w:val="24"/>
          <w:szCs w:val="24"/>
        </w:rPr>
        <w:t>African Journal of Biotechn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5</w:t>
      </w:r>
      <w:r w:rsidRPr="00EC6760">
        <w:rPr>
          <w:rFonts w:ascii="Times New Roman" w:hAnsi="Times New Roman" w:cs="Times New Roman"/>
          <w:noProof/>
          <w:sz w:val="24"/>
          <w:szCs w:val="24"/>
        </w:rPr>
        <w:t>(13), 1274–1278. https://doi.org/10.4314/ajb.v5i15.43113</w:t>
      </w:r>
    </w:p>
    <w:p w14:paraId="58D29154"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Peters, M. D. J., Marnie, C., Tricco, A. C., Pollock, D., Munn, Z., Alexander, L., McInerney, P., Godfrey, C. M., &amp; Khalil, H. (2020). Updated methodological guidance for the conduct of scoping reviews. </w:t>
      </w:r>
      <w:r w:rsidRPr="00EC6760">
        <w:rPr>
          <w:rFonts w:ascii="Times New Roman" w:hAnsi="Times New Roman" w:cs="Times New Roman"/>
          <w:i/>
          <w:iCs/>
          <w:noProof/>
          <w:sz w:val="24"/>
          <w:szCs w:val="24"/>
        </w:rPr>
        <w:t>JBI Evidence Synthesis</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8</w:t>
      </w:r>
      <w:r w:rsidRPr="00EC6760">
        <w:rPr>
          <w:rFonts w:ascii="Times New Roman" w:hAnsi="Times New Roman" w:cs="Times New Roman"/>
          <w:noProof/>
          <w:sz w:val="24"/>
          <w:szCs w:val="24"/>
        </w:rPr>
        <w:t>(10), 2119–2126. https://doi.org/10.11124/JBIES-20-00167</w:t>
      </w:r>
    </w:p>
    <w:p w14:paraId="211E2FA4"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Piaru, S. P., Mahmud, R., &amp; Ismail, S. (2013). Studies on the Phytochemical Properties and Brine Shrimp Toxicity of Essential Oil Extracted from Myristica fragrans Houtt . ( Nutmeg ). </w:t>
      </w:r>
      <w:r w:rsidRPr="00EC6760">
        <w:rPr>
          <w:rFonts w:ascii="Times New Roman" w:hAnsi="Times New Roman" w:cs="Times New Roman"/>
          <w:i/>
          <w:iCs/>
          <w:noProof/>
          <w:sz w:val="24"/>
          <w:szCs w:val="24"/>
        </w:rPr>
        <w:t>Journal of Essential Oil Bearing Plants</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5026</w:t>
      </w:r>
      <w:r w:rsidRPr="00EC6760">
        <w:rPr>
          <w:rFonts w:ascii="Times New Roman" w:hAnsi="Times New Roman" w:cs="Times New Roman"/>
          <w:noProof/>
          <w:sz w:val="24"/>
          <w:szCs w:val="24"/>
        </w:rPr>
        <w:t>. https://doi.org/10.1080/0972060X.2012.10644019</w:t>
      </w:r>
    </w:p>
    <w:p w14:paraId="1E165E2D"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Pilevar, Z., Bahrami, A., Beikzadeh, S., Hosseini, H., &amp; Jafari, S. M. (2019). Migration of styrene monomer from polystyrene packaging materials into foods: Characterization and safety evaluation. </w:t>
      </w:r>
      <w:r w:rsidRPr="00EC6760">
        <w:rPr>
          <w:rFonts w:ascii="Times New Roman" w:hAnsi="Times New Roman" w:cs="Times New Roman"/>
          <w:i/>
          <w:iCs/>
          <w:noProof/>
          <w:sz w:val="24"/>
          <w:szCs w:val="24"/>
        </w:rPr>
        <w:t>Trends in Food Science &amp; Technolog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91</w:t>
      </w:r>
      <w:r w:rsidRPr="00EC6760">
        <w:rPr>
          <w:rFonts w:ascii="Times New Roman" w:hAnsi="Times New Roman" w:cs="Times New Roman"/>
          <w:noProof/>
          <w:sz w:val="24"/>
          <w:szCs w:val="24"/>
        </w:rPr>
        <w:t>, 248–261. https://doi.org/https://doi.org/10.1016/j.tifs.2019.07.020</w:t>
      </w:r>
    </w:p>
    <w:p w14:paraId="5B27B5A5"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Plaingam, W., Sangsuthum, S., &amp; Angkhasirisap, W. (2017). Kaempferia parvi fl ora rhizome </w:t>
      </w:r>
      <w:r w:rsidRPr="00EC6760">
        <w:rPr>
          <w:rFonts w:ascii="Times New Roman" w:hAnsi="Times New Roman" w:cs="Times New Roman"/>
          <w:noProof/>
          <w:sz w:val="24"/>
          <w:szCs w:val="24"/>
        </w:rPr>
        <w:lastRenderedPageBreak/>
        <w:t xml:space="preserve">extract and Myristica fragrans volatile oil increase the levels of monoamine neurotransmitters and impact the proteomic pro fi les in the rat hippocampus : Mechanistic insig. </w:t>
      </w:r>
      <w:r w:rsidRPr="00EC6760">
        <w:rPr>
          <w:rFonts w:ascii="Times New Roman" w:hAnsi="Times New Roman" w:cs="Times New Roman"/>
          <w:i/>
          <w:iCs/>
          <w:noProof/>
          <w:sz w:val="24"/>
          <w:szCs w:val="24"/>
        </w:rPr>
        <w:t>Journal of Traditional and Complementary Medicine</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7</w:t>
      </w:r>
      <w:r w:rsidRPr="00EC6760">
        <w:rPr>
          <w:rFonts w:ascii="Times New Roman" w:hAnsi="Times New Roman" w:cs="Times New Roman"/>
          <w:noProof/>
          <w:sz w:val="24"/>
          <w:szCs w:val="24"/>
        </w:rPr>
        <w:t>(4), 538–552. https://doi.org/10.1016/j.jtcme.2017.01.002</w:t>
      </w:r>
    </w:p>
    <w:p w14:paraId="1D7057DB"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Quigley, D. T. G., MacNamara, L., &amp; Gainey, P. A. (2020). First Records of Stranded Nutmegs Myristica Fragrans Houttuyn, 1774 (Magnoliales: Myristicaceae) on The Irish Coast and A Review of North Atlantic Records. </w:t>
      </w:r>
      <w:r w:rsidRPr="00EC6760">
        <w:rPr>
          <w:rFonts w:ascii="Times New Roman" w:hAnsi="Times New Roman" w:cs="Times New Roman"/>
          <w:i/>
          <w:iCs/>
          <w:noProof/>
          <w:sz w:val="24"/>
          <w:szCs w:val="24"/>
        </w:rPr>
        <w:t>Bulletin of the Irish Biogeographical Societ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44</w:t>
      </w:r>
      <w:r w:rsidRPr="00EC6760">
        <w:rPr>
          <w:rFonts w:ascii="Times New Roman" w:hAnsi="Times New Roman" w:cs="Times New Roman"/>
          <w:noProof/>
          <w:sz w:val="24"/>
          <w:szCs w:val="24"/>
        </w:rPr>
        <w:t>(44), 178–188. http://www.irishbiogeographicalsociety.com/pdf/Bull-44-2020-QuigleyMacNamaraGaineyNutmegs.pdf</w:t>
      </w:r>
    </w:p>
    <w:p w14:paraId="79E72906"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Reinholds, I., Pugajeva, I., Bavrins, K., &amp; Kuckovska, G. (2017). Mycotoxins , pesticides and toxic metals in commercial spices and herbs. </w:t>
      </w:r>
      <w:r w:rsidRPr="00EC6760">
        <w:rPr>
          <w:rFonts w:ascii="Times New Roman" w:hAnsi="Times New Roman" w:cs="Times New Roman"/>
          <w:i/>
          <w:iCs/>
          <w:noProof/>
          <w:sz w:val="24"/>
          <w:szCs w:val="24"/>
        </w:rPr>
        <w:t>Food Additives &amp; Contaminants: Part B</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0</w:t>
      </w:r>
      <w:r w:rsidRPr="00EC6760">
        <w:rPr>
          <w:rFonts w:ascii="Times New Roman" w:hAnsi="Times New Roman" w:cs="Times New Roman"/>
          <w:noProof/>
          <w:sz w:val="24"/>
          <w:szCs w:val="24"/>
        </w:rPr>
        <w:t>(1), 5–14. https://doi.org/10.1080/19393210.2016.1210244</w:t>
      </w:r>
    </w:p>
    <w:p w14:paraId="341DBB6C"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Rengasamy, G., Venkataraman, A., Veeraraghavan, V. P., &amp; Jainu, M. (2017). Cytotoxic and apoptotic potential of Myristica fragrans Houtt . ( mace ) extract on human oral epidermal carcinoma KB cell lines. </w:t>
      </w:r>
      <w:r w:rsidRPr="00EC6760">
        <w:rPr>
          <w:rFonts w:ascii="Times New Roman" w:hAnsi="Times New Roman" w:cs="Times New Roman"/>
          <w:i/>
          <w:iCs/>
          <w:noProof/>
          <w:sz w:val="24"/>
          <w:szCs w:val="24"/>
        </w:rPr>
        <w:t>Brazilian Journal of Pharmaceutical Sciences</w:t>
      </w:r>
      <w:r w:rsidRPr="00EC6760">
        <w:rPr>
          <w:rFonts w:ascii="Times New Roman" w:hAnsi="Times New Roman" w:cs="Times New Roman"/>
          <w:noProof/>
          <w:sz w:val="24"/>
          <w:szCs w:val="24"/>
        </w:rPr>
        <w:t>, 1–8. https://doi.org/http://dx.doi.org/10.1590/s2175-97902018000318028 Article</w:t>
      </w:r>
    </w:p>
    <w:p w14:paraId="73ABFBF8"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Rizwana, H., Bokahri, N. A., Alkhattaf, F. S., Albasher, G., &amp; Aldehaish, H. A. (2021). Antifungal, Antibacterial, and Cytotoxic Activities of Silver Nanoparticles Synthesized from Aqueous Extracts of Mace-Arils of Myristica fragrans. </w:t>
      </w:r>
      <w:r w:rsidRPr="00EC6760">
        <w:rPr>
          <w:rFonts w:ascii="Times New Roman" w:hAnsi="Times New Roman" w:cs="Times New Roman"/>
          <w:i/>
          <w:iCs/>
          <w:noProof/>
          <w:sz w:val="24"/>
          <w:szCs w:val="24"/>
        </w:rPr>
        <w:t>Journal of Molecules</w:t>
      </w:r>
      <w:r w:rsidRPr="00EC6760">
        <w:rPr>
          <w:rFonts w:ascii="Times New Roman" w:hAnsi="Times New Roman" w:cs="Times New Roman"/>
          <w:noProof/>
          <w:sz w:val="24"/>
          <w:szCs w:val="24"/>
        </w:rPr>
        <w:t>. https://doi.org/https:// doi.org/10.3390/ molecules26247709</w:t>
      </w:r>
    </w:p>
    <w:p w14:paraId="27EE3BDA"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Sarrami-Foroushani, P., Travaglia, J., Debono, D., Clay-Williams, R., &amp; Braithwaite, J. (2015). Scoping Meta-Review: Introducing a New Methodology. </w:t>
      </w:r>
      <w:r w:rsidRPr="00EC6760">
        <w:rPr>
          <w:rFonts w:ascii="Times New Roman" w:hAnsi="Times New Roman" w:cs="Times New Roman"/>
          <w:i/>
          <w:iCs/>
          <w:noProof/>
          <w:sz w:val="24"/>
          <w:szCs w:val="24"/>
        </w:rPr>
        <w:t>Clinical and Translational Science</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8</w:t>
      </w:r>
      <w:r w:rsidRPr="00EC6760">
        <w:rPr>
          <w:rFonts w:ascii="Times New Roman" w:hAnsi="Times New Roman" w:cs="Times New Roman"/>
          <w:noProof/>
          <w:sz w:val="24"/>
          <w:szCs w:val="24"/>
        </w:rPr>
        <w:t>(1), 77–81. https://doi.org/10.1111/cts.12188</w:t>
      </w:r>
    </w:p>
    <w:p w14:paraId="797ADD41"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Seneme, E. F., Carla, D., Marcela, E., Silva, R., Edwirges, Y., Franco, M., &amp; Longato, G. B. (2021). Pharmacological and Therapeutic Potential of Myristicin : A Literature Review. </w:t>
      </w:r>
      <w:r w:rsidRPr="00EC6760">
        <w:rPr>
          <w:rFonts w:ascii="Times New Roman" w:hAnsi="Times New Roman" w:cs="Times New Roman"/>
          <w:i/>
          <w:iCs/>
          <w:noProof/>
          <w:sz w:val="24"/>
          <w:szCs w:val="24"/>
        </w:rPr>
        <w:t>Journal of Molecules</w:t>
      </w:r>
      <w:r w:rsidRPr="00EC6760">
        <w:rPr>
          <w:rFonts w:ascii="Times New Roman" w:hAnsi="Times New Roman" w:cs="Times New Roman"/>
          <w:noProof/>
          <w:sz w:val="24"/>
          <w:szCs w:val="24"/>
        </w:rPr>
        <w:t>, 1–15. https://doi.org/https://doi.org/10.3390/molecules26195914</w:t>
      </w:r>
    </w:p>
    <w:p w14:paraId="7986F641"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Shafiei, Z., Shuhairi, N. N., Md Fazly Shah Yap, N., Harry Sibungkil, C. A., &amp; Latip, J. (2012). Antibacterial activity of Myristica fragrans against oral pathogens. </w:t>
      </w:r>
      <w:r w:rsidRPr="00EC6760">
        <w:rPr>
          <w:rFonts w:ascii="Times New Roman" w:hAnsi="Times New Roman" w:cs="Times New Roman"/>
          <w:i/>
          <w:iCs/>
          <w:noProof/>
          <w:sz w:val="24"/>
          <w:szCs w:val="24"/>
        </w:rPr>
        <w:t>Evidence-Based Complementary and Alternative Medicine</w:t>
      </w:r>
      <w:r w:rsidRPr="00EC6760">
        <w:rPr>
          <w:rFonts w:ascii="Times New Roman" w:hAnsi="Times New Roman" w:cs="Times New Roman"/>
          <w:noProof/>
          <w:sz w:val="24"/>
          <w:szCs w:val="24"/>
        </w:rPr>
        <w:t>, 825362,. https://doi.org/10.1155/2012/825362</w:t>
      </w:r>
    </w:p>
    <w:p w14:paraId="49A20E54"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Sharma, M. V., &amp; Armstrong, J. E. (2013). Pollination of Myristica and other nutmegs in natural populations. </w:t>
      </w:r>
      <w:r w:rsidRPr="00EC6760">
        <w:rPr>
          <w:rFonts w:ascii="Times New Roman" w:hAnsi="Times New Roman" w:cs="Times New Roman"/>
          <w:i/>
          <w:iCs/>
          <w:noProof/>
          <w:sz w:val="24"/>
          <w:szCs w:val="24"/>
        </w:rPr>
        <w:t>Tropical Conservation Science</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6</w:t>
      </w:r>
      <w:r w:rsidRPr="00EC6760">
        <w:rPr>
          <w:rFonts w:ascii="Times New Roman" w:hAnsi="Times New Roman" w:cs="Times New Roman"/>
          <w:noProof/>
          <w:sz w:val="24"/>
          <w:szCs w:val="24"/>
        </w:rPr>
        <w:t>(5), 595–607. https://doi.org/10.1177/194008291300600502</w:t>
      </w:r>
    </w:p>
    <w:p w14:paraId="690C89F3"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Singh, R. H. (2003). The Nutmeg and Spice Industry in Grenada : Innovations and Competitiveness. </w:t>
      </w:r>
      <w:r w:rsidRPr="00EC6760">
        <w:rPr>
          <w:rFonts w:ascii="Times New Roman" w:hAnsi="Times New Roman" w:cs="Times New Roman"/>
          <w:i/>
          <w:iCs/>
          <w:noProof/>
          <w:sz w:val="24"/>
          <w:szCs w:val="24"/>
        </w:rPr>
        <w:t>Science and Technology</w:t>
      </w:r>
      <w:r w:rsidRPr="00EC6760">
        <w:rPr>
          <w:rFonts w:ascii="Times New Roman" w:hAnsi="Times New Roman" w:cs="Times New Roman"/>
          <w:noProof/>
          <w:sz w:val="24"/>
          <w:szCs w:val="24"/>
        </w:rPr>
        <w:t>. https://doi.org/https://www.researchgate.net/publication/275771715</w:t>
      </w:r>
    </w:p>
    <w:p w14:paraId="21151C86"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Sivathanu, S., Sampath, S., &amp; David, H. S. (2014). Myristicin and phenytoin toxicity in an infant. </w:t>
      </w:r>
      <w:r w:rsidRPr="00EC6760">
        <w:rPr>
          <w:rFonts w:ascii="Times New Roman" w:hAnsi="Times New Roman" w:cs="Times New Roman"/>
          <w:i/>
          <w:iCs/>
          <w:noProof/>
          <w:sz w:val="24"/>
          <w:szCs w:val="24"/>
        </w:rPr>
        <w:t>Case Report</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w:t>
      </w:r>
      <w:r w:rsidRPr="00EC6760">
        <w:rPr>
          <w:rFonts w:ascii="Times New Roman" w:hAnsi="Times New Roman" w:cs="Times New Roman"/>
          <w:noProof/>
          <w:sz w:val="24"/>
          <w:szCs w:val="24"/>
        </w:rPr>
        <w:t>, 2013–2015. https://doi.org/10.1136/bcr-2013-203000</w:t>
      </w:r>
    </w:p>
    <w:p w14:paraId="41F41413"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Sokmen, A., Gulluce, M., Akpulat, H. A., Daferera, D., Tepe, B., Polissiou, M., Sokmen, M., &amp; Sahin, F. (2004). The in vitro antimicrobial and antioxidant activities of the essential oils and methanol extracts of endemic Thymus spathulifolius. </w:t>
      </w:r>
      <w:r w:rsidRPr="00EC6760">
        <w:rPr>
          <w:rFonts w:ascii="Times New Roman" w:hAnsi="Times New Roman" w:cs="Times New Roman"/>
          <w:i/>
          <w:iCs/>
          <w:noProof/>
          <w:sz w:val="24"/>
          <w:szCs w:val="24"/>
        </w:rPr>
        <w:t>Food Control</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5</w:t>
      </w:r>
      <w:r w:rsidRPr="00EC6760">
        <w:rPr>
          <w:rFonts w:ascii="Times New Roman" w:hAnsi="Times New Roman" w:cs="Times New Roman"/>
          <w:noProof/>
          <w:sz w:val="24"/>
          <w:szCs w:val="24"/>
        </w:rPr>
        <w:t>(8), 627–634. https://doi.org/10.1016/j.foodcont.2003.10.005</w:t>
      </w:r>
    </w:p>
    <w:p w14:paraId="4BB2FD1C"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lastRenderedPageBreak/>
        <w:t xml:space="preserve">Suhr, K. I., &amp; Nielsen, P. V. (2003). Antifungal activity of essential oils evaluated by two different application techniques against rye bread spoilage fungi. </w:t>
      </w:r>
      <w:r w:rsidRPr="00EC6760">
        <w:rPr>
          <w:rFonts w:ascii="Times New Roman" w:hAnsi="Times New Roman" w:cs="Times New Roman"/>
          <w:i/>
          <w:iCs/>
          <w:noProof/>
          <w:sz w:val="24"/>
          <w:szCs w:val="24"/>
        </w:rPr>
        <w:t>Journal of AppliedMicrobiology</w:t>
      </w:r>
      <w:r w:rsidRPr="00EC6760">
        <w:rPr>
          <w:rFonts w:ascii="Times New Roman" w:hAnsi="Times New Roman" w:cs="Times New Roman"/>
          <w:noProof/>
          <w:sz w:val="24"/>
          <w:szCs w:val="24"/>
        </w:rPr>
        <w:t>, 665–674.</w:t>
      </w:r>
    </w:p>
    <w:p w14:paraId="2CA4FDB4"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Suthisamphat, N., Dechayont, B., Phuaklee, P., Prajuabjinda, O., Vilaichone, R., Itharat, A., Mokmued, K., &amp; Prommee, N. (2020). Anti-Helicobacter pylori, Anti-Inflammatory, Cytotoxic, and Antioxidant Activities of Mace Extracts from Myristica fragrans. </w:t>
      </w:r>
      <w:r w:rsidRPr="00EC6760">
        <w:rPr>
          <w:rFonts w:ascii="Times New Roman" w:hAnsi="Times New Roman" w:cs="Times New Roman"/>
          <w:i/>
          <w:iCs/>
          <w:noProof/>
          <w:sz w:val="24"/>
          <w:szCs w:val="24"/>
        </w:rPr>
        <w:t>Evidence-Based Complementary and Alternative Medicine</w:t>
      </w:r>
      <w:r w:rsidRPr="00EC6760">
        <w:rPr>
          <w:rFonts w:ascii="Times New Roman" w:hAnsi="Times New Roman" w:cs="Times New Roman"/>
          <w:noProof/>
          <w:sz w:val="24"/>
          <w:szCs w:val="24"/>
        </w:rPr>
        <w:t>. https://doi.org/10.1155/2020/7576818</w:t>
      </w:r>
    </w:p>
    <w:p w14:paraId="50A5B6C2"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TALLEI, T. E., &amp; KOLONDAM, B. J. (2015). DNA Barcoding of Sangihe Nutmeg (Myristica fragrans) using matK Gene. </w:t>
      </w:r>
      <w:r w:rsidRPr="00EC6760">
        <w:rPr>
          <w:rFonts w:ascii="Times New Roman" w:hAnsi="Times New Roman" w:cs="Times New Roman"/>
          <w:i/>
          <w:iCs/>
          <w:noProof/>
          <w:sz w:val="24"/>
          <w:szCs w:val="24"/>
        </w:rPr>
        <w:t>HAYATI Journal of Biosciences</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22</w:t>
      </w:r>
      <w:r w:rsidRPr="00EC6760">
        <w:rPr>
          <w:rFonts w:ascii="Times New Roman" w:hAnsi="Times New Roman" w:cs="Times New Roman"/>
          <w:noProof/>
          <w:sz w:val="24"/>
          <w:szCs w:val="24"/>
        </w:rPr>
        <w:t>(1), 41–47. https://doi.org/10.4308/hjb.22.1.41</w:t>
      </w:r>
    </w:p>
    <w:p w14:paraId="00611E8D"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Tricco, A. C., Lillie, E., Zarin, W., O’Brien, K. K., Colquhoun, H., Levac, D., Moher, D., Peters, M. D. J., Horsley, T., Weeks, L., Hempel, S., Akl, E. A., Chang, C., McGowan, J., Stewart, L., Hartling, L., Aldcroft, A., Wilson, M. G., Garritty, C., … Straus, S. E. (2018). PRISMA extension for scoping reviews (PRISMA-ScR): Checklist and explanation. </w:t>
      </w:r>
      <w:r w:rsidRPr="00EC6760">
        <w:rPr>
          <w:rFonts w:ascii="Times New Roman" w:hAnsi="Times New Roman" w:cs="Times New Roman"/>
          <w:i/>
          <w:iCs/>
          <w:noProof/>
          <w:sz w:val="24"/>
          <w:szCs w:val="24"/>
        </w:rPr>
        <w:t>Annals of Internal Medicine</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69</w:t>
      </w:r>
      <w:r w:rsidRPr="00EC6760">
        <w:rPr>
          <w:rFonts w:ascii="Times New Roman" w:hAnsi="Times New Roman" w:cs="Times New Roman"/>
          <w:noProof/>
          <w:sz w:val="24"/>
          <w:szCs w:val="24"/>
        </w:rPr>
        <w:t>(7), 467–473. https://doi.org/10.7326/M18-0850</w:t>
      </w:r>
    </w:p>
    <w:p w14:paraId="28DDB42E"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Wang, D., Dong, Y., Wang, Q., Wang, X., &amp; Fan, W. (2019). Limonene, the compound in essential oil of nutmeg displayed antioxidant effect in sunflower oil during the deep-frying of Chinese Maye. </w:t>
      </w:r>
      <w:r w:rsidRPr="00EC6760">
        <w:rPr>
          <w:rFonts w:ascii="Times New Roman" w:hAnsi="Times New Roman" w:cs="Times New Roman"/>
          <w:i/>
          <w:iCs/>
          <w:noProof/>
          <w:sz w:val="24"/>
          <w:szCs w:val="24"/>
        </w:rPr>
        <w:t>Food Science and Nutrition</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8</w:t>
      </w:r>
      <w:r w:rsidRPr="00EC6760">
        <w:rPr>
          <w:rFonts w:ascii="Times New Roman" w:hAnsi="Times New Roman" w:cs="Times New Roman"/>
          <w:noProof/>
          <w:sz w:val="24"/>
          <w:szCs w:val="24"/>
        </w:rPr>
        <w:t>(1), 511–520. https://doi.org/10.1002/fsn3.1333</w:t>
      </w:r>
    </w:p>
    <w:p w14:paraId="5C5621F3"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Warsito, M. F. (2021). A Review on Chemical Composition , Bioactivity , and Toxicity of Myristica fragrans Houtt. Essential Oil. </w:t>
      </w:r>
      <w:r w:rsidRPr="00EC6760">
        <w:rPr>
          <w:rFonts w:ascii="Times New Roman" w:hAnsi="Times New Roman" w:cs="Times New Roman"/>
          <w:i/>
          <w:iCs/>
          <w:noProof/>
          <w:sz w:val="24"/>
          <w:szCs w:val="24"/>
        </w:rPr>
        <w:t>Indonesian Journal of Pharmacy</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32</w:t>
      </w:r>
      <w:r w:rsidRPr="00EC6760">
        <w:rPr>
          <w:rFonts w:ascii="Times New Roman" w:hAnsi="Times New Roman" w:cs="Times New Roman"/>
          <w:noProof/>
          <w:sz w:val="24"/>
          <w:szCs w:val="24"/>
        </w:rPr>
        <w:t>(3), 304–313.</w:t>
      </w:r>
    </w:p>
    <w:p w14:paraId="6F615C50"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Yu, L., Perret, J., Davy, B., Wilson, J., &amp; Melby, C. L. (2002). Antioxidant properties of cereal products. </w:t>
      </w:r>
      <w:r w:rsidRPr="00EC6760">
        <w:rPr>
          <w:rFonts w:ascii="Times New Roman" w:hAnsi="Times New Roman" w:cs="Times New Roman"/>
          <w:i/>
          <w:iCs/>
          <w:noProof/>
          <w:sz w:val="24"/>
          <w:szCs w:val="24"/>
        </w:rPr>
        <w:t>Journal of Food Science</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67</w:t>
      </w:r>
      <w:r w:rsidRPr="00EC6760">
        <w:rPr>
          <w:rFonts w:ascii="Times New Roman" w:hAnsi="Times New Roman" w:cs="Times New Roman"/>
          <w:noProof/>
          <w:sz w:val="24"/>
          <w:szCs w:val="24"/>
        </w:rPr>
        <w:t>(7), 2600–2603. https://doi.org/10.1111/j.1365-2621.2002.tb08784.x</w:t>
      </w:r>
    </w:p>
    <w:p w14:paraId="051F5EA1"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EC6760">
        <w:rPr>
          <w:rFonts w:ascii="Times New Roman" w:hAnsi="Times New Roman" w:cs="Times New Roman"/>
          <w:noProof/>
          <w:sz w:val="24"/>
          <w:szCs w:val="24"/>
        </w:rPr>
        <w:t xml:space="preserve">Zálešák, F., Bon, D. J. Y. D., &amp; Pospíšil, J. (2019). Lignans and Neolignans: Plant secondary metabolites as a reservoir of biologically active substances. </w:t>
      </w:r>
      <w:r w:rsidRPr="00EC6760">
        <w:rPr>
          <w:rFonts w:ascii="Times New Roman" w:hAnsi="Times New Roman" w:cs="Times New Roman"/>
          <w:i/>
          <w:iCs/>
          <w:noProof/>
          <w:sz w:val="24"/>
          <w:szCs w:val="24"/>
        </w:rPr>
        <w:t>Pharmacological Research</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146</w:t>
      </w:r>
      <w:r w:rsidRPr="00EC6760">
        <w:rPr>
          <w:rFonts w:ascii="Times New Roman" w:hAnsi="Times New Roman" w:cs="Times New Roman"/>
          <w:noProof/>
          <w:sz w:val="24"/>
          <w:szCs w:val="24"/>
        </w:rPr>
        <w:t>(May), 104284. https://doi.org/10.1016/j.phrs.2019.104284</w:t>
      </w:r>
    </w:p>
    <w:p w14:paraId="1F7DF9D1" w14:textId="77777777" w:rsidR="00EC6760" w:rsidRPr="00EC6760" w:rsidRDefault="00EC6760" w:rsidP="00EC6760">
      <w:pPr>
        <w:widowControl w:val="0"/>
        <w:autoSpaceDE w:val="0"/>
        <w:autoSpaceDN w:val="0"/>
        <w:adjustRightInd w:val="0"/>
        <w:spacing w:after="120" w:line="240" w:lineRule="auto"/>
        <w:ind w:left="480" w:hanging="480"/>
        <w:rPr>
          <w:rFonts w:ascii="Times New Roman" w:hAnsi="Times New Roman" w:cs="Times New Roman"/>
          <w:noProof/>
          <w:sz w:val="24"/>
        </w:rPr>
      </w:pPr>
      <w:r w:rsidRPr="00EC6760">
        <w:rPr>
          <w:rFonts w:ascii="Times New Roman" w:hAnsi="Times New Roman" w:cs="Times New Roman"/>
          <w:noProof/>
          <w:sz w:val="24"/>
          <w:szCs w:val="24"/>
        </w:rPr>
        <w:t xml:space="preserve">Zhang, W. K., Tao, S., Li, T., Li, Y., Li, X., Cong, R., &amp; Wan, C. (2016). Nutmeg oil alleviates chronic inflammatory pain through inhibition of COX-2 expression and substance P release in vivo. </w:t>
      </w:r>
      <w:r w:rsidRPr="00EC6760">
        <w:rPr>
          <w:rFonts w:ascii="Times New Roman" w:hAnsi="Times New Roman" w:cs="Times New Roman"/>
          <w:i/>
          <w:iCs/>
          <w:noProof/>
          <w:sz w:val="24"/>
          <w:szCs w:val="24"/>
        </w:rPr>
        <w:t>Food &amp; Nutrition Research</w:t>
      </w:r>
      <w:r w:rsidRPr="00EC6760">
        <w:rPr>
          <w:rFonts w:ascii="Times New Roman" w:hAnsi="Times New Roman" w:cs="Times New Roman"/>
          <w:noProof/>
          <w:sz w:val="24"/>
          <w:szCs w:val="24"/>
        </w:rPr>
        <w:t xml:space="preserve">, </w:t>
      </w:r>
      <w:r w:rsidRPr="00EC6760">
        <w:rPr>
          <w:rFonts w:ascii="Times New Roman" w:hAnsi="Times New Roman" w:cs="Times New Roman"/>
          <w:i/>
          <w:iCs/>
          <w:noProof/>
          <w:sz w:val="24"/>
          <w:szCs w:val="24"/>
        </w:rPr>
        <w:t>6628</w:t>
      </w:r>
      <w:r w:rsidRPr="00EC6760">
        <w:rPr>
          <w:rFonts w:ascii="Times New Roman" w:hAnsi="Times New Roman" w:cs="Times New Roman"/>
          <w:noProof/>
          <w:sz w:val="24"/>
          <w:szCs w:val="24"/>
        </w:rPr>
        <w:t>. https://doi.org/10.3402/fnr.v60.30849</w:t>
      </w:r>
    </w:p>
    <w:p w14:paraId="533034EF" w14:textId="77777777" w:rsidR="00BE5011" w:rsidRDefault="00404343"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r w:rsidRPr="00253F71">
        <w:rPr>
          <w:rFonts w:ascii="Times New Roman" w:hAnsi="Times New Roman" w:cs="Times New Roman"/>
          <w:sz w:val="24"/>
          <w:szCs w:val="24"/>
        </w:rPr>
        <w:fldChar w:fldCharType="end"/>
      </w:r>
    </w:p>
    <w:p w14:paraId="6A97470B" w14:textId="77777777" w:rsidR="00BE5011" w:rsidRPr="00BE5011" w:rsidRDefault="00BE5011" w:rsidP="00BE5011">
      <w:pPr>
        <w:rPr>
          <w:rFonts w:ascii="Times New Roman" w:hAnsi="Times New Roman" w:cs="Times New Roman"/>
          <w:sz w:val="24"/>
          <w:szCs w:val="24"/>
        </w:rPr>
      </w:pPr>
    </w:p>
    <w:p w14:paraId="75AF7E06" w14:textId="77777777" w:rsidR="00BE5011" w:rsidRDefault="00BE5011" w:rsidP="00BE5011">
      <w:pPr>
        <w:rPr>
          <w:rFonts w:ascii="Times New Roman" w:hAnsi="Times New Roman" w:cs="Times New Roman"/>
          <w:sz w:val="24"/>
          <w:szCs w:val="24"/>
        </w:rPr>
      </w:pPr>
    </w:p>
    <w:p w14:paraId="5FA5DC9B" w14:textId="77777777" w:rsidR="00BE5011" w:rsidRDefault="00BE5011" w:rsidP="00BE5011">
      <w:pPr>
        <w:tabs>
          <w:tab w:val="left" w:pos="1386"/>
        </w:tabs>
        <w:rPr>
          <w:rFonts w:ascii="Times New Roman" w:hAnsi="Times New Roman" w:cs="Times New Roman"/>
          <w:sz w:val="24"/>
          <w:szCs w:val="24"/>
        </w:rPr>
        <w:sectPr w:rsidR="00BE5011" w:rsidSect="00767CA6">
          <w:pgSz w:w="12240" w:h="15840" w:code="9"/>
          <w:pgMar w:top="1440" w:right="1440" w:bottom="1440" w:left="1440" w:header="706" w:footer="706" w:gutter="0"/>
          <w:cols w:space="708"/>
          <w:docGrid w:linePitch="360"/>
        </w:sectPr>
      </w:pPr>
      <w:r>
        <w:rPr>
          <w:rFonts w:ascii="Times New Roman" w:hAnsi="Times New Roman" w:cs="Times New Roman"/>
          <w:sz w:val="24"/>
          <w:szCs w:val="24"/>
        </w:rPr>
        <w:tab/>
      </w:r>
    </w:p>
    <w:p w14:paraId="5A6D44D8"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2CF6E93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r>
        <w:rPr>
          <w:noProof/>
        </w:rPr>
        <mc:AlternateContent>
          <mc:Choice Requires="wpg">
            <w:drawing>
              <wp:anchor distT="0" distB="0" distL="114300" distR="114300" simplePos="0" relativeHeight="251702784" behindDoc="0" locked="0" layoutInCell="1" allowOverlap="1" wp14:anchorId="44416B8C" wp14:editId="1CC7A730">
                <wp:simplePos x="0" y="0"/>
                <wp:positionH relativeFrom="column">
                  <wp:posOffset>574675</wp:posOffset>
                </wp:positionH>
                <wp:positionV relativeFrom="paragraph">
                  <wp:posOffset>10160</wp:posOffset>
                </wp:positionV>
                <wp:extent cx="4659630" cy="4396105"/>
                <wp:effectExtent l="8890" t="15240" r="8255" b="8255"/>
                <wp:wrapSquare wrapText="bothSides"/>
                <wp:docPr id="5"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9630" cy="4396105"/>
                          <a:chOff x="0" y="0"/>
                          <a:chExt cx="46597" cy="43961"/>
                        </a:xfrm>
                      </wpg:grpSpPr>
                      <wps:wsp>
                        <wps:cNvPr id="6" name="Text Box 21"/>
                        <wps:cNvSpPr txBox="1">
                          <a:spLocks noChangeArrowheads="1"/>
                        </wps:cNvSpPr>
                        <wps:spPr bwMode="auto">
                          <a:xfrm rot="-5400000">
                            <a:off x="-3895" y="4041"/>
                            <a:ext cx="11347" cy="3467"/>
                          </a:xfrm>
                          <a:prstGeom prst="rect">
                            <a:avLst/>
                          </a:prstGeom>
                          <a:solidFill>
                            <a:srgbClr val="FFFFFF"/>
                          </a:solidFill>
                          <a:ln w="6350">
                            <a:solidFill>
                              <a:srgbClr val="000000"/>
                            </a:solidFill>
                            <a:miter lim="800000"/>
                            <a:headEnd/>
                            <a:tailEnd/>
                          </a:ln>
                        </wps:spPr>
                        <wps:txbx>
                          <w:txbxContent>
                            <w:p w14:paraId="4AA7D977" w14:textId="77777777" w:rsidR="00BE5011" w:rsidRPr="006036EA" w:rsidRDefault="00BE5011" w:rsidP="00BE5011">
                              <w:pPr>
                                <w:jc w:val="center"/>
                                <w:rPr>
                                  <w:rFonts w:ascii="Times New Roman" w:hAnsi="Times New Roman" w:cs="Times New Roman"/>
                                  <w:b/>
                                  <w:bCs/>
                                  <w:sz w:val="24"/>
                                  <w:szCs w:val="24"/>
                                  <w:lang w:val="en-US"/>
                                </w:rPr>
                              </w:pPr>
                              <w:r w:rsidRPr="006036EA">
                                <w:rPr>
                                  <w:rFonts w:ascii="Times New Roman" w:hAnsi="Times New Roman" w:cs="Times New Roman"/>
                                  <w:b/>
                                  <w:bCs/>
                                  <w:sz w:val="24"/>
                                  <w:szCs w:val="24"/>
                                  <w:lang w:val="en-US"/>
                                </w:rPr>
                                <w:t>Identification</w:t>
                              </w:r>
                            </w:p>
                          </w:txbxContent>
                        </wps:txbx>
                        <wps:bodyPr rot="0" vert="vert270" wrap="square" lIns="91440" tIns="45720" rIns="91440" bIns="45720" anchor="t" anchorCtr="0" upright="1">
                          <a:noAutofit/>
                        </wps:bodyPr>
                      </wps:wsp>
                      <wps:wsp>
                        <wps:cNvPr id="7" name="Text Box 35"/>
                        <wps:cNvSpPr txBox="1">
                          <a:spLocks noChangeArrowheads="1"/>
                        </wps:cNvSpPr>
                        <wps:spPr bwMode="auto">
                          <a:xfrm rot="-5400000">
                            <a:off x="-3153" y="15678"/>
                            <a:ext cx="9773" cy="3467"/>
                          </a:xfrm>
                          <a:prstGeom prst="rect">
                            <a:avLst/>
                          </a:prstGeom>
                          <a:solidFill>
                            <a:srgbClr val="FFFFFF"/>
                          </a:solidFill>
                          <a:ln w="6350">
                            <a:solidFill>
                              <a:srgbClr val="000000"/>
                            </a:solidFill>
                            <a:miter lim="800000"/>
                            <a:headEnd/>
                            <a:tailEnd/>
                          </a:ln>
                        </wps:spPr>
                        <wps:txbx>
                          <w:txbxContent>
                            <w:p w14:paraId="244E795B" w14:textId="77777777" w:rsidR="00BE5011" w:rsidRPr="0031516D" w:rsidRDefault="00BE5011"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Screening</w:t>
                              </w:r>
                            </w:p>
                          </w:txbxContent>
                        </wps:txbx>
                        <wps:bodyPr rot="0" vert="vert270" wrap="square" lIns="91440" tIns="45720" rIns="91440" bIns="45720" anchor="t" anchorCtr="0" upright="1">
                          <a:noAutofit/>
                        </wps:bodyPr>
                      </wps:wsp>
                      <wps:wsp>
                        <wps:cNvPr id="8" name="Text Box 36"/>
                        <wps:cNvSpPr txBox="1">
                          <a:spLocks noChangeArrowheads="1"/>
                        </wps:cNvSpPr>
                        <wps:spPr bwMode="auto">
                          <a:xfrm rot="-5400000">
                            <a:off x="-2868" y="26711"/>
                            <a:ext cx="9220" cy="3467"/>
                          </a:xfrm>
                          <a:prstGeom prst="rect">
                            <a:avLst/>
                          </a:prstGeom>
                          <a:solidFill>
                            <a:srgbClr val="FFFFFF"/>
                          </a:solidFill>
                          <a:ln w="6350">
                            <a:solidFill>
                              <a:srgbClr val="000000"/>
                            </a:solidFill>
                            <a:miter lim="800000"/>
                            <a:headEnd/>
                            <a:tailEnd/>
                          </a:ln>
                        </wps:spPr>
                        <wps:txbx>
                          <w:txbxContent>
                            <w:p w14:paraId="71926AB4" w14:textId="77777777" w:rsidR="00BE5011" w:rsidRPr="0031516D" w:rsidRDefault="00BE5011"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Eligibility</w:t>
                              </w:r>
                            </w:p>
                          </w:txbxContent>
                        </wps:txbx>
                        <wps:bodyPr rot="0" vert="vert270" wrap="square" lIns="91440" tIns="45720" rIns="91440" bIns="45720" anchor="t" anchorCtr="0" upright="1">
                          <a:noAutofit/>
                        </wps:bodyPr>
                      </wps:wsp>
                      <wps:wsp>
                        <wps:cNvPr id="9" name="Text Box 37"/>
                        <wps:cNvSpPr txBox="1">
                          <a:spLocks noChangeArrowheads="1"/>
                        </wps:cNvSpPr>
                        <wps:spPr bwMode="auto">
                          <a:xfrm rot="-5400000">
                            <a:off x="-2882" y="37544"/>
                            <a:ext cx="9366" cy="3467"/>
                          </a:xfrm>
                          <a:prstGeom prst="rect">
                            <a:avLst/>
                          </a:prstGeom>
                          <a:solidFill>
                            <a:srgbClr val="FFFFFF"/>
                          </a:solidFill>
                          <a:ln w="6350">
                            <a:solidFill>
                              <a:srgbClr val="000000"/>
                            </a:solidFill>
                            <a:miter lim="800000"/>
                            <a:headEnd/>
                            <a:tailEnd/>
                          </a:ln>
                        </wps:spPr>
                        <wps:txbx>
                          <w:txbxContent>
                            <w:p w14:paraId="191462A5" w14:textId="77777777" w:rsidR="00BE5011" w:rsidRPr="0031516D" w:rsidRDefault="00BE5011" w:rsidP="00BE5011">
                              <w:pPr>
                                <w:ind w:right="-111"/>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Included</w:t>
                              </w:r>
                            </w:p>
                          </w:txbxContent>
                        </wps:txbx>
                        <wps:bodyPr rot="0" vert="vert270" wrap="square" lIns="91440" tIns="45720" rIns="91440" bIns="45720" anchor="t" anchorCtr="0" upright="1">
                          <a:noAutofit/>
                        </wps:bodyPr>
                      </wps:wsp>
                      <wpg:grpSp>
                        <wpg:cNvPr id="10" name="Group 6"/>
                        <wpg:cNvGrpSpPr>
                          <a:grpSpLocks/>
                        </wpg:cNvGrpSpPr>
                        <wpg:grpSpPr bwMode="auto">
                          <a:xfrm>
                            <a:off x="5876" y="0"/>
                            <a:ext cx="40721" cy="43117"/>
                            <a:chOff x="0" y="0"/>
                            <a:chExt cx="40720" cy="43117"/>
                          </a:xfrm>
                        </wpg:grpSpPr>
                        <wps:wsp>
                          <wps:cNvPr id="11" name="Text Box 7"/>
                          <wps:cNvSpPr txBox="1">
                            <a:spLocks noChangeArrowheads="1"/>
                          </wps:cNvSpPr>
                          <wps:spPr bwMode="auto">
                            <a:xfrm>
                              <a:off x="0" y="0"/>
                              <a:ext cx="24098" cy="9672"/>
                            </a:xfrm>
                            <a:prstGeom prst="rect">
                              <a:avLst/>
                            </a:prstGeom>
                            <a:solidFill>
                              <a:srgbClr val="FFFFFF"/>
                            </a:solidFill>
                            <a:ln w="12700">
                              <a:solidFill>
                                <a:srgbClr val="000000"/>
                              </a:solidFill>
                              <a:miter lim="800000"/>
                              <a:headEnd/>
                              <a:tailEnd/>
                            </a:ln>
                          </wps:spPr>
                          <wps:txbx>
                            <w:txbxContent>
                              <w:p w14:paraId="3E19131B" w14:textId="77777777" w:rsidR="00BE5011" w:rsidRPr="00095C5B" w:rsidRDefault="00BE5011" w:rsidP="00BE5011">
                                <w:pPr>
                                  <w:spacing w:after="0" w:line="240" w:lineRule="auto"/>
                                  <w:jc w:val="center"/>
                                  <w:rPr>
                                    <w:rFonts w:ascii="Times New Roman" w:hAnsi="Times New Roman" w:cs="Times New Roman"/>
                                    <w:bCs/>
                                    <w:sz w:val="24"/>
                                    <w:szCs w:val="24"/>
                                  </w:rPr>
                                </w:pPr>
                                <w:bookmarkStart w:id="28" w:name="_Hlk102993915"/>
                                <w:r w:rsidRPr="00095C5B">
                                  <w:rPr>
                                    <w:rFonts w:ascii="Times New Roman" w:hAnsi="Times New Roman" w:cs="Times New Roman"/>
                                    <w:sz w:val="24"/>
                                    <w:szCs w:val="24"/>
                                  </w:rPr>
                                  <w:t xml:space="preserve">Record identified from </w:t>
                                </w:r>
                                <w:r w:rsidRPr="00095C5B">
                                  <w:rPr>
                                    <w:rFonts w:ascii="Times New Roman" w:hAnsi="Times New Roman" w:cs="Times New Roman"/>
                                    <w:bCs/>
                                    <w:sz w:val="24"/>
                                    <w:szCs w:val="24"/>
                                  </w:rPr>
                                  <w:t>Springer</w:t>
                                </w:r>
                                <w:bookmarkEnd w:id="28"/>
                                <w:r w:rsidRPr="00095C5B">
                                  <w:rPr>
                                    <w:rFonts w:ascii="Times New Roman" w:hAnsi="Times New Roman" w:cs="Times New Roman"/>
                                    <w:bCs/>
                                    <w:sz w:val="24"/>
                                    <w:szCs w:val="24"/>
                                  </w:rPr>
                                  <w:t>, Scopus, Taylor and Francis, Science Direct, ProQuest, SAGE, Wiley, PubMed.</w:t>
                                </w:r>
                              </w:p>
                              <w:p w14:paraId="62FED15E" w14:textId="77777777" w:rsidR="00BE5011" w:rsidRPr="00095C5B" w:rsidRDefault="00BE5011" w:rsidP="00BE5011">
                                <w:pPr>
                                  <w:spacing w:line="240" w:lineRule="auto"/>
                                  <w:jc w:val="center"/>
                                  <w:rPr>
                                    <w:rFonts w:ascii="Times New Roman" w:hAnsi="Times New Roman" w:cs="Times New Roman"/>
                                    <w:sz w:val="24"/>
                                    <w:szCs w:val="24"/>
                                  </w:rPr>
                                </w:pPr>
                                <w:r w:rsidRPr="00095C5B">
                                  <w:rPr>
                                    <w:rFonts w:ascii="Times New Roman" w:hAnsi="Times New Roman" w:cs="Times New Roman"/>
                                    <w:sz w:val="24"/>
                                    <w:szCs w:val="24"/>
                                  </w:rPr>
                                  <w:t>(n = 2110)</w:t>
                                </w:r>
                              </w:p>
                              <w:p w14:paraId="64B2E5D4" w14:textId="77777777" w:rsidR="00BE5011" w:rsidRPr="00095C5B" w:rsidRDefault="00BE5011" w:rsidP="00BE5011">
                                <w:pPr>
                                  <w:spacing w:after="0" w:line="240" w:lineRule="auto"/>
                                </w:pPr>
                              </w:p>
                            </w:txbxContent>
                          </wps:txbx>
                          <wps:bodyPr rot="0" vert="horz" wrap="square" lIns="91440" tIns="45720" rIns="91440" bIns="45720" anchor="t" anchorCtr="0" upright="1">
                            <a:noAutofit/>
                          </wps:bodyPr>
                        </wps:wsp>
                        <wps:wsp>
                          <wps:cNvPr id="12" name="Text Box 22"/>
                          <wps:cNvSpPr txBox="1">
                            <a:spLocks noChangeArrowheads="1"/>
                          </wps:cNvSpPr>
                          <wps:spPr bwMode="auto">
                            <a:xfrm>
                              <a:off x="25194" y="9630"/>
                              <a:ext cx="15526" cy="4629"/>
                            </a:xfrm>
                            <a:prstGeom prst="rect">
                              <a:avLst/>
                            </a:prstGeom>
                            <a:solidFill>
                              <a:srgbClr val="FFFFFF"/>
                            </a:solidFill>
                            <a:ln w="12700">
                              <a:solidFill>
                                <a:srgbClr val="000000"/>
                              </a:solidFill>
                              <a:miter lim="800000"/>
                              <a:headEnd/>
                              <a:tailEnd/>
                            </a:ln>
                          </wps:spPr>
                          <wps:txbx>
                            <w:txbxContent>
                              <w:p w14:paraId="3E27D852" w14:textId="77777777" w:rsidR="00BE5011" w:rsidRDefault="00BE5011" w:rsidP="00BE5011">
                                <w:pPr>
                                  <w:spacing w:after="0" w:line="240" w:lineRule="auto"/>
                                  <w:ind w:right="-100"/>
                                  <w:jc w:val="center"/>
                                  <w:rPr>
                                    <w:rFonts w:ascii="Times New Roman" w:hAnsi="Times New Roman" w:cs="Times New Roman"/>
                                    <w:sz w:val="24"/>
                                    <w:szCs w:val="24"/>
                                  </w:rPr>
                                </w:pPr>
                                <w:r>
                                  <w:rPr>
                                    <w:rFonts w:ascii="Times New Roman" w:hAnsi="Times New Roman" w:cs="Times New Roman"/>
                                    <w:sz w:val="24"/>
                                    <w:szCs w:val="24"/>
                                  </w:rPr>
                                  <w:t>Removal of duplicates</w:t>
                                </w:r>
                              </w:p>
                              <w:p w14:paraId="19A2A79F" w14:textId="77777777" w:rsidR="00BE5011" w:rsidRPr="00200124"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1315</w:t>
                                </w:r>
                                <w:r w:rsidRPr="00D91DCA">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13" name="Text Box 19"/>
                          <wps:cNvSpPr txBox="1">
                            <a:spLocks noChangeArrowheads="1"/>
                          </wps:cNvSpPr>
                          <wps:spPr bwMode="auto">
                            <a:xfrm>
                              <a:off x="2383" y="14688"/>
                              <a:ext cx="19139" cy="5468"/>
                            </a:xfrm>
                            <a:prstGeom prst="rect">
                              <a:avLst/>
                            </a:prstGeom>
                            <a:solidFill>
                              <a:srgbClr val="FFFFFF"/>
                            </a:solidFill>
                            <a:ln w="12700">
                              <a:solidFill>
                                <a:srgbClr val="000000"/>
                              </a:solidFill>
                              <a:miter lim="800000"/>
                              <a:headEnd/>
                              <a:tailEnd/>
                            </a:ln>
                          </wps:spPr>
                          <wps:txbx>
                            <w:txbxContent>
                              <w:p w14:paraId="10052C79" w14:textId="77777777" w:rsidR="00BE5011" w:rsidRPr="00D91DCA" w:rsidRDefault="00BE5011"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Record </w:t>
                                </w:r>
                                <w:r w:rsidRPr="00D91DCA">
                                  <w:rPr>
                                    <w:rFonts w:ascii="Times New Roman" w:hAnsi="Times New Roman" w:cs="Times New Roman"/>
                                    <w:sz w:val="24"/>
                                    <w:szCs w:val="24"/>
                                  </w:rPr>
                                  <w:t>Screen</w:t>
                                </w:r>
                                <w:r>
                                  <w:rPr>
                                    <w:rFonts w:ascii="Times New Roman" w:hAnsi="Times New Roman" w:cs="Times New Roman"/>
                                    <w:sz w:val="24"/>
                                    <w:szCs w:val="24"/>
                                  </w:rPr>
                                  <w:t>ed</w:t>
                                </w:r>
                              </w:p>
                              <w:p w14:paraId="3187C9CB" w14:textId="77777777" w:rsidR="00BE5011" w:rsidRPr="00D91DCA"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795</w:t>
                                </w:r>
                                <w:r w:rsidRPr="00D91DCA">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14" name="Straight Arrow Connector 27"/>
                          <wps:cNvCnPr>
                            <a:cxnSpLocks noChangeShapeType="1"/>
                          </wps:cNvCnPr>
                          <wps:spPr bwMode="auto">
                            <a:xfrm>
                              <a:off x="11235" y="11997"/>
                              <a:ext cx="13957"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Text Box 28"/>
                          <wps:cNvSpPr txBox="1">
                            <a:spLocks noChangeArrowheads="1"/>
                          </wps:cNvSpPr>
                          <wps:spPr bwMode="auto">
                            <a:xfrm>
                              <a:off x="25048" y="16634"/>
                              <a:ext cx="15526" cy="13106"/>
                            </a:xfrm>
                            <a:prstGeom prst="rect">
                              <a:avLst/>
                            </a:prstGeom>
                            <a:solidFill>
                              <a:srgbClr val="FFFFFF"/>
                            </a:solidFill>
                            <a:ln w="12700">
                              <a:solidFill>
                                <a:srgbClr val="000000"/>
                              </a:solidFill>
                              <a:miter lim="800000"/>
                              <a:headEnd/>
                              <a:tailEnd/>
                            </a:ln>
                          </wps:spPr>
                          <wps:txbx>
                            <w:txbxContent>
                              <w:p w14:paraId="41552E30" w14:textId="77777777" w:rsidR="00BE5011" w:rsidRDefault="00BE5011" w:rsidP="00BE5011">
                                <w:pPr>
                                  <w:spacing w:after="0" w:line="240" w:lineRule="auto"/>
                                  <w:ind w:right="-174"/>
                                  <w:rPr>
                                    <w:rFonts w:ascii="Times New Roman" w:hAnsi="Times New Roman" w:cs="Times New Roman"/>
                                    <w:sz w:val="24"/>
                                    <w:szCs w:val="24"/>
                                  </w:rPr>
                                </w:pPr>
                                <w:r>
                                  <w:rPr>
                                    <w:rFonts w:ascii="Times New Roman" w:hAnsi="Times New Roman" w:cs="Times New Roman"/>
                                    <w:sz w:val="24"/>
                                    <w:szCs w:val="24"/>
                                  </w:rPr>
                                  <w:t xml:space="preserve">Records not about </w:t>
                                </w:r>
                                <w:r w:rsidRPr="00042427">
                                  <w:rPr>
                                    <w:rFonts w:ascii="Times New Roman" w:hAnsi="Times New Roman" w:cs="Times New Roman"/>
                                    <w:sz w:val="24"/>
                                    <w:szCs w:val="24"/>
                                  </w:rPr>
                                  <w:t xml:space="preserve">metabolite content, medicinal potential, and toxicity of </w:t>
                                </w:r>
                                <w:r w:rsidRPr="00DD1E20">
                                  <w:rPr>
                                    <w:rFonts w:ascii="Times New Roman" w:hAnsi="Times New Roman" w:cs="Times New Roman"/>
                                    <w:i/>
                                    <w:iCs/>
                                    <w:sz w:val="24"/>
                                    <w:szCs w:val="24"/>
                                  </w:rPr>
                                  <w:t>Myristica fragrans</w:t>
                                </w:r>
                                <w:r w:rsidRPr="00042427">
                                  <w:rPr>
                                    <w:rFonts w:ascii="Times New Roman" w:hAnsi="Times New Roman" w:cs="Times New Roman"/>
                                    <w:sz w:val="24"/>
                                    <w:szCs w:val="24"/>
                                  </w:rPr>
                                  <w:t xml:space="preserve"> as a medicinal plant.</w:t>
                                </w:r>
                              </w:p>
                              <w:p w14:paraId="7BD9BF2D" w14:textId="77777777" w:rsidR="00BE5011" w:rsidRPr="007D29B4" w:rsidRDefault="00BE5011" w:rsidP="00BE5011">
                                <w:pPr>
                                  <w:spacing w:line="240" w:lineRule="auto"/>
                                  <w:rPr>
                                    <w:rFonts w:ascii="Times New Roman" w:hAnsi="Times New Roman" w:cs="Times New Roman"/>
                                    <w:sz w:val="24"/>
                                    <w:szCs w:val="24"/>
                                  </w:rPr>
                                </w:pPr>
                                <w:r w:rsidRPr="007D29B4">
                                  <w:rPr>
                                    <w:rFonts w:ascii="Times New Roman" w:hAnsi="Times New Roman" w:cs="Times New Roman"/>
                                    <w:sz w:val="24"/>
                                    <w:szCs w:val="24"/>
                                  </w:rPr>
                                  <w:t>(n =</w:t>
                                </w:r>
                                <w:r>
                                  <w:rPr>
                                    <w:rFonts w:ascii="Times New Roman" w:hAnsi="Times New Roman" w:cs="Times New Roman"/>
                                    <w:sz w:val="24"/>
                                    <w:szCs w:val="24"/>
                                  </w:rPr>
                                  <w:t xml:space="preserve"> 729</w:t>
                                </w:r>
                                <w:r w:rsidRPr="007D29B4">
                                  <w:rPr>
                                    <w:rFonts w:ascii="Times New Roman" w:hAnsi="Times New Roman" w:cs="Times New Roman"/>
                                    <w:sz w:val="24"/>
                                    <w:szCs w:val="24"/>
                                  </w:rPr>
                                  <w:t>)</w:t>
                                </w:r>
                              </w:p>
                              <w:p w14:paraId="6B881615" w14:textId="77777777" w:rsidR="00BE5011" w:rsidRPr="00D91DCA" w:rsidRDefault="00BE5011" w:rsidP="00BE5011">
                                <w:pPr>
                                  <w:spacing w:line="240" w:lineRule="auto"/>
                                  <w:rPr>
                                    <w:rFonts w:ascii="Times New Roman" w:hAnsi="Times New Roman" w:cs="Times New Roman"/>
                                    <w:sz w:val="24"/>
                                    <w:szCs w:val="24"/>
                                  </w:rPr>
                                </w:pPr>
                              </w:p>
                              <w:p w14:paraId="5EC423D4" w14:textId="77777777" w:rsidR="00BE5011" w:rsidRDefault="00BE5011" w:rsidP="00BE5011">
                                <w:pPr>
                                  <w:pStyle w:val="ListParagraph"/>
                                </w:pPr>
                              </w:p>
                            </w:txbxContent>
                          </wps:txbx>
                          <wps:bodyPr rot="0" vert="horz" wrap="square" lIns="91440" tIns="45720" rIns="91440" bIns="45720" anchor="t" anchorCtr="0" upright="1">
                            <a:noAutofit/>
                          </wps:bodyPr>
                        </wps:wsp>
                        <wps:wsp>
                          <wps:cNvPr id="16" name="Straight Arrow Connector 31"/>
                          <wps:cNvCnPr>
                            <a:cxnSpLocks noChangeShapeType="1"/>
                          </wps:cNvCnPr>
                          <wps:spPr bwMode="auto">
                            <a:xfrm>
                              <a:off x="11235" y="22406"/>
                              <a:ext cx="13957"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Straight Arrow Connector 41"/>
                          <wps:cNvCnPr>
                            <a:cxnSpLocks noChangeShapeType="1"/>
                          </wps:cNvCnPr>
                          <wps:spPr bwMode="auto">
                            <a:xfrm>
                              <a:off x="11267" y="20136"/>
                              <a:ext cx="0" cy="483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Text Box 24"/>
                          <wps:cNvSpPr txBox="1">
                            <a:spLocks noChangeArrowheads="1"/>
                          </wps:cNvSpPr>
                          <wps:spPr bwMode="auto">
                            <a:xfrm>
                              <a:off x="2529" y="24951"/>
                              <a:ext cx="18853" cy="6083"/>
                            </a:xfrm>
                            <a:prstGeom prst="rect">
                              <a:avLst/>
                            </a:prstGeom>
                            <a:solidFill>
                              <a:srgbClr val="FFFFFF"/>
                            </a:solidFill>
                            <a:ln w="12700">
                              <a:solidFill>
                                <a:srgbClr val="000000"/>
                              </a:solidFill>
                              <a:miter lim="800000"/>
                              <a:headEnd/>
                              <a:tailEnd/>
                            </a:ln>
                          </wps:spPr>
                          <wps:txbx>
                            <w:txbxContent>
                              <w:p w14:paraId="259F7421" w14:textId="77777777" w:rsidR="00BE5011" w:rsidRDefault="00BE5011"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ull text articles accessed for eligibility</w:t>
                                </w:r>
                              </w:p>
                              <w:p w14:paraId="7136CFFB" w14:textId="77777777" w:rsidR="00BE5011" w:rsidRPr="00DD1E20"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w:t>
                                </w:r>
                                <w:r>
                                  <w:rPr>
                                    <w:rFonts w:ascii="Times New Roman" w:hAnsi="Times New Roman" w:cs="Times New Roman"/>
                                    <w:sz w:val="24"/>
                                    <w:szCs w:val="24"/>
                                  </w:rPr>
                                  <w:t xml:space="preserve"> 66</w:t>
                                </w:r>
                                <w:r w:rsidRPr="00D91DCA">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19" name="Text Box 26"/>
                          <wps:cNvSpPr txBox="1">
                            <a:spLocks noChangeArrowheads="1"/>
                          </wps:cNvSpPr>
                          <wps:spPr bwMode="auto">
                            <a:xfrm>
                              <a:off x="2383" y="35846"/>
                              <a:ext cx="18675" cy="7271"/>
                            </a:xfrm>
                            <a:prstGeom prst="rect">
                              <a:avLst/>
                            </a:prstGeom>
                            <a:solidFill>
                              <a:srgbClr val="FFFFFF"/>
                            </a:solidFill>
                            <a:ln w="12700">
                              <a:solidFill>
                                <a:srgbClr val="000000"/>
                              </a:solidFill>
                              <a:miter lim="800000"/>
                              <a:headEnd/>
                              <a:tailEnd/>
                            </a:ln>
                          </wps:spPr>
                          <wps:txbx>
                            <w:txbxContent>
                              <w:p w14:paraId="5ED5C0A6" w14:textId="77777777" w:rsidR="00BE5011" w:rsidRPr="00A3444E" w:rsidRDefault="00BE5011" w:rsidP="00BE5011">
                                <w:pPr>
                                  <w:spacing w:after="0"/>
                                  <w:jc w:val="center"/>
                                  <w:rPr>
                                    <w:rFonts w:ascii="Times New Roman" w:hAnsi="Times New Roman" w:cs="Times New Roman"/>
                                    <w:sz w:val="24"/>
                                    <w:szCs w:val="24"/>
                                  </w:rPr>
                                </w:pPr>
                                <w:r>
                                  <w:rPr>
                                    <w:rFonts w:ascii="Times New Roman" w:hAnsi="Times New Roman" w:cs="Times New Roman"/>
                                    <w:sz w:val="24"/>
                                    <w:szCs w:val="24"/>
                                  </w:rPr>
                                  <w:t>Studies included in qualitative synthesis</w:t>
                                </w:r>
                              </w:p>
                              <w:p w14:paraId="494C92DF" w14:textId="77777777" w:rsidR="00BE5011" w:rsidRPr="00A3444E" w:rsidRDefault="00BE5011" w:rsidP="00BE5011">
                                <w:pPr>
                                  <w:jc w:val="center"/>
                                  <w:rPr>
                                    <w:rFonts w:ascii="Times New Roman" w:hAnsi="Times New Roman" w:cs="Times New Roman"/>
                                    <w:sz w:val="24"/>
                                    <w:szCs w:val="24"/>
                                  </w:rPr>
                                </w:pPr>
                                <w:r w:rsidRPr="00A3444E">
                                  <w:rPr>
                                    <w:rFonts w:ascii="Times New Roman" w:hAnsi="Times New Roman" w:cs="Times New Roman"/>
                                    <w:sz w:val="24"/>
                                    <w:szCs w:val="24"/>
                                  </w:rPr>
                                  <w:t>(n=</w:t>
                                </w:r>
                                <w:r>
                                  <w:rPr>
                                    <w:rFonts w:ascii="Times New Roman" w:hAnsi="Times New Roman" w:cs="Times New Roman"/>
                                    <w:sz w:val="24"/>
                                    <w:szCs w:val="24"/>
                                  </w:rPr>
                                  <w:t xml:space="preserve"> 28</w:t>
                                </w:r>
                                <w:r w:rsidRPr="00A3444E">
                                  <w:rPr>
                                    <w:rFonts w:ascii="Times New Roman" w:hAnsi="Times New Roman" w:cs="Times New Roman"/>
                                    <w:sz w:val="24"/>
                                    <w:szCs w:val="24"/>
                                  </w:rPr>
                                  <w:t>)</w:t>
                                </w:r>
                              </w:p>
                              <w:p w14:paraId="19AB4470" w14:textId="77777777" w:rsidR="00BE5011" w:rsidRDefault="00BE5011" w:rsidP="00BE5011"/>
                            </w:txbxContent>
                          </wps:txbx>
                          <wps:bodyPr rot="0" vert="horz" wrap="square" lIns="91440" tIns="45720" rIns="91440" bIns="45720" anchor="t" anchorCtr="0" upright="1">
                            <a:noAutofit/>
                          </wps:bodyPr>
                        </wps:wsp>
                        <wps:wsp>
                          <wps:cNvPr id="20" name="Straight Arrow Connector 3"/>
                          <wps:cNvCnPr>
                            <a:cxnSpLocks noChangeShapeType="1"/>
                          </wps:cNvCnPr>
                          <wps:spPr bwMode="auto">
                            <a:xfrm>
                              <a:off x="11267" y="9776"/>
                              <a:ext cx="0" cy="483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Straight Arrow Connector 5"/>
                          <wps:cNvCnPr>
                            <a:cxnSpLocks noChangeShapeType="1"/>
                          </wps:cNvCnPr>
                          <wps:spPr bwMode="auto">
                            <a:xfrm>
                              <a:off x="11121" y="30982"/>
                              <a:ext cx="0" cy="483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44416B8C" id="Group 8" o:spid="_x0000_s1026" style="position:absolute;left:0;text-align:left;margin-left:45.25pt;margin-top:.8pt;width:366.9pt;height:346.15pt;z-index:251702784" coordsize="46597,4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">
                <v:shapetype id="_x0000_t202" coordsize="21600,21600" o:spt="202" path="m,l,21600r21600,l21600,xe">
                  <v:stroke joinstyle="miter"/>
                  <v:path gradientshapeok="t" o:connecttype="rect"/>
                </v:shapetype>
                <v:shape id="Text Box 21" o:spid="_x0000_s1027" type="#_x0000_t202" style="position:absolute;left:-3895;top:4041;width:11347;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" strokeweight=".5pt">
                  <v:textbox style="layout-flow:vertical;mso-layout-flow-alt:bottom-to-top">
                    <w:txbxContent>
                      <w:p w14:paraId="4AA7D977" w14:textId="77777777" w:rsidR="00BE5011" w:rsidRPr="006036EA" w:rsidRDefault="00BE5011" w:rsidP="00BE5011">
                        <w:pPr>
                          <w:jc w:val="center"/>
                          <w:rPr>
                            <w:rFonts w:ascii="Times New Roman" w:hAnsi="Times New Roman" w:cs="Times New Roman"/>
                            <w:b/>
                            <w:bCs/>
                            <w:sz w:val="24"/>
                            <w:szCs w:val="24"/>
                            <w:lang w:val="en-US"/>
                          </w:rPr>
                        </w:pPr>
                        <w:r w:rsidRPr="006036EA">
                          <w:rPr>
                            <w:rFonts w:ascii="Times New Roman" w:hAnsi="Times New Roman" w:cs="Times New Roman"/>
                            <w:b/>
                            <w:bCs/>
                            <w:sz w:val="24"/>
                            <w:szCs w:val="24"/>
                            <w:lang w:val="en-US"/>
                          </w:rPr>
                          <w:t>Identification</w:t>
                        </w:r>
                      </w:p>
                    </w:txbxContent>
                  </v:textbox>
                </v:shape>
                <v:shape id="Text Box 35" o:spid="_x0000_s1028" type="#_x0000_t202" style="position:absolute;left:-3153;top:15678;width:9773;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" strokeweight=".5pt">
                  <v:textbox style="layout-flow:vertical;mso-layout-flow-alt:bottom-to-top">
                    <w:txbxContent>
                      <w:p w14:paraId="244E795B" w14:textId="77777777" w:rsidR="00BE5011" w:rsidRPr="0031516D" w:rsidRDefault="00BE5011"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Screening</w:t>
                        </w:r>
                      </w:p>
                    </w:txbxContent>
                  </v:textbox>
                </v:shape>
                <v:shape id="Text Box 36" o:spid="_x0000_s1029" type="#_x0000_t202" style="position:absolute;left:-2868;top:26711;width:9220;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" strokeweight=".5pt">
                  <v:textbox style="layout-flow:vertical;mso-layout-flow-alt:bottom-to-top">
                    <w:txbxContent>
                      <w:p w14:paraId="71926AB4" w14:textId="77777777" w:rsidR="00BE5011" w:rsidRPr="0031516D" w:rsidRDefault="00BE5011"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Eligibility</w:t>
                        </w:r>
                      </w:p>
                    </w:txbxContent>
                  </v:textbox>
                </v:shape>
                <v:shape id="Text Box 37" o:spid="_x0000_s1030" type="#_x0000_t202" style="position:absolute;left:-2882;top:37544;width:9366;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" strokeweight=".5pt">
                  <v:textbox style="layout-flow:vertical;mso-layout-flow-alt:bottom-to-top">
                    <w:txbxContent>
                      <w:p w14:paraId="191462A5" w14:textId="77777777" w:rsidR="00BE5011" w:rsidRPr="0031516D" w:rsidRDefault="00BE5011" w:rsidP="00BE5011">
                        <w:pPr>
                          <w:ind w:right="-111"/>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Included</w:t>
                        </w:r>
                      </w:p>
                    </w:txbxContent>
                  </v:textbox>
                </v:shape>
                <v:group id="Group 6" o:spid="_x0000_s1031" style="position:absolute;left:5876;width:40721;height:43117" coordsize="40720,43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Text Box 7" o:spid="_x0000_s1032" type="#_x0000_t202" style="position:absolute;width:24098;height:9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" strokeweight="1pt">
                    <v:textbox>
                      <w:txbxContent>
                        <w:p w14:paraId="3E19131B" w14:textId="77777777" w:rsidR="00BE5011" w:rsidRPr="00095C5B" w:rsidRDefault="00BE5011" w:rsidP="00BE5011">
                          <w:pPr>
                            <w:spacing w:after="0" w:line="240" w:lineRule="auto"/>
                            <w:jc w:val="center"/>
                            <w:rPr>
                              <w:rFonts w:ascii="Times New Roman" w:hAnsi="Times New Roman" w:cs="Times New Roman"/>
                              <w:bCs/>
                              <w:sz w:val="24"/>
                              <w:szCs w:val="24"/>
                            </w:rPr>
                          </w:pPr>
                          <w:bookmarkStart w:id="27" w:name="_Hlk102993915"/>
                          <w:r w:rsidRPr="00095C5B">
                            <w:rPr>
                              <w:rFonts w:ascii="Times New Roman" w:hAnsi="Times New Roman" w:cs="Times New Roman"/>
                              <w:sz w:val="24"/>
                              <w:szCs w:val="24"/>
                            </w:rPr>
                            <w:t xml:space="preserve">Record identified from </w:t>
                          </w:r>
                          <w:r w:rsidRPr="00095C5B">
                            <w:rPr>
                              <w:rFonts w:ascii="Times New Roman" w:hAnsi="Times New Roman" w:cs="Times New Roman"/>
                              <w:bCs/>
                              <w:sz w:val="24"/>
                              <w:szCs w:val="24"/>
                            </w:rPr>
                            <w:t>Springer</w:t>
                          </w:r>
                          <w:bookmarkEnd w:id="27"/>
                          <w:r w:rsidRPr="00095C5B">
                            <w:rPr>
                              <w:rFonts w:ascii="Times New Roman" w:hAnsi="Times New Roman" w:cs="Times New Roman"/>
                              <w:bCs/>
                              <w:sz w:val="24"/>
                              <w:szCs w:val="24"/>
                            </w:rPr>
                            <w:t>, Scopus, Taylor and Francis, Science Direct, ProQuest, SAGE, Wiley, PubMed.</w:t>
                          </w:r>
                        </w:p>
                        <w:p w14:paraId="62FED15E" w14:textId="77777777" w:rsidR="00BE5011" w:rsidRPr="00095C5B" w:rsidRDefault="00BE5011" w:rsidP="00BE5011">
                          <w:pPr>
                            <w:spacing w:line="240" w:lineRule="auto"/>
                            <w:jc w:val="center"/>
                            <w:rPr>
                              <w:rFonts w:ascii="Times New Roman" w:hAnsi="Times New Roman" w:cs="Times New Roman"/>
                              <w:sz w:val="24"/>
                              <w:szCs w:val="24"/>
                            </w:rPr>
                          </w:pPr>
                          <w:r w:rsidRPr="00095C5B">
                            <w:rPr>
                              <w:rFonts w:ascii="Times New Roman" w:hAnsi="Times New Roman" w:cs="Times New Roman"/>
                              <w:sz w:val="24"/>
                              <w:szCs w:val="24"/>
                            </w:rPr>
                            <w:t>(n = 2110)</w:t>
                          </w:r>
                        </w:p>
                        <w:p w14:paraId="64B2E5D4" w14:textId="77777777" w:rsidR="00BE5011" w:rsidRPr="00095C5B" w:rsidRDefault="00BE5011" w:rsidP="00BE5011">
                          <w:pPr>
                            <w:spacing w:after="0" w:line="240" w:lineRule="auto"/>
                          </w:pPr>
                        </w:p>
                      </w:txbxContent>
                    </v:textbox>
                  </v:shape>
                  <v:shape id="Text Box 22" o:spid="_x0000_s1033" type="#_x0000_t202" style="position:absolute;left:25194;top:9630;width:15526;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" strokeweight="1pt">
                    <v:textbox>
                      <w:txbxContent>
                        <w:p w14:paraId="3E27D852" w14:textId="77777777" w:rsidR="00BE5011" w:rsidRDefault="00BE5011" w:rsidP="00BE5011">
                          <w:pPr>
                            <w:spacing w:after="0" w:line="240" w:lineRule="auto"/>
                            <w:ind w:right="-100"/>
                            <w:jc w:val="center"/>
                            <w:rPr>
                              <w:rFonts w:ascii="Times New Roman" w:hAnsi="Times New Roman" w:cs="Times New Roman"/>
                              <w:sz w:val="24"/>
                              <w:szCs w:val="24"/>
                            </w:rPr>
                          </w:pPr>
                          <w:r>
                            <w:rPr>
                              <w:rFonts w:ascii="Times New Roman" w:hAnsi="Times New Roman" w:cs="Times New Roman"/>
                              <w:sz w:val="24"/>
                              <w:szCs w:val="24"/>
                            </w:rPr>
                            <w:t>Removal of duplicates</w:t>
                          </w:r>
                        </w:p>
                        <w:p w14:paraId="19A2A79F" w14:textId="77777777" w:rsidR="00BE5011" w:rsidRPr="00200124"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1315</w:t>
                          </w:r>
                          <w:r w:rsidRPr="00D91DCA">
                            <w:rPr>
                              <w:rFonts w:ascii="Times New Roman" w:hAnsi="Times New Roman" w:cs="Times New Roman"/>
                              <w:sz w:val="24"/>
                              <w:szCs w:val="24"/>
                            </w:rPr>
                            <w:t>)</w:t>
                          </w:r>
                        </w:p>
                      </w:txbxContent>
                    </v:textbox>
                  </v:shape>
                  <v:shape id="Text Box 19" o:spid="_x0000_s1034" type="#_x0000_t202" style="position:absolute;left:2383;top:14688;width:19139;height:5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" strokeweight="1pt">
                    <v:textbox>
                      <w:txbxContent>
                        <w:p w14:paraId="10052C79" w14:textId="77777777" w:rsidR="00BE5011" w:rsidRPr="00D91DCA" w:rsidRDefault="00BE5011"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Record </w:t>
                          </w:r>
                          <w:r w:rsidRPr="00D91DCA">
                            <w:rPr>
                              <w:rFonts w:ascii="Times New Roman" w:hAnsi="Times New Roman" w:cs="Times New Roman"/>
                              <w:sz w:val="24"/>
                              <w:szCs w:val="24"/>
                            </w:rPr>
                            <w:t>Screen</w:t>
                          </w:r>
                          <w:r>
                            <w:rPr>
                              <w:rFonts w:ascii="Times New Roman" w:hAnsi="Times New Roman" w:cs="Times New Roman"/>
                              <w:sz w:val="24"/>
                              <w:szCs w:val="24"/>
                            </w:rPr>
                            <w:t>ed</w:t>
                          </w:r>
                        </w:p>
                        <w:p w14:paraId="3187C9CB" w14:textId="77777777" w:rsidR="00BE5011" w:rsidRPr="00D91DCA"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795</w:t>
                          </w:r>
                          <w:r w:rsidRPr="00D91DCA">
                            <w:rPr>
                              <w:rFonts w:ascii="Times New Roman" w:hAnsi="Times New Roman" w:cs="Times New Roman"/>
                              <w:sz w:val="24"/>
                              <w:szCs w:val="24"/>
                            </w:rPr>
                            <w:t>)</w:t>
                          </w:r>
                        </w:p>
                      </w:txbxContent>
                    </v:textbox>
                  </v:shape>
                  <v:shapetype id="_x0000_t32" coordsize="21600,21600" o:spt="32" o:oned="t" path="m,l21600,21600e" filled="f">
                    <v:path arrowok="t" fillok="f" o:connecttype="none"/>
                    <o:lock v:ext="edit" shapetype="t"/>
                  </v:shapetype>
                  <v:shape id="Straight Arrow Connector 27" o:spid="_x0000_s1035" type="#_x0000_t32" style="position:absolute;left:11235;top:11997;width:139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43hwgAAANsAAAAPAAAAZHJzL2Rvd25yZXYueG1sRE9La8JA&#10;EL4L/odlhF6k2bQU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D2G43hwgAAANsAAAAPAAAA&#10;AAAAAAAAAAAAAAcCAABkcnMvZG93bnJldi54bWxQSwUGAAAAAAMAAwC3AAAA9gIAAAAA&#10;" strokeweight=".5pt">
                    <v:stroke endarrow="block" joinstyle="miter"/>
                  </v:shape>
                  <v:shape id="Text Box 28" o:spid="_x0000_s1036" type="#_x0000_t202" style="position:absolute;left:25048;top:16634;width:15526;height:1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" strokeweight="1pt">
                    <v:textbox>
                      <w:txbxContent>
                        <w:p w14:paraId="41552E30" w14:textId="77777777" w:rsidR="00BE5011" w:rsidRDefault="00BE5011" w:rsidP="00BE5011">
                          <w:pPr>
                            <w:spacing w:after="0" w:line="240" w:lineRule="auto"/>
                            <w:ind w:right="-174"/>
                            <w:rPr>
                              <w:rFonts w:ascii="Times New Roman" w:hAnsi="Times New Roman" w:cs="Times New Roman"/>
                              <w:sz w:val="24"/>
                              <w:szCs w:val="24"/>
                            </w:rPr>
                          </w:pPr>
                          <w:r>
                            <w:rPr>
                              <w:rFonts w:ascii="Times New Roman" w:hAnsi="Times New Roman" w:cs="Times New Roman"/>
                              <w:sz w:val="24"/>
                              <w:szCs w:val="24"/>
                            </w:rPr>
                            <w:t xml:space="preserve">Records not about </w:t>
                          </w:r>
                          <w:r w:rsidRPr="00042427">
                            <w:rPr>
                              <w:rFonts w:ascii="Times New Roman" w:hAnsi="Times New Roman" w:cs="Times New Roman"/>
                              <w:sz w:val="24"/>
                              <w:szCs w:val="24"/>
                            </w:rPr>
                            <w:t xml:space="preserve">metabolite content, medicinal potential, and toxicity of </w:t>
                          </w:r>
                          <w:r w:rsidRPr="00DD1E20">
                            <w:rPr>
                              <w:rFonts w:ascii="Times New Roman" w:hAnsi="Times New Roman" w:cs="Times New Roman"/>
                              <w:i/>
                              <w:iCs/>
                              <w:sz w:val="24"/>
                              <w:szCs w:val="24"/>
                            </w:rPr>
                            <w:t>Myristica fragrans</w:t>
                          </w:r>
                          <w:r w:rsidRPr="00042427">
                            <w:rPr>
                              <w:rFonts w:ascii="Times New Roman" w:hAnsi="Times New Roman" w:cs="Times New Roman"/>
                              <w:sz w:val="24"/>
                              <w:szCs w:val="24"/>
                            </w:rPr>
                            <w:t xml:space="preserve"> as a medicinal plant.</w:t>
                          </w:r>
                        </w:p>
                        <w:p w14:paraId="7BD9BF2D" w14:textId="77777777" w:rsidR="00BE5011" w:rsidRPr="007D29B4" w:rsidRDefault="00BE5011" w:rsidP="00BE5011">
                          <w:pPr>
                            <w:spacing w:line="240" w:lineRule="auto"/>
                            <w:rPr>
                              <w:rFonts w:ascii="Times New Roman" w:hAnsi="Times New Roman" w:cs="Times New Roman"/>
                              <w:sz w:val="24"/>
                              <w:szCs w:val="24"/>
                            </w:rPr>
                          </w:pPr>
                          <w:r w:rsidRPr="007D29B4">
                            <w:rPr>
                              <w:rFonts w:ascii="Times New Roman" w:hAnsi="Times New Roman" w:cs="Times New Roman"/>
                              <w:sz w:val="24"/>
                              <w:szCs w:val="24"/>
                            </w:rPr>
                            <w:t>(n =</w:t>
                          </w:r>
                          <w:r>
                            <w:rPr>
                              <w:rFonts w:ascii="Times New Roman" w:hAnsi="Times New Roman" w:cs="Times New Roman"/>
                              <w:sz w:val="24"/>
                              <w:szCs w:val="24"/>
                            </w:rPr>
                            <w:t xml:space="preserve"> 729</w:t>
                          </w:r>
                          <w:r w:rsidRPr="007D29B4">
                            <w:rPr>
                              <w:rFonts w:ascii="Times New Roman" w:hAnsi="Times New Roman" w:cs="Times New Roman"/>
                              <w:sz w:val="24"/>
                              <w:szCs w:val="24"/>
                            </w:rPr>
                            <w:t>)</w:t>
                          </w:r>
                        </w:p>
                        <w:p w14:paraId="6B881615" w14:textId="77777777" w:rsidR="00BE5011" w:rsidRPr="00D91DCA" w:rsidRDefault="00BE5011" w:rsidP="00BE5011">
                          <w:pPr>
                            <w:spacing w:line="240" w:lineRule="auto"/>
                            <w:rPr>
                              <w:rFonts w:ascii="Times New Roman" w:hAnsi="Times New Roman" w:cs="Times New Roman"/>
                              <w:sz w:val="24"/>
                              <w:szCs w:val="24"/>
                            </w:rPr>
                          </w:pPr>
                        </w:p>
                        <w:p w14:paraId="5EC423D4" w14:textId="77777777" w:rsidR="00BE5011" w:rsidRDefault="00BE5011" w:rsidP="00BE5011">
                          <w:pPr>
                            <w:pStyle w:val="ListParagraph"/>
                          </w:pPr>
                        </w:p>
                      </w:txbxContent>
                    </v:textbox>
                  </v:shape>
                  <v:shape id="Straight Arrow Connector 31" o:spid="_x0000_s1037" type="#_x0000_t32" style="position:absolute;left:11235;top:22406;width:139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" strokeweight=".5pt">
                    <v:stroke endarrow="block" joinstyle="miter"/>
                  </v:shape>
                  <v:shape id="Straight Arrow Connector 41" o:spid="_x0000_s1038" type="#_x0000_t32" style="position:absolute;left:11267;top:20136;width:0;height:4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" strokeweight=".5pt">
                    <v:stroke endarrow="block" joinstyle="miter"/>
                  </v:shape>
                  <v:shape id="Text Box 24" o:spid="_x0000_s1039" type="#_x0000_t202" style="position:absolute;left:2529;top:24951;width:18853;height:6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" strokeweight="1pt">
                    <v:textbox>
                      <w:txbxContent>
                        <w:p w14:paraId="259F7421" w14:textId="77777777" w:rsidR="00BE5011" w:rsidRDefault="00BE5011"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ull text articles accessed for eligibility</w:t>
                          </w:r>
                        </w:p>
                        <w:p w14:paraId="7136CFFB" w14:textId="77777777" w:rsidR="00BE5011" w:rsidRPr="00DD1E20"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w:t>
                          </w:r>
                          <w:r>
                            <w:rPr>
                              <w:rFonts w:ascii="Times New Roman" w:hAnsi="Times New Roman" w:cs="Times New Roman"/>
                              <w:sz w:val="24"/>
                              <w:szCs w:val="24"/>
                            </w:rPr>
                            <w:t xml:space="preserve"> 66</w:t>
                          </w:r>
                          <w:r w:rsidRPr="00D91DCA">
                            <w:rPr>
                              <w:rFonts w:ascii="Times New Roman" w:hAnsi="Times New Roman" w:cs="Times New Roman"/>
                              <w:sz w:val="24"/>
                              <w:szCs w:val="24"/>
                            </w:rPr>
                            <w:t>)</w:t>
                          </w:r>
                        </w:p>
                      </w:txbxContent>
                    </v:textbox>
                  </v:shape>
                  <v:shape id="Text Box 26" o:spid="_x0000_s1040" type="#_x0000_t202" style="position:absolute;left:2383;top:35846;width:18675;height:7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" strokeweight="1pt">
                    <v:textbox>
                      <w:txbxContent>
                        <w:p w14:paraId="5ED5C0A6" w14:textId="77777777" w:rsidR="00BE5011" w:rsidRPr="00A3444E" w:rsidRDefault="00BE5011" w:rsidP="00BE5011">
                          <w:pPr>
                            <w:spacing w:after="0"/>
                            <w:jc w:val="center"/>
                            <w:rPr>
                              <w:rFonts w:ascii="Times New Roman" w:hAnsi="Times New Roman" w:cs="Times New Roman"/>
                              <w:sz w:val="24"/>
                              <w:szCs w:val="24"/>
                            </w:rPr>
                          </w:pPr>
                          <w:r>
                            <w:rPr>
                              <w:rFonts w:ascii="Times New Roman" w:hAnsi="Times New Roman" w:cs="Times New Roman"/>
                              <w:sz w:val="24"/>
                              <w:szCs w:val="24"/>
                            </w:rPr>
                            <w:t>Studies included in qualitative synthesis</w:t>
                          </w:r>
                        </w:p>
                        <w:p w14:paraId="494C92DF" w14:textId="77777777" w:rsidR="00BE5011" w:rsidRPr="00A3444E" w:rsidRDefault="00BE5011" w:rsidP="00BE5011">
                          <w:pPr>
                            <w:jc w:val="center"/>
                            <w:rPr>
                              <w:rFonts w:ascii="Times New Roman" w:hAnsi="Times New Roman" w:cs="Times New Roman"/>
                              <w:sz w:val="24"/>
                              <w:szCs w:val="24"/>
                            </w:rPr>
                          </w:pPr>
                          <w:r w:rsidRPr="00A3444E">
                            <w:rPr>
                              <w:rFonts w:ascii="Times New Roman" w:hAnsi="Times New Roman" w:cs="Times New Roman"/>
                              <w:sz w:val="24"/>
                              <w:szCs w:val="24"/>
                            </w:rPr>
                            <w:t>(n=</w:t>
                          </w:r>
                          <w:r>
                            <w:rPr>
                              <w:rFonts w:ascii="Times New Roman" w:hAnsi="Times New Roman" w:cs="Times New Roman"/>
                              <w:sz w:val="24"/>
                              <w:szCs w:val="24"/>
                            </w:rPr>
                            <w:t xml:space="preserve"> 28</w:t>
                          </w:r>
                          <w:r w:rsidRPr="00A3444E">
                            <w:rPr>
                              <w:rFonts w:ascii="Times New Roman" w:hAnsi="Times New Roman" w:cs="Times New Roman"/>
                              <w:sz w:val="24"/>
                              <w:szCs w:val="24"/>
                            </w:rPr>
                            <w:t>)</w:t>
                          </w:r>
                        </w:p>
                        <w:p w14:paraId="19AB4470" w14:textId="77777777" w:rsidR="00BE5011" w:rsidRDefault="00BE5011" w:rsidP="00BE5011"/>
                      </w:txbxContent>
                    </v:textbox>
                  </v:shape>
                  <v:shape id="Straight Arrow Connector 3" o:spid="_x0000_s1041" type="#_x0000_t32" style="position:absolute;left:11267;top:9776;width:0;height:4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" strokeweight=".5pt">
                    <v:stroke endarrow="block" joinstyle="miter"/>
                  </v:shape>
                  <v:shape id="Straight Arrow Connector 5" o:spid="_x0000_s1042" type="#_x0000_t32" style="position:absolute;left:11121;top:30982;width:0;height:4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" strokeweight=".5pt">
                    <v:stroke endarrow="block" joinstyle="miter"/>
                  </v:shape>
                </v:group>
                <w10:wrap type="square"/>
              </v:group>
            </w:pict>
          </mc:Fallback>
        </mc:AlternateContent>
      </w:r>
    </w:p>
    <w:p w14:paraId="175E89A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20D47463"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1181B8D5"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89C861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67D006FA"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2A885A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061B3F0B"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5E4E3C65"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7A6FDFC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0E7F2F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4D61A1C3"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587851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2B0A8A1F"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4E617FE8"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0D74CD69"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54F8FEB9"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6F50E748"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0DC59A76"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70C36A85"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13DA5F5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3B892DC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18AD1D15" w14:textId="77777777" w:rsidR="00BE5011" w:rsidRPr="00253F71" w:rsidRDefault="00BE5011" w:rsidP="00BE5011">
      <w:pPr>
        <w:rPr>
          <w:rFonts w:ascii="Times New Roman" w:hAnsi="Times New Roman" w:cs="Times New Roman"/>
          <w:sz w:val="24"/>
          <w:szCs w:val="24"/>
        </w:rPr>
      </w:pPr>
      <w:r w:rsidRPr="00253F71">
        <w:rPr>
          <w:rFonts w:ascii="Times New Roman" w:hAnsi="Times New Roman" w:cs="Times New Roman"/>
          <w:b/>
          <w:bCs/>
          <w:sz w:val="24"/>
          <w:szCs w:val="24"/>
          <w:lang w:val="en-US"/>
        </w:rPr>
        <w:t>Figure 1</w:t>
      </w:r>
      <w:r w:rsidRPr="00253F71">
        <w:rPr>
          <w:rFonts w:ascii="Times New Roman" w:hAnsi="Times New Roman" w:cs="Times New Roman"/>
          <w:sz w:val="24"/>
          <w:szCs w:val="24"/>
          <w:lang w:val="en-US"/>
        </w:rPr>
        <w:t xml:space="preserve">. </w:t>
      </w:r>
      <w:r w:rsidRPr="00253F71">
        <w:rPr>
          <w:rFonts w:ascii="Georgia" w:hAnsi="Georgia"/>
          <w:color w:val="2E2E2E"/>
        </w:rPr>
        <w:t>PRISMA flowchart illustrating the process of selecting articles for scoping review search</w:t>
      </w:r>
    </w:p>
    <w:p w14:paraId="7655D1C7" w14:textId="095A135F" w:rsidR="00BE5011" w:rsidRDefault="00BE5011" w:rsidP="00BE5011">
      <w:pPr>
        <w:tabs>
          <w:tab w:val="left" w:pos="1386"/>
        </w:tabs>
        <w:rPr>
          <w:rFonts w:ascii="Times New Roman" w:hAnsi="Times New Roman" w:cs="Times New Roman"/>
          <w:sz w:val="24"/>
          <w:szCs w:val="24"/>
        </w:rPr>
      </w:pPr>
    </w:p>
    <w:p w14:paraId="0FEA5CA8" w14:textId="555DC4F7" w:rsidR="00BE5011" w:rsidRPr="00BE5011" w:rsidRDefault="00BE5011" w:rsidP="00BE5011">
      <w:pPr>
        <w:tabs>
          <w:tab w:val="left" w:pos="1386"/>
        </w:tabs>
        <w:rPr>
          <w:rFonts w:ascii="Times New Roman" w:hAnsi="Times New Roman" w:cs="Times New Roman"/>
          <w:sz w:val="24"/>
          <w:szCs w:val="24"/>
        </w:rPr>
        <w:sectPr w:rsidR="00BE5011" w:rsidRPr="00BE5011" w:rsidSect="00767CA6">
          <w:pgSz w:w="12240" w:h="15840" w:code="9"/>
          <w:pgMar w:top="1440" w:right="1440" w:bottom="1440" w:left="1440" w:header="706" w:footer="706" w:gutter="0"/>
          <w:cols w:space="708"/>
          <w:docGrid w:linePitch="360"/>
        </w:sectPr>
      </w:pPr>
      <w:r>
        <w:rPr>
          <w:rFonts w:ascii="Times New Roman"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5"/>
        <w:gridCol w:w="7555"/>
      </w:tblGrid>
      <w:tr w:rsidR="00BE5011" w:rsidRPr="00253F71" w14:paraId="5BD47268" w14:textId="77777777" w:rsidTr="0071126D">
        <w:tc>
          <w:tcPr>
            <w:tcW w:w="9962" w:type="dxa"/>
            <w:gridSpan w:val="2"/>
            <w:tcBorders>
              <w:bottom w:val="single" w:sz="4" w:space="0" w:color="auto"/>
            </w:tcBorders>
          </w:tcPr>
          <w:p w14:paraId="3689B43E" w14:textId="77777777" w:rsidR="00BE5011" w:rsidRPr="00253F71" w:rsidRDefault="00BE5011" w:rsidP="0071126D">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b/>
                <w:bCs/>
                <w:sz w:val="24"/>
                <w:szCs w:val="24"/>
                <w:lang w:val="en-US"/>
              </w:rPr>
              <w:lastRenderedPageBreak/>
              <w:t>Table 1.</w:t>
            </w:r>
            <w:r w:rsidRPr="00253F71">
              <w:rPr>
                <w:rFonts w:ascii="Times New Roman" w:hAnsi="Times New Roman" w:cs="Times New Roman"/>
                <w:sz w:val="24"/>
                <w:szCs w:val="24"/>
                <w:lang w:val="en-US"/>
              </w:rPr>
              <w:t xml:space="preserve"> PICO framework</w:t>
            </w:r>
          </w:p>
        </w:tc>
      </w:tr>
      <w:tr w:rsidR="00BE5011" w:rsidRPr="00253F71" w14:paraId="262BC202" w14:textId="77777777" w:rsidTr="0071126D">
        <w:tc>
          <w:tcPr>
            <w:tcW w:w="1838" w:type="dxa"/>
            <w:tcBorders>
              <w:top w:val="single" w:sz="4" w:space="0" w:color="auto"/>
              <w:bottom w:val="single" w:sz="4" w:space="0" w:color="auto"/>
            </w:tcBorders>
          </w:tcPr>
          <w:p w14:paraId="0035EF5B"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Elements </w:t>
            </w:r>
          </w:p>
        </w:tc>
        <w:tc>
          <w:tcPr>
            <w:tcW w:w="8124" w:type="dxa"/>
            <w:tcBorders>
              <w:top w:val="single" w:sz="4" w:space="0" w:color="auto"/>
              <w:bottom w:val="single" w:sz="4" w:space="0" w:color="auto"/>
            </w:tcBorders>
          </w:tcPr>
          <w:p w14:paraId="302C14EE"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Details </w:t>
            </w:r>
          </w:p>
        </w:tc>
      </w:tr>
      <w:tr w:rsidR="00BE5011" w:rsidRPr="00253F71" w14:paraId="31ACECE3" w14:textId="77777777" w:rsidTr="0071126D">
        <w:tc>
          <w:tcPr>
            <w:tcW w:w="1838" w:type="dxa"/>
            <w:tcBorders>
              <w:top w:val="single" w:sz="4" w:space="0" w:color="auto"/>
            </w:tcBorders>
          </w:tcPr>
          <w:p w14:paraId="77BE9CE4"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Population</w:t>
            </w:r>
          </w:p>
        </w:tc>
        <w:tc>
          <w:tcPr>
            <w:tcW w:w="8124" w:type="dxa"/>
            <w:tcBorders>
              <w:top w:val="single" w:sz="4" w:space="0" w:color="auto"/>
            </w:tcBorders>
          </w:tcPr>
          <w:p w14:paraId="6695D2AF" w14:textId="77777777" w:rsidR="00BE5011" w:rsidRPr="00253F71" w:rsidRDefault="00BE5011" w:rsidP="0071126D">
            <w:pPr>
              <w:pStyle w:val="ListParagraph"/>
              <w:numPr>
                <w:ilvl w:val="0"/>
                <w:numId w:val="5"/>
              </w:num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ytochemical of nutmeg</w:t>
            </w:r>
          </w:p>
          <w:p w14:paraId="1CC06728" w14:textId="77777777" w:rsidR="00BE5011" w:rsidRPr="00253F71" w:rsidRDefault="00BE5011" w:rsidP="0071126D">
            <w:pPr>
              <w:pStyle w:val="ListParagraph"/>
              <w:numPr>
                <w:ilvl w:val="0"/>
                <w:numId w:val="5"/>
              </w:num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armacology activities of nutmeg</w:t>
            </w:r>
          </w:p>
          <w:p w14:paraId="1C422C5F" w14:textId="77777777" w:rsidR="00BE5011" w:rsidRPr="00253F71" w:rsidRDefault="00BE5011" w:rsidP="0071126D">
            <w:pPr>
              <w:pStyle w:val="ListParagraph"/>
              <w:numPr>
                <w:ilvl w:val="0"/>
                <w:numId w:val="5"/>
              </w:num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Toxicity of nutmeg</w:t>
            </w:r>
          </w:p>
        </w:tc>
      </w:tr>
      <w:tr w:rsidR="00BE5011" w:rsidRPr="00253F71" w14:paraId="6C0641F9" w14:textId="77777777" w:rsidTr="0071126D">
        <w:tc>
          <w:tcPr>
            <w:tcW w:w="1838" w:type="dxa"/>
          </w:tcPr>
          <w:p w14:paraId="52089908"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Intervention</w:t>
            </w:r>
          </w:p>
        </w:tc>
        <w:tc>
          <w:tcPr>
            <w:tcW w:w="8124" w:type="dxa"/>
          </w:tcPr>
          <w:p w14:paraId="2EE39635" w14:textId="77777777" w:rsidR="00BE5011" w:rsidRPr="00253F71" w:rsidRDefault="00BE5011" w:rsidP="0071126D">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Nutmeg as herb medicine, only studies that discuss the chemical content, pharmacological activity, and evidence of the toxicity of the nutmeg plant are included.  </w:t>
            </w:r>
          </w:p>
        </w:tc>
      </w:tr>
      <w:tr w:rsidR="00BE5011" w:rsidRPr="00253F71" w14:paraId="00E085AE" w14:textId="77777777" w:rsidTr="0071126D">
        <w:tc>
          <w:tcPr>
            <w:tcW w:w="1838" w:type="dxa"/>
          </w:tcPr>
          <w:p w14:paraId="471DDBAD"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Comparison</w:t>
            </w:r>
          </w:p>
        </w:tc>
        <w:tc>
          <w:tcPr>
            <w:tcW w:w="8124" w:type="dxa"/>
          </w:tcPr>
          <w:p w14:paraId="5F815D2E" w14:textId="77777777" w:rsidR="00BE5011" w:rsidRPr="00253F71" w:rsidRDefault="00BE5011" w:rsidP="0071126D">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Comprehensive review, three variables, no treatment </w:t>
            </w:r>
          </w:p>
        </w:tc>
      </w:tr>
      <w:tr w:rsidR="00BE5011" w:rsidRPr="00253F71" w14:paraId="613C5BC5" w14:textId="77777777" w:rsidTr="0071126D">
        <w:tc>
          <w:tcPr>
            <w:tcW w:w="1838" w:type="dxa"/>
            <w:tcBorders>
              <w:bottom w:val="single" w:sz="4" w:space="0" w:color="auto"/>
            </w:tcBorders>
          </w:tcPr>
          <w:p w14:paraId="40752121"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Outcomes</w:t>
            </w:r>
          </w:p>
        </w:tc>
        <w:tc>
          <w:tcPr>
            <w:tcW w:w="8124" w:type="dxa"/>
            <w:tcBorders>
              <w:bottom w:val="single" w:sz="4" w:space="0" w:color="auto"/>
            </w:tcBorders>
          </w:tcPr>
          <w:p w14:paraId="6884BC50" w14:textId="77777777" w:rsidR="00BE5011" w:rsidRPr="00253F71" w:rsidRDefault="00BE5011" w:rsidP="0071126D">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Primary outcome: </w:t>
            </w:r>
          </w:p>
          <w:p w14:paraId="47393FC0" w14:textId="77777777" w:rsidR="00BE5011" w:rsidRPr="00253F71" w:rsidRDefault="00BE5011" w:rsidP="0071126D">
            <w:pPr>
              <w:pStyle w:val="ListParagraph"/>
              <w:numPr>
                <w:ilvl w:val="0"/>
                <w:numId w:val="12"/>
              </w:numPr>
              <w:spacing w:line="276" w:lineRule="auto"/>
              <w:ind w:left="461"/>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ytochemical data of nutmeg.</w:t>
            </w:r>
          </w:p>
          <w:p w14:paraId="7A4F77CC" w14:textId="77777777" w:rsidR="00BE5011" w:rsidRPr="00253F71" w:rsidRDefault="00BE5011" w:rsidP="0071126D">
            <w:pPr>
              <w:pStyle w:val="ListParagraph"/>
              <w:numPr>
                <w:ilvl w:val="0"/>
                <w:numId w:val="12"/>
              </w:numPr>
              <w:spacing w:line="276" w:lineRule="auto"/>
              <w:ind w:left="461"/>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armacology data of nutmeg, including indirect use it.</w:t>
            </w:r>
          </w:p>
          <w:p w14:paraId="55B3BF26" w14:textId="77777777" w:rsidR="00BE5011" w:rsidRPr="00253F71" w:rsidRDefault="00BE5011" w:rsidP="0071126D">
            <w:pPr>
              <w:pStyle w:val="ListParagraph"/>
              <w:numPr>
                <w:ilvl w:val="0"/>
                <w:numId w:val="12"/>
              </w:numPr>
              <w:spacing w:line="276" w:lineRule="auto"/>
              <w:ind w:left="461"/>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Reports on toxicity, including adverse events, may be related to </w:t>
            </w:r>
            <w:r>
              <w:rPr>
                <w:rFonts w:ascii="Times New Roman" w:hAnsi="Times New Roman" w:cs="Times New Roman"/>
                <w:sz w:val="24"/>
                <w:szCs w:val="24"/>
                <w:lang w:val="en-US"/>
              </w:rPr>
              <w:t>using</w:t>
            </w:r>
            <w:r w:rsidRPr="00253F71">
              <w:rPr>
                <w:rFonts w:ascii="Times New Roman" w:hAnsi="Times New Roman" w:cs="Times New Roman"/>
                <w:sz w:val="24"/>
                <w:szCs w:val="24"/>
                <w:lang w:val="en-US"/>
              </w:rPr>
              <w:t xml:space="preserve"> nutmeg.</w:t>
            </w:r>
          </w:p>
          <w:p w14:paraId="6BB90053" w14:textId="77777777" w:rsidR="00BE5011" w:rsidRPr="00253F71" w:rsidRDefault="00BE5011" w:rsidP="0071126D">
            <w:pPr>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Secondary outcome:  </w:t>
            </w:r>
          </w:p>
          <w:p w14:paraId="334E6318" w14:textId="77777777" w:rsidR="00BE5011" w:rsidRPr="00253F71" w:rsidRDefault="00BE5011" w:rsidP="0071126D">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Reporting quality of indirect indicator toxicity and use of nutmeg for future life.</w:t>
            </w:r>
          </w:p>
        </w:tc>
      </w:tr>
    </w:tbl>
    <w:p w14:paraId="6AA48816" w14:textId="7DCE62EF"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r>
        <w:rPr>
          <w:rFonts w:ascii="Times New Roman" w:hAnsi="Times New Roman" w:cs="Times New Roman"/>
          <w:sz w:val="24"/>
          <w:szCs w:val="24"/>
        </w:rPr>
        <w:br w:type="page"/>
      </w:r>
    </w:p>
    <w:p w14:paraId="71B65C90" w14:textId="77777777" w:rsidR="00EA3BBF" w:rsidRDefault="00EA3BBF"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161"/>
        <w:gridCol w:w="7189"/>
      </w:tblGrid>
      <w:tr w:rsidR="00BE5011" w:rsidRPr="00253F71" w14:paraId="49DC0A7F" w14:textId="77777777" w:rsidTr="00820EE7">
        <w:tc>
          <w:tcPr>
            <w:tcW w:w="9962" w:type="dxa"/>
            <w:gridSpan w:val="2"/>
          </w:tcPr>
          <w:p w14:paraId="5298C575" w14:textId="77777777" w:rsidR="00BE5011" w:rsidRPr="00253F71" w:rsidRDefault="00BE5011" w:rsidP="0071126D">
            <w:pPr>
              <w:rPr>
                <w:rFonts w:ascii="Times New Roman" w:hAnsi="Times New Roman" w:cs="Times New Roman"/>
                <w:sz w:val="24"/>
                <w:szCs w:val="24"/>
                <w:lang w:val="en-US"/>
              </w:rPr>
            </w:pPr>
            <w:commentRangeStart w:id="29"/>
            <w:r w:rsidRPr="00253F71">
              <w:rPr>
                <w:rFonts w:ascii="Times New Roman" w:hAnsi="Times New Roman" w:cs="Times New Roman"/>
                <w:b/>
                <w:bCs/>
                <w:sz w:val="24"/>
                <w:szCs w:val="24"/>
                <w:lang w:val="en-US"/>
              </w:rPr>
              <w:t>Table 2.</w:t>
            </w:r>
            <w:r w:rsidRPr="00253F71">
              <w:rPr>
                <w:rFonts w:ascii="Times New Roman" w:hAnsi="Times New Roman" w:cs="Times New Roman"/>
                <w:sz w:val="24"/>
                <w:szCs w:val="24"/>
                <w:lang w:val="en-US"/>
              </w:rPr>
              <w:t xml:space="preserve"> Inclusion and exclusion criteria </w:t>
            </w:r>
          </w:p>
        </w:tc>
      </w:tr>
      <w:tr w:rsidR="00BE5011" w:rsidRPr="00253F71" w14:paraId="17D4652F" w14:textId="77777777" w:rsidTr="00820EE7">
        <w:tc>
          <w:tcPr>
            <w:tcW w:w="9962" w:type="dxa"/>
            <w:gridSpan w:val="2"/>
          </w:tcPr>
          <w:p w14:paraId="198B80AE" w14:textId="77777777" w:rsidR="00BE5011" w:rsidRPr="00253F71" w:rsidRDefault="00BE5011" w:rsidP="0071126D">
            <w:pPr>
              <w:spacing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Phytochemical studies </w:t>
            </w:r>
          </w:p>
        </w:tc>
      </w:tr>
      <w:tr w:rsidR="00BE5011" w:rsidRPr="00253F71" w14:paraId="26FF04DE" w14:textId="77777777" w:rsidTr="00820EE7">
        <w:tc>
          <w:tcPr>
            <w:tcW w:w="2263" w:type="dxa"/>
          </w:tcPr>
          <w:p w14:paraId="4A3A8AF9"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clusion criteria </w:t>
            </w:r>
          </w:p>
        </w:tc>
        <w:tc>
          <w:tcPr>
            <w:tcW w:w="7699" w:type="dxa"/>
          </w:tcPr>
          <w:p w14:paraId="42F25690" w14:textId="77777777" w:rsidR="00BE5011" w:rsidRPr="00253F71" w:rsidRDefault="00BE5011" w:rsidP="0071126D">
            <w:pPr>
              <w:pStyle w:val="ListParagraph"/>
              <w:numPr>
                <w:ilvl w:val="0"/>
                <w:numId w:val="6"/>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Research articles on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of phytochemistry;</w:t>
            </w:r>
          </w:p>
          <w:p w14:paraId="65EF9F90" w14:textId="77777777" w:rsidR="00BE5011" w:rsidRPr="00253F71" w:rsidRDefault="00BE5011" w:rsidP="0071126D">
            <w:pPr>
              <w:pStyle w:val="ListParagraph"/>
              <w:numPr>
                <w:ilvl w:val="0"/>
                <w:numId w:val="6"/>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that investigated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as an intervention in all types of phytochemistry compounds;</w:t>
            </w:r>
          </w:p>
          <w:p w14:paraId="33C9DC5F" w14:textId="77777777" w:rsidR="00BE5011" w:rsidRDefault="00BE5011" w:rsidP="0071126D">
            <w:pPr>
              <w:pStyle w:val="ListParagraph"/>
              <w:numPr>
                <w:ilvl w:val="0"/>
                <w:numId w:val="6"/>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of phytochemistry that included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in it;</w:t>
            </w:r>
          </w:p>
          <w:p w14:paraId="20DBD7A1" w14:textId="77777777" w:rsidR="00820EE7" w:rsidRPr="00820EE7" w:rsidRDefault="00820EE7" w:rsidP="00820EE7">
            <w:pPr>
              <w:pStyle w:val="ListParagraph"/>
              <w:numPr>
                <w:ilvl w:val="0"/>
                <w:numId w:val="6"/>
              </w:numPr>
              <w:spacing w:line="276" w:lineRule="auto"/>
              <w:ind w:left="464"/>
              <w:jc w:val="both"/>
              <w:rPr>
                <w:rFonts w:ascii="Times New Roman" w:hAnsi="Times New Roman" w:cs="Times New Roman"/>
                <w:sz w:val="24"/>
                <w:szCs w:val="24"/>
              </w:rPr>
            </w:pPr>
            <w:r w:rsidRPr="00820EE7">
              <w:rPr>
                <w:rFonts w:ascii="Times New Roman" w:hAnsi="Times New Roman" w:cs="Times New Roman"/>
                <w:sz w:val="24"/>
                <w:szCs w:val="24"/>
              </w:rPr>
              <w:t>Articles published in English;</w:t>
            </w:r>
          </w:p>
          <w:p w14:paraId="34C93B91" w14:textId="2D4F6842" w:rsidR="00820EE7" w:rsidRPr="00504296" w:rsidRDefault="00820EE7" w:rsidP="00504296">
            <w:pPr>
              <w:pStyle w:val="ListParagraph"/>
              <w:numPr>
                <w:ilvl w:val="0"/>
                <w:numId w:val="6"/>
              </w:numPr>
              <w:spacing w:line="276" w:lineRule="auto"/>
              <w:ind w:left="464"/>
              <w:jc w:val="both"/>
              <w:rPr>
                <w:rFonts w:ascii="Times New Roman" w:hAnsi="Times New Roman" w:cs="Times New Roman"/>
                <w:sz w:val="24"/>
                <w:szCs w:val="24"/>
              </w:rPr>
            </w:pPr>
            <w:r w:rsidRPr="00820EE7">
              <w:rPr>
                <w:rFonts w:ascii="Times New Roman" w:hAnsi="Times New Roman" w:cs="Times New Roman"/>
                <w:sz w:val="24"/>
                <w:szCs w:val="24"/>
              </w:rPr>
              <w:t>The types of articles used are research articles, experiments, and reviews;</w:t>
            </w:r>
          </w:p>
        </w:tc>
      </w:tr>
      <w:tr w:rsidR="00BE5011" w:rsidRPr="00253F71" w14:paraId="589F22EA" w14:textId="77777777" w:rsidTr="00820EE7">
        <w:tc>
          <w:tcPr>
            <w:tcW w:w="2263" w:type="dxa"/>
          </w:tcPr>
          <w:p w14:paraId="206A6E4D"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xclusion criteria </w:t>
            </w:r>
          </w:p>
        </w:tc>
        <w:tc>
          <w:tcPr>
            <w:tcW w:w="7699" w:type="dxa"/>
          </w:tcPr>
          <w:p w14:paraId="2E16358C" w14:textId="5F744509" w:rsidR="00BE5011" w:rsidRPr="00B7767F" w:rsidRDefault="00504296" w:rsidP="00BC60F8">
            <w:pPr>
              <w:pStyle w:val="ListParagraph"/>
              <w:numPr>
                <w:ilvl w:val="0"/>
                <w:numId w:val="18"/>
              </w:numPr>
              <w:tabs>
                <w:tab w:val="left" w:pos="492"/>
              </w:tabs>
              <w:spacing w:line="276" w:lineRule="auto"/>
              <w:ind w:left="464"/>
              <w:jc w:val="both"/>
              <w:rPr>
                <w:rFonts w:ascii="Times New Roman" w:hAnsi="Times New Roman" w:cs="Times New Roman"/>
                <w:sz w:val="24"/>
                <w:szCs w:val="24"/>
              </w:rPr>
            </w:pPr>
            <w:r w:rsidRPr="00B7767F">
              <w:rPr>
                <w:rFonts w:ascii="Times New Roman" w:hAnsi="Times New Roman" w:cs="Times New Roman"/>
                <w:sz w:val="24"/>
                <w:szCs w:val="24"/>
              </w:rPr>
              <w:t xml:space="preserve">They </w:t>
            </w:r>
            <w:r w:rsidR="00B7767F" w:rsidRPr="00B7767F">
              <w:rPr>
                <w:rFonts w:ascii="Times New Roman" w:hAnsi="Times New Roman" w:cs="Times New Roman"/>
                <w:sz w:val="24"/>
                <w:szCs w:val="24"/>
              </w:rPr>
              <w:t>were published</w:t>
            </w:r>
            <w:r w:rsidR="00B7767F">
              <w:rPr>
                <w:rFonts w:ascii="Times New Roman" w:hAnsi="Times New Roman" w:cs="Times New Roman"/>
                <w:sz w:val="24"/>
                <w:szCs w:val="24"/>
              </w:rPr>
              <w:t xml:space="preserve"> </w:t>
            </w:r>
            <w:r w:rsidR="00B7767F" w:rsidRPr="00B7767F">
              <w:rPr>
                <w:rFonts w:ascii="Times New Roman" w:hAnsi="Times New Roman" w:cs="Times New Roman"/>
                <w:sz w:val="24"/>
                <w:szCs w:val="24"/>
              </w:rPr>
              <w:t>as literature reviews</w:t>
            </w:r>
            <w:r w:rsidR="00BE5011" w:rsidRPr="00B7767F">
              <w:rPr>
                <w:rFonts w:ascii="Times New Roman" w:hAnsi="Times New Roman" w:cs="Times New Roman"/>
                <w:sz w:val="24"/>
                <w:szCs w:val="24"/>
              </w:rPr>
              <w:t>;</w:t>
            </w:r>
          </w:p>
          <w:p w14:paraId="24BA75B5" w14:textId="533127DD" w:rsidR="00B7767F" w:rsidRPr="00BC60F8" w:rsidRDefault="00504296" w:rsidP="00BC60F8">
            <w:pPr>
              <w:pStyle w:val="ListParagraph"/>
              <w:numPr>
                <w:ilvl w:val="0"/>
                <w:numId w:val="18"/>
              </w:numPr>
              <w:tabs>
                <w:tab w:val="left" w:pos="492"/>
              </w:tabs>
              <w:spacing w:line="276" w:lineRule="auto"/>
              <w:ind w:left="464"/>
              <w:jc w:val="both"/>
              <w:rPr>
                <w:rFonts w:ascii="Times New Roman" w:hAnsi="Times New Roman" w:cs="Times New Roman"/>
                <w:sz w:val="24"/>
                <w:szCs w:val="24"/>
              </w:rPr>
            </w:pPr>
            <w:r w:rsidRPr="00BC60F8">
              <w:rPr>
                <w:rFonts w:ascii="Times New Roman" w:hAnsi="Times New Roman" w:cs="Times New Roman"/>
                <w:sz w:val="24"/>
                <w:szCs w:val="24"/>
                <w:lang w:val="en"/>
              </w:rPr>
              <w:t xml:space="preserve">They </w:t>
            </w:r>
            <w:r w:rsidR="00B7767F" w:rsidRPr="00BC60F8">
              <w:rPr>
                <w:rFonts w:ascii="Times New Roman" w:hAnsi="Times New Roman" w:cs="Times New Roman"/>
                <w:sz w:val="24"/>
                <w:szCs w:val="24"/>
                <w:lang w:val="en"/>
              </w:rPr>
              <w:t>did not provide clear information;</w:t>
            </w:r>
          </w:p>
          <w:p w14:paraId="3CEFDA86" w14:textId="79FA8050" w:rsidR="00BE5011" w:rsidRPr="00253F71" w:rsidRDefault="00504296" w:rsidP="00BC60F8">
            <w:pPr>
              <w:pStyle w:val="ListParagraph"/>
              <w:numPr>
                <w:ilvl w:val="0"/>
                <w:numId w:val="18"/>
              </w:numPr>
              <w:tabs>
                <w:tab w:val="left" w:pos="492"/>
              </w:tabs>
              <w:spacing w:line="276" w:lineRule="auto"/>
              <w:ind w:left="464"/>
              <w:jc w:val="both"/>
              <w:rPr>
                <w:rFonts w:ascii="Times New Roman" w:hAnsi="Times New Roman" w:cs="Times New Roman"/>
                <w:sz w:val="24"/>
                <w:szCs w:val="24"/>
              </w:rPr>
            </w:pPr>
            <w:r>
              <w:rPr>
                <w:rFonts w:ascii="Times New Roman" w:hAnsi="Times New Roman" w:cs="Times New Roman"/>
                <w:sz w:val="24"/>
                <w:szCs w:val="24"/>
              </w:rPr>
              <w:t>A</w:t>
            </w:r>
            <w:r w:rsidR="00820EE7" w:rsidRPr="00820EE7">
              <w:rPr>
                <w:rFonts w:ascii="Times New Roman" w:hAnsi="Times New Roman" w:cs="Times New Roman"/>
                <w:sz w:val="24"/>
                <w:szCs w:val="24"/>
              </w:rPr>
              <w:t xml:space="preserve"> full text was not available</w:t>
            </w:r>
            <w:r w:rsidR="00B7767F">
              <w:rPr>
                <w:rFonts w:ascii="Times New Roman" w:hAnsi="Times New Roman" w:cs="Times New Roman"/>
                <w:sz w:val="24"/>
                <w:szCs w:val="24"/>
              </w:rPr>
              <w:t>;</w:t>
            </w:r>
          </w:p>
        </w:tc>
      </w:tr>
      <w:tr w:rsidR="00BE5011" w:rsidRPr="00253F71" w14:paraId="0ACF82CE" w14:textId="77777777" w:rsidTr="00820EE7">
        <w:tc>
          <w:tcPr>
            <w:tcW w:w="9962" w:type="dxa"/>
            <w:gridSpan w:val="2"/>
          </w:tcPr>
          <w:p w14:paraId="6C0B5BD9" w14:textId="77777777" w:rsidR="00BE5011" w:rsidRPr="00253F71" w:rsidRDefault="00BE5011" w:rsidP="0071126D">
            <w:pPr>
              <w:spacing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Pharmacology studies </w:t>
            </w:r>
          </w:p>
        </w:tc>
      </w:tr>
      <w:tr w:rsidR="00BE5011" w:rsidRPr="00253F71" w14:paraId="321D583A" w14:textId="77777777" w:rsidTr="00820EE7">
        <w:tc>
          <w:tcPr>
            <w:tcW w:w="2263" w:type="dxa"/>
          </w:tcPr>
          <w:p w14:paraId="55D9CCC3"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clusion criteria </w:t>
            </w:r>
          </w:p>
        </w:tc>
        <w:tc>
          <w:tcPr>
            <w:tcW w:w="7699" w:type="dxa"/>
          </w:tcPr>
          <w:p w14:paraId="1F9129F6" w14:textId="77777777" w:rsidR="00BE5011" w:rsidRPr="00253F71" w:rsidRDefault="00BE5011" w:rsidP="00504296">
            <w:pPr>
              <w:pStyle w:val="ListParagraph"/>
              <w:numPr>
                <w:ilvl w:val="0"/>
                <w:numId w:val="9"/>
              </w:numPr>
              <w:ind w:left="511"/>
              <w:rPr>
                <w:rFonts w:ascii="Times New Roman" w:hAnsi="Times New Roman" w:cs="Times New Roman"/>
                <w:sz w:val="24"/>
                <w:szCs w:val="24"/>
              </w:rPr>
            </w:pPr>
            <w:r w:rsidRPr="00253F71">
              <w:rPr>
                <w:rFonts w:ascii="Times New Roman" w:hAnsi="Times New Roman" w:cs="Times New Roman"/>
                <w:sz w:val="24"/>
                <w:szCs w:val="24"/>
              </w:rPr>
              <w:t>Research articles on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of pharmacology;</w:t>
            </w:r>
          </w:p>
          <w:p w14:paraId="1F038308" w14:textId="15273CCE" w:rsidR="00BE5011" w:rsidRDefault="00BE5011" w:rsidP="00504296">
            <w:pPr>
              <w:pStyle w:val="ListParagraph"/>
              <w:numPr>
                <w:ilvl w:val="0"/>
                <w:numId w:val="9"/>
              </w:numPr>
              <w:ind w:left="511"/>
              <w:rPr>
                <w:rFonts w:ascii="Times New Roman" w:hAnsi="Times New Roman" w:cs="Times New Roman"/>
                <w:sz w:val="24"/>
                <w:szCs w:val="24"/>
              </w:rPr>
            </w:pPr>
            <w:r w:rsidRPr="00253F71">
              <w:rPr>
                <w:rFonts w:ascii="Times New Roman" w:hAnsi="Times New Roman" w:cs="Times New Roman"/>
                <w:sz w:val="24"/>
                <w:szCs w:val="24"/>
              </w:rPr>
              <w:t>Articles that investigated nutmeg as an intervention in all types of pharmacology formulation;</w:t>
            </w:r>
          </w:p>
          <w:p w14:paraId="4A6AC0F2" w14:textId="77777777" w:rsidR="005A3742" w:rsidRPr="00820EE7" w:rsidRDefault="005A3742" w:rsidP="00504296">
            <w:pPr>
              <w:pStyle w:val="ListParagraph"/>
              <w:numPr>
                <w:ilvl w:val="0"/>
                <w:numId w:val="9"/>
              </w:numPr>
              <w:spacing w:line="276" w:lineRule="auto"/>
              <w:ind w:left="511"/>
              <w:jc w:val="both"/>
              <w:rPr>
                <w:rFonts w:ascii="Times New Roman" w:hAnsi="Times New Roman" w:cs="Times New Roman"/>
                <w:sz w:val="24"/>
                <w:szCs w:val="24"/>
              </w:rPr>
            </w:pPr>
            <w:r w:rsidRPr="00820EE7">
              <w:rPr>
                <w:rFonts w:ascii="Times New Roman" w:hAnsi="Times New Roman" w:cs="Times New Roman"/>
                <w:sz w:val="24"/>
                <w:szCs w:val="24"/>
              </w:rPr>
              <w:t>Articles published in English;</w:t>
            </w:r>
          </w:p>
          <w:p w14:paraId="64C69A61" w14:textId="77777777" w:rsidR="00BE5011" w:rsidRPr="00253F71" w:rsidRDefault="00BE5011" w:rsidP="00504296">
            <w:pPr>
              <w:pStyle w:val="ListParagraph"/>
              <w:numPr>
                <w:ilvl w:val="0"/>
                <w:numId w:val="9"/>
              </w:numPr>
              <w:ind w:left="511"/>
              <w:rPr>
                <w:rFonts w:ascii="Times New Roman" w:hAnsi="Times New Roman" w:cs="Times New Roman"/>
                <w:sz w:val="24"/>
                <w:szCs w:val="24"/>
              </w:rPr>
            </w:pPr>
            <w:r w:rsidRPr="00253F71">
              <w:rPr>
                <w:rFonts w:ascii="Times New Roman" w:hAnsi="Times New Roman" w:cs="Times New Roman"/>
                <w:sz w:val="24"/>
                <w:szCs w:val="24"/>
              </w:rPr>
              <w:t>Articles of pharmacology that included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in it;</w:t>
            </w:r>
          </w:p>
        </w:tc>
      </w:tr>
      <w:tr w:rsidR="00BE5011" w:rsidRPr="00253F71" w14:paraId="3A9C1DB0" w14:textId="77777777" w:rsidTr="00820EE7">
        <w:tc>
          <w:tcPr>
            <w:tcW w:w="2263" w:type="dxa"/>
          </w:tcPr>
          <w:p w14:paraId="2ACE6C82"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xclusion criteria </w:t>
            </w:r>
          </w:p>
        </w:tc>
        <w:tc>
          <w:tcPr>
            <w:tcW w:w="7699" w:type="dxa"/>
          </w:tcPr>
          <w:p w14:paraId="700A6468" w14:textId="1930E78E" w:rsidR="00BC60F8" w:rsidRPr="00B7767F" w:rsidRDefault="00504296" w:rsidP="00BC60F8">
            <w:pPr>
              <w:pStyle w:val="ListParagraph"/>
              <w:numPr>
                <w:ilvl w:val="0"/>
                <w:numId w:val="8"/>
              </w:numPr>
              <w:tabs>
                <w:tab w:val="left" w:pos="492"/>
              </w:tabs>
              <w:spacing w:line="276" w:lineRule="auto"/>
              <w:ind w:left="421"/>
              <w:jc w:val="both"/>
              <w:rPr>
                <w:rFonts w:ascii="Times New Roman" w:hAnsi="Times New Roman" w:cs="Times New Roman"/>
                <w:sz w:val="24"/>
                <w:szCs w:val="24"/>
              </w:rPr>
            </w:pPr>
            <w:r w:rsidRPr="00B7767F">
              <w:rPr>
                <w:rFonts w:ascii="Times New Roman" w:hAnsi="Times New Roman" w:cs="Times New Roman"/>
                <w:sz w:val="24"/>
                <w:szCs w:val="24"/>
              </w:rPr>
              <w:t xml:space="preserve">They </w:t>
            </w:r>
            <w:r w:rsidR="00BC60F8" w:rsidRPr="00B7767F">
              <w:rPr>
                <w:rFonts w:ascii="Times New Roman" w:hAnsi="Times New Roman" w:cs="Times New Roman"/>
                <w:sz w:val="24"/>
                <w:szCs w:val="24"/>
              </w:rPr>
              <w:t>were published</w:t>
            </w:r>
            <w:r w:rsidR="00BC60F8">
              <w:rPr>
                <w:rFonts w:ascii="Times New Roman" w:hAnsi="Times New Roman" w:cs="Times New Roman"/>
                <w:sz w:val="24"/>
                <w:szCs w:val="24"/>
              </w:rPr>
              <w:t xml:space="preserve"> </w:t>
            </w:r>
            <w:r w:rsidR="00BC60F8" w:rsidRPr="00B7767F">
              <w:rPr>
                <w:rFonts w:ascii="Times New Roman" w:hAnsi="Times New Roman" w:cs="Times New Roman"/>
                <w:sz w:val="24"/>
                <w:szCs w:val="24"/>
              </w:rPr>
              <w:t>as literature reviews;</w:t>
            </w:r>
          </w:p>
          <w:p w14:paraId="72254080" w14:textId="3E65B0CB" w:rsidR="00BC60F8" w:rsidRPr="00BC60F8" w:rsidRDefault="00504296" w:rsidP="00BC60F8">
            <w:pPr>
              <w:pStyle w:val="ListParagraph"/>
              <w:numPr>
                <w:ilvl w:val="0"/>
                <w:numId w:val="8"/>
              </w:numPr>
              <w:tabs>
                <w:tab w:val="left" w:pos="492"/>
              </w:tabs>
              <w:spacing w:line="276" w:lineRule="auto"/>
              <w:ind w:left="421"/>
              <w:jc w:val="both"/>
              <w:rPr>
                <w:rFonts w:ascii="Times New Roman" w:hAnsi="Times New Roman" w:cs="Times New Roman"/>
                <w:sz w:val="24"/>
                <w:szCs w:val="24"/>
              </w:rPr>
            </w:pPr>
            <w:r w:rsidRPr="00BC60F8">
              <w:rPr>
                <w:rFonts w:ascii="Times New Roman" w:hAnsi="Times New Roman" w:cs="Times New Roman"/>
                <w:sz w:val="24"/>
                <w:szCs w:val="24"/>
                <w:lang w:val="en"/>
              </w:rPr>
              <w:t xml:space="preserve">They </w:t>
            </w:r>
            <w:r w:rsidR="00BC60F8" w:rsidRPr="00BC60F8">
              <w:rPr>
                <w:rFonts w:ascii="Times New Roman" w:hAnsi="Times New Roman" w:cs="Times New Roman"/>
                <w:sz w:val="24"/>
                <w:szCs w:val="24"/>
                <w:lang w:val="en"/>
              </w:rPr>
              <w:t>did not provide clear information;</w:t>
            </w:r>
          </w:p>
          <w:p w14:paraId="155D6298" w14:textId="122AF6A2" w:rsidR="00BE5011" w:rsidRPr="00253F71" w:rsidRDefault="00504296" w:rsidP="00BC60F8">
            <w:pPr>
              <w:pStyle w:val="ListParagraph"/>
              <w:numPr>
                <w:ilvl w:val="0"/>
                <w:numId w:val="8"/>
              </w:numPr>
              <w:spacing w:line="276" w:lineRule="auto"/>
              <w:ind w:left="421"/>
              <w:jc w:val="both"/>
              <w:rPr>
                <w:rFonts w:ascii="Times New Roman" w:hAnsi="Times New Roman" w:cs="Times New Roman"/>
                <w:sz w:val="24"/>
                <w:szCs w:val="24"/>
              </w:rPr>
            </w:pPr>
            <w:r>
              <w:rPr>
                <w:rFonts w:ascii="Times New Roman" w:hAnsi="Times New Roman" w:cs="Times New Roman"/>
                <w:sz w:val="24"/>
                <w:szCs w:val="24"/>
              </w:rPr>
              <w:t>A</w:t>
            </w:r>
            <w:r w:rsidR="00BC60F8" w:rsidRPr="00820EE7">
              <w:rPr>
                <w:rFonts w:ascii="Times New Roman" w:hAnsi="Times New Roman" w:cs="Times New Roman"/>
                <w:sz w:val="24"/>
                <w:szCs w:val="24"/>
              </w:rPr>
              <w:t xml:space="preserve"> full text was not available</w:t>
            </w:r>
            <w:r w:rsidR="00BC60F8">
              <w:rPr>
                <w:rFonts w:ascii="Times New Roman" w:hAnsi="Times New Roman" w:cs="Times New Roman"/>
                <w:sz w:val="24"/>
                <w:szCs w:val="24"/>
              </w:rPr>
              <w:t>;</w:t>
            </w:r>
          </w:p>
        </w:tc>
      </w:tr>
      <w:tr w:rsidR="00BE5011" w:rsidRPr="00253F71" w14:paraId="3177D983" w14:textId="77777777" w:rsidTr="00820EE7">
        <w:tc>
          <w:tcPr>
            <w:tcW w:w="9962" w:type="dxa"/>
            <w:gridSpan w:val="2"/>
          </w:tcPr>
          <w:p w14:paraId="122BB2D2" w14:textId="77777777" w:rsidR="00BE5011" w:rsidRPr="00253F71" w:rsidRDefault="00BE5011" w:rsidP="0071126D">
            <w:pPr>
              <w:spacing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Toxicity studies </w:t>
            </w:r>
          </w:p>
        </w:tc>
      </w:tr>
      <w:tr w:rsidR="00BE5011" w:rsidRPr="00253F71" w14:paraId="0015C02B" w14:textId="77777777" w:rsidTr="00820EE7">
        <w:tc>
          <w:tcPr>
            <w:tcW w:w="2263" w:type="dxa"/>
          </w:tcPr>
          <w:p w14:paraId="5DE04B68"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clusion criteria </w:t>
            </w:r>
          </w:p>
        </w:tc>
        <w:tc>
          <w:tcPr>
            <w:tcW w:w="7699" w:type="dxa"/>
          </w:tcPr>
          <w:p w14:paraId="00B9C64D" w14:textId="77777777" w:rsidR="00BE5011" w:rsidRPr="00253F71" w:rsidRDefault="00BE5011" w:rsidP="00504296">
            <w:pPr>
              <w:pStyle w:val="ListParagraph"/>
              <w:numPr>
                <w:ilvl w:val="0"/>
                <w:numId w:val="11"/>
              </w:numPr>
              <w:spacing w:line="276" w:lineRule="auto"/>
              <w:ind w:left="511"/>
              <w:jc w:val="both"/>
              <w:rPr>
                <w:rFonts w:ascii="Times New Roman" w:hAnsi="Times New Roman" w:cs="Times New Roman"/>
                <w:sz w:val="24"/>
                <w:szCs w:val="24"/>
              </w:rPr>
            </w:pPr>
            <w:r w:rsidRPr="00253F71">
              <w:rPr>
                <w:rFonts w:ascii="Times New Roman" w:hAnsi="Times New Roman" w:cs="Times New Roman"/>
                <w:sz w:val="24"/>
                <w:szCs w:val="24"/>
              </w:rPr>
              <w:t>Research, reviews, and reports articles on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toxicity;</w:t>
            </w:r>
          </w:p>
          <w:p w14:paraId="68835961" w14:textId="77777777" w:rsidR="00BE5011" w:rsidRDefault="00BE5011" w:rsidP="00504296">
            <w:pPr>
              <w:pStyle w:val="ListParagraph"/>
              <w:numPr>
                <w:ilvl w:val="0"/>
                <w:numId w:val="11"/>
              </w:numPr>
              <w:ind w:left="511"/>
              <w:rPr>
                <w:rFonts w:ascii="Times New Roman" w:hAnsi="Times New Roman" w:cs="Times New Roman"/>
                <w:sz w:val="24"/>
                <w:szCs w:val="24"/>
              </w:rPr>
            </w:pPr>
            <w:r w:rsidRPr="00253F71">
              <w:rPr>
                <w:rFonts w:ascii="Times New Roman" w:hAnsi="Times New Roman" w:cs="Times New Roman"/>
                <w:sz w:val="24"/>
                <w:szCs w:val="24"/>
              </w:rPr>
              <w:t>Articles that investigated nutmeg as an intervention in all types of toxicity compounds;</w:t>
            </w:r>
          </w:p>
          <w:p w14:paraId="71F93290" w14:textId="72711342" w:rsidR="005A3742" w:rsidRPr="005A3742" w:rsidRDefault="005A3742" w:rsidP="00504296">
            <w:pPr>
              <w:pStyle w:val="ListParagraph"/>
              <w:numPr>
                <w:ilvl w:val="0"/>
                <w:numId w:val="11"/>
              </w:numPr>
              <w:spacing w:line="276" w:lineRule="auto"/>
              <w:ind w:left="511"/>
              <w:jc w:val="both"/>
              <w:rPr>
                <w:rFonts w:ascii="Times New Roman" w:hAnsi="Times New Roman" w:cs="Times New Roman"/>
                <w:sz w:val="24"/>
                <w:szCs w:val="24"/>
              </w:rPr>
            </w:pPr>
            <w:r w:rsidRPr="00820EE7">
              <w:rPr>
                <w:rFonts w:ascii="Times New Roman" w:hAnsi="Times New Roman" w:cs="Times New Roman"/>
                <w:sz w:val="24"/>
                <w:szCs w:val="24"/>
              </w:rPr>
              <w:t>Articles published in English;</w:t>
            </w:r>
          </w:p>
        </w:tc>
      </w:tr>
      <w:tr w:rsidR="00BE5011" w:rsidRPr="00253F71" w14:paraId="4545EE03" w14:textId="77777777" w:rsidTr="00820EE7">
        <w:tc>
          <w:tcPr>
            <w:tcW w:w="2263" w:type="dxa"/>
          </w:tcPr>
          <w:p w14:paraId="5D79E864"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xclusion criteria </w:t>
            </w:r>
          </w:p>
        </w:tc>
        <w:tc>
          <w:tcPr>
            <w:tcW w:w="7699" w:type="dxa"/>
          </w:tcPr>
          <w:p w14:paraId="36D801F0" w14:textId="45BB5A5B" w:rsidR="00BC60F8" w:rsidRPr="00B7767F" w:rsidRDefault="00504296" w:rsidP="00BC60F8">
            <w:pPr>
              <w:pStyle w:val="ListParagraph"/>
              <w:numPr>
                <w:ilvl w:val="0"/>
                <w:numId w:val="10"/>
              </w:numPr>
              <w:tabs>
                <w:tab w:val="left" w:pos="492"/>
              </w:tabs>
              <w:spacing w:line="276" w:lineRule="auto"/>
              <w:ind w:left="421"/>
              <w:jc w:val="both"/>
              <w:rPr>
                <w:rFonts w:ascii="Times New Roman" w:hAnsi="Times New Roman" w:cs="Times New Roman"/>
                <w:sz w:val="24"/>
                <w:szCs w:val="24"/>
              </w:rPr>
            </w:pPr>
            <w:r w:rsidRPr="00B7767F">
              <w:rPr>
                <w:rFonts w:ascii="Times New Roman" w:hAnsi="Times New Roman" w:cs="Times New Roman"/>
                <w:sz w:val="24"/>
                <w:szCs w:val="24"/>
              </w:rPr>
              <w:t xml:space="preserve">They </w:t>
            </w:r>
            <w:r w:rsidR="00BC60F8" w:rsidRPr="00B7767F">
              <w:rPr>
                <w:rFonts w:ascii="Times New Roman" w:hAnsi="Times New Roman" w:cs="Times New Roman"/>
                <w:sz w:val="24"/>
                <w:szCs w:val="24"/>
              </w:rPr>
              <w:t>were published</w:t>
            </w:r>
            <w:r w:rsidR="00BC60F8">
              <w:rPr>
                <w:rFonts w:ascii="Times New Roman" w:hAnsi="Times New Roman" w:cs="Times New Roman"/>
                <w:sz w:val="24"/>
                <w:szCs w:val="24"/>
              </w:rPr>
              <w:t xml:space="preserve"> </w:t>
            </w:r>
            <w:r w:rsidR="00BC60F8" w:rsidRPr="00B7767F">
              <w:rPr>
                <w:rFonts w:ascii="Times New Roman" w:hAnsi="Times New Roman" w:cs="Times New Roman"/>
                <w:sz w:val="24"/>
                <w:szCs w:val="24"/>
              </w:rPr>
              <w:t>as literature reviews;</w:t>
            </w:r>
          </w:p>
          <w:p w14:paraId="00EC4251" w14:textId="197182DA" w:rsidR="00BC60F8" w:rsidRPr="00BC60F8" w:rsidRDefault="00504296" w:rsidP="00BC60F8">
            <w:pPr>
              <w:pStyle w:val="ListParagraph"/>
              <w:numPr>
                <w:ilvl w:val="0"/>
                <w:numId w:val="10"/>
              </w:numPr>
              <w:tabs>
                <w:tab w:val="left" w:pos="492"/>
              </w:tabs>
              <w:spacing w:line="276" w:lineRule="auto"/>
              <w:ind w:left="421"/>
              <w:jc w:val="both"/>
              <w:rPr>
                <w:rFonts w:ascii="Times New Roman" w:hAnsi="Times New Roman" w:cs="Times New Roman"/>
                <w:sz w:val="24"/>
                <w:szCs w:val="24"/>
              </w:rPr>
            </w:pPr>
            <w:r w:rsidRPr="00BC60F8">
              <w:rPr>
                <w:rFonts w:ascii="Times New Roman" w:hAnsi="Times New Roman" w:cs="Times New Roman"/>
                <w:sz w:val="24"/>
                <w:szCs w:val="24"/>
                <w:lang w:val="en"/>
              </w:rPr>
              <w:t xml:space="preserve">They </w:t>
            </w:r>
            <w:r w:rsidR="00BC60F8" w:rsidRPr="00BC60F8">
              <w:rPr>
                <w:rFonts w:ascii="Times New Roman" w:hAnsi="Times New Roman" w:cs="Times New Roman"/>
                <w:sz w:val="24"/>
                <w:szCs w:val="24"/>
                <w:lang w:val="en"/>
              </w:rPr>
              <w:t>did not provide clear information;</w:t>
            </w:r>
          </w:p>
          <w:p w14:paraId="0D59B373" w14:textId="7BA91069" w:rsidR="00BE5011" w:rsidRPr="00253F71" w:rsidRDefault="00504296" w:rsidP="00BC60F8">
            <w:pPr>
              <w:pStyle w:val="ListParagraph"/>
              <w:numPr>
                <w:ilvl w:val="0"/>
                <w:numId w:val="10"/>
              </w:numPr>
              <w:spacing w:line="276" w:lineRule="auto"/>
              <w:ind w:left="421"/>
              <w:jc w:val="both"/>
              <w:rPr>
                <w:rFonts w:ascii="Times New Roman" w:hAnsi="Times New Roman" w:cs="Times New Roman"/>
                <w:sz w:val="24"/>
                <w:szCs w:val="24"/>
              </w:rPr>
            </w:pPr>
            <w:r>
              <w:rPr>
                <w:rFonts w:ascii="Times New Roman" w:hAnsi="Times New Roman" w:cs="Times New Roman"/>
                <w:sz w:val="24"/>
                <w:szCs w:val="24"/>
              </w:rPr>
              <w:t>A</w:t>
            </w:r>
            <w:r w:rsidR="00BC60F8" w:rsidRPr="00820EE7">
              <w:rPr>
                <w:rFonts w:ascii="Times New Roman" w:hAnsi="Times New Roman" w:cs="Times New Roman"/>
                <w:sz w:val="24"/>
                <w:szCs w:val="24"/>
              </w:rPr>
              <w:t xml:space="preserve"> full text was not available</w:t>
            </w:r>
            <w:r w:rsidR="00BC60F8">
              <w:rPr>
                <w:rFonts w:ascii="Times New Roman" w:hAnsi="Times New Roman" w:cs="Times New Roman"/>
                <w:sz w:val="24"/>
                <w:szCs w:val="24"/>
              </w:rPr>
              <w:t>;</w:t>
            </w:r>
            <w:commentRangeEnd w:id="29"/>
            <w:r w:rsidR="00EC2802">
              <w:rPr>
                <w:rStyle w:val="CommentReference"/>
              </w:rPr>
              <w:commentReference w:id="29"/>
            </w:r>
          </w:p>
        </w:tc>
      </w:tr>
    </w:tbl>
    <w:p w14:paraId="1246E546" w14:textId="51C121EE"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0"/>
        <w:gridCol w:w="1615"/>
        <w:gridCol w:w="1795"/>
      </w:tblGrid>
      <w:tr w:rsidR="00BE5011" w:rsidRPr="00253F71" w14:paraId="4C51DD6E" w14:textId="77777777" w:rsidTr="0071126D">
        <w:trPr>
          <w:trHeight w:val="382"/>
        </w:trPr>
        <w:tc>
          <w:tcPr>
            <w:tcW w:w="9572" w:type="dxa"/>
            <w:gridSpan w:val="3"/>
          </w:tcPr>
          <w:p w14:paraId="18388BA4" w14:textId="77777777" w:rsidR="00BE5011" w:rsidRPr="00253F71" w:rsidRDefault="00BE5011" w:rsidP="0071126D">
            <w:pPr>
              <w:spacing w:line="240" w:lineRule="auto"/>
              <w:rPr>
                <w:rFonts w:ascii="Times New Roman" w:hAnsi="Times New Roman" w:cs="Times New Roman"/>
                <w:sz w:val="24"/>
                <w:szCs w:val="24"/>
                <w:lang w:val="en-US"/>
              </w:rPr>
            </w:pPr>
            <w:r w:rsidRPr="00253F71">
              <w:rPr>
                <w:rFonts w:ascii="Times New Roman" w:hAnsi="Times New Roman" w:cs="Times New Roman"/>
                <w:b/>
                <w:bCs/>
                <w:sz w:val="24"/>
                <w:szCs w:val="24"/>
                <w:lang w:val="en-US"/>
              </w:rPr>
              <w:lastRenderedPageBreak/>
              <w:t>Table 3.</w:t>
            </w:r>
            <w:r w:rsidRPr="00253F71">
              <w:rPr>
                <w:rFonts w:ascii="Times New Roman" w:hAnsi="Times New Roman" w:cs="Times New Roman"/>
                <w:sz w:val="24"/>
                <w:szCs w:val="24"/>
                <w:lang w:val="en-US"/>
              </w:rPr>
              <w:t xml:space="preserve"> </w:t>
            </w:r>
            <w:r w:rsidRPr="00253F71">
              <w:rPr>
                <w:rFonts w:ascii="Times New Roman" w:hAnsi="Times New Roman" w:cs="Times New Roman"/>
                <w:sz w:val="24"/>
                <w:szCs w:val="24"/>
              </w:rPr>
              <w:t>Demographics of included articles</w:t>
            </w:r>
          </w:p>
        </w:tc>
      </w:tr>
      <w:tr w:rsidR="00BE5011" w:rsidRPr="00253F71" w14:paraId="028FFD21" w14:textId="77777777" w:rsidTr="0071126D">
        <w:trPr>
          <w:trHeight w:val="235"/>
        </w:trPr>
        <w:tc>
          <w:tcPr>
            <w:tcW w:w="6124" w:type="dxa"/>
            <w:tcBorders>
              <w:top w:val="single" w:sz="4" w:space="0" w:color="auto"/>
              <w:bottom w:val="single" w:sz="4" w:space="0" w:color="auto"/>
            </w:tcBorders>
          </w:tcPr>
          <w:p w14:paraId="7BA8B068" w14:textId="77777777" w:rsidR="00BE5011" w:rsidRPr="00253F71" w:rsidRDefault="00BE5011" w:rsidP="0071126D">
            <w:pPr>
              <w:spacing w:line="240" w:lineRule="auto"/>
              <w:jc w:val="center"/>
              <w:rPr>
                <w:rFonts w:ascii="Times New Roman" w:hAnsi="Times New Roman" w:cs="Times New Roman"/>
                <w:b/>
                <w:bCs/>
                <w:sz w:val="24"/>
                <w:szCs w:val="24"/>
              </w:rPr>
            </w:pPr>
            <w:r w:rsidRPr="00253F71">
              <w:rPr>
                <w:rFonts w:ascii="Times New Roman" w:hAnsi="Times New Roman" w:cs="Times New Roman"/>
                <w:b/>
                <w:bCs/>
                <w:sz w:val="24"/>
                <w:szCs w:val="24"/>
              </w:rPr>
              <w:t>Demographic categories</w:t>
            </w:r>
          </w:p>
        </w:tc>
        <w:tc>
          <w:tcPr>
            <w:tcW w:w="1634" w:type="dxa"/>
            <w:tcBorders>
              <w:top w:val="single" w:sz="4" w:space="0" w:color="auto"/>
              <w:bottom w:val="single" w:sz="4" w:space="0" w:color="auto"/>
            </w:tcBorders>
          </w:tcPr>
          <w:p w14:paraId="118471C2" w14:textId="77777777" w:rsidR="00BE5011" w:rsidRPr="00253F71" w:rsidRDefault="00BE5011" w:rsidP="0071126D">
            <w:pPr>
              <w:spacing w:line="240" w:lineRule="auto"/>
              <w:ind w:left="-137" w:right="-148"/>
              <w:jc w:val="center"/>
              <w:rPr>
                <w:rFonts w:ascii="Times New Roman" w:hAnsi="Times New Roman" w:cs="Times New Roman"/>
                <w:b/>
                <w:bCs/>
                <w:sz w:val="24"/>
                <w:szCs w:val="24"/>
              </w:rPr>
            </w:pPr>
            <w:r w:rsidRPr="00253F71">
              <w:rPr>
                <w:rFonts w:ascii="Times New Roman" w:hAnsi="Times New Roman" w:cs="Times New Roman"/>
                <w:b/>
                <w:bCs/>
                <w:sz w:val="24"/>
                <w:szCs w:val="24"/>
              </w:rPr>
              <w:t>Frequency (n)</w:t>
            </w:r>
          </w:p>
        </w:tc>
        <w:tc>
          <w:tcPr>
            <w:tcW w:w="1814" w:type="dxa"/>
            <w:tcBorders>
              <w:top w:val="single" w:sz="4" w:space="0" w:color="auto"/>
              <w:bottom w:val="single" w:sz="4" w:space="0" w:color="auto"/>
            </w:tcBorders>
          </w:tcPr>
          <w:p w14:paraId="210CC937" w14:textId="77777777" w:rsidR="00BE5011" w:rsidRPr="00253F71" w:rsidRDefault="00BE5011" w:rsidP="0071126D">
            <w:pPr>
              <w:spacing w:line="240" w:lineRule="auto"/>
              <w:jc w:val="center"/>
              <w:rPr>
                <w:rFonts w:ascii="Times New Roman" w:hAnsi="Times New Roman" w:cs="Times New Roman"/>
                <w:b/>
                <w:bCs/>
                <w:sz w:val="24"/>
                <w:szCs w:val="24"/>
              </w:rPr>
            </w:pPr>
            <w:r w:rsidRPr="00253F71">
              <w:rPr>
                <w:rFonts w:ascii="Times New Roman" w:hAnsi="Times New Roman" w:cs="Times New Roman"/>
                <w:b/>
                <w:bCs/>
                <w:sz w:val="24"/>
                <w:szCs w:val="24"/>
              </w:rPr>
              <w:t>Percentage (%)</w:t>
            </w:r>
          </w:p>
        </w:tc>
      </w:tr>
      <w:tr w:rsidR="00BE5011" w:rsidRPr="00253F71" w14:paraId="22974003" w14:textId="77777777" w:rsidTr="0071126D">
        <w:trPr>
          <w:trHeight w:val="269"/>
        </w:trPr>
        <w:tc>
          <w:tcPr>
            <w:tcW w:w="9572" w:type="dxa"/>
            <w:gridSpan w:val="3"/>
            <w:tcBorders>
              <w:top w:val="single" w:sz="4" w:space="0" w:color="auto"/>
            </w:tcBorders>
          </w:tcPr>
          <w:p w14:paraId="68EE8CAA" w14:textId="77777777" w:rsidR="00BE5011" w:rsidRPr="00253F71" w:rsidRDefault="00BE5011" w:rsidP="0071126D">
            <w:pPr>
              <w:spacing w:line="240" w:lineRule="auto"/>
              <w:jc w:val="center"/>
              <w:rPr>
                <w:rFonts w:ascii="Times New Roman" w:hAnsi="Times New Roman" w:cs="Times New Roman"/>
                <w:b/>
                <w:bCs/>
                <w:sz w:val="24"/>
                <w:szCs w:val="24"/>
              </w:rPr>
            </w:pPr>
            <w:r w:rsidRPr="00253F71">
              <w:rPr>
                <w:rFonts w:ascii="Times New Roman" w:hAnsi="Times New Roman" w:cs="Times New Roman"/>
                <w:b/>
                <w:bCs/>
                <w:i/>
                <w:iCs/>
                <w:sz w:val="24"/>
                <w:szCs w:val="24"/>
              </w:rPr>
              <w:t xml:space="preserve">Type of article </w:t>
            </w:r>
            <w:r w:rsidRPr="00253F71">
              <w:rPr>
                <w:rFonts w:ascii="Times New Roman" w:hAnsi="Times New Roman" w:cs="Times New Roman"/>
                <w:b/>
                <w:bCs/>
                <w:sz w:val="24"/>
                <w:szCs w:val="24"/>
              </w:rPr>
              <w:t>(n = 28)</w:t>
            </w:r>
          </w:p>
        </w:tc>
      </w:tr>
      <w:tr w:rsidR="00BE5011" w:rsidRPr="00253F71" w14:paraId="69A525D1" w14:textId="77777777" w:rsidTr="0071126D">
        <w:trPr>
          <w:trHeight w:val="286"/>
        </w:trPr>
        <w:tc>
          <w:tcPr>
            <w:tcW w:w="6124" w:type="dxa"/>
          </w:tcPr>
          <w:p w14:paraId="1F7F6CF0"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Advanced research </w:t>
            </w:r>
          </w:p>
        </w:tc>
        <w:tc>
          <w:tcPr>
            <w:tcW w:w="1634" w:type="dxa"/>
          </w:tcPr>
          <w:p w14:paraId="7682EF5A"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18254A6E"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3B034F60" w14:textId="77777777" w:rsidTr="0071126D">
        <w:trPr>
          <w:trHeight w:val="274"/>
        </w:trPr>
        <w:tc>
          <w:tcPr>
            <w:tcW w:w="6124" w:type="dxa"/>
          </w:tcPr>
          <w:p w14:paraId="7FA8A42E"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Randomised controlled trial</w:t>
            </w:r>
          </w:p>
        </w:tc>
        <w:tc>
          <w:tcPr>
            <w:tcW w:w="1634" w:type="dxa"/>
          </w:tcPr>
          <w:p w14:paraId="03AF7013"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1</w:t>
            </w:r>
          </w:p>
        </w:tc>
        <w:tc>
          <w:tcPr>
            <w:tcW w:w="1814" w:type="dxa"/>
            <w:vAlign w:val="center"/>
          </w:tcPr>
          <w:p w14:paraId="7C6B4A03"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9.28</w:t>
            </w:r>
          </w:p>
        </w:tc>
      </w:tr>
      <w:tr w:rsidR="00BE5011" w:rsidRPr="00253F71" w14:paraId="709BA7C6" w14:textId="77777777" w:rsidTr="0071126D">
        <w:trPr>
          <w:trHeight w:val="277"/>
        </w:trPr>
        <w:tc>
          <w:tcPr>
            <w:tcW w:w="6124" w:type="dxa"/>
          </w:tcPr>
          <w:p w14:paraId="0908DA23"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True experiment trial </w:t>
            </w:r>
          </w:p>
        </w:tc>
        <w:tc>
          <w:tcPr>
            <w:tcW w:w="1634" w:type="dxa"/>
          </w:tcPr>
          <w:p w14:paraId="33A53666"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9</w:t>
            </w:r>
          </w:p>
        </w:tc>
        <w:tc>
          <w:tcPr>
            <w:tcW w:w="1814" w:type="dxa"/>
            <w:vAlign w:val="center"/>
          </w:tcPr>
          <w:p w14:paraId="6424BE0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2.14</w:t>
            </w:r>
          </w:p>
        </w:tc>
      </w:tr>
      <w:tr w:rsidR="00BE5011" w:rsidRPr="00253F71" w14:paraId="00C93075" w14:textId="77777777" w:rsidTr="0071126D">
        <w:trPr>
          <w:trHeight w:val="267"/>
        </w:trPr>
        <w:tc>
          <w:tcPr>
            <w:tcW w:w="6124" w:type="dxa"/>
          </w:tcPr>
          <w:p w14:paraId="1E8059D5"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Review article </w:t>
            </w:r>
          </w:p>
        </w:tc>
        <w:tc>
          <w:tcPr>
            <w:tcW w:w="1634" w:type="dxa"/>
          </w:tcPr>
          <w:p w14:paraId="3D03007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3734D48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035BAECC" w14:textId="77777777" w:rsidTr="0071126D">
        <w:trPr>
          <w:trHeight w:val="270"/>
        </w:trPr>
        <w:tc>
          <w:tcPr>
            <w:tcW w:w="6124" w:type="dxa"/>
          </w:tcPr>
          <w:p w14:paraId="4154B8F1" w14:textId="77777777" w:rsidR="00BE5011" w:rsidRPr="00253F71" w:rsidRDefault="00BE5011" w:rsidP="0071126D">
            <w:pPr>
              <w:spacing w:line="240" w:lineRule="auto"/>
              <w:jc w:val="both"/>
              <w:rPr>
                <w:rFonts w:ascii="Times New Roman" w:hAnsi="Times New Roman" w:cs="Times New Roman"/>
                <w:sz w:val="24"/>
                <w:szCs w:val="24"/>
              </w:rPr>
            </w:pPr>
            <w:bookmarkStart w:id="30" w:name="_Hlk104477828"/>
            <w:r w:rsidRPr="00253F71">
              <w:rPr>
                <w:rFonts w:ascii="Times New Roman" w:hAnsi="Times New Roman" w:cs="Times New Roman"/>
                <w:sz w:val="24"/>
                <w:szCs w:val="24"/>
              </w:rPr>
              <w:t>Quasi experimental trial</w:t>
            </w:r>
            <w:bookmarkEnd w:id="30"/>
          </w:p>
        </w:tc>
        <w:tc>
          <w:tcPr>
            <w:tcW w:w="1634" w:type="dxa"/>
          </w:tcPr>
          <w:p w14:paraId="6A47D77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61227E7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062A9662" w14:textId="77777777" w:rsidTr="0071126D">
        <w:trPr>
          <w:trHeight w:val="274"/>
        </w:trPr>
        <w:tc>
          <w:tcPr>
            <w:tcW w:w="6124" w:type="dxa"/>
          </w:tcPr>
          <w:p w14:paraId="6F4D87B9"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Case report </w:t>
            </w:r>
          </w:p>
        </w:tc>
        <w:tc>
          <w:tcPr>
            <w:tcW w:w="1634" w:type="dxa"/>
          </w:tcPr>
          <w:p w14:paraId="0C5CA63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596155E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3583DDB7" w14:textId="77777777" w:rsidTr="0071126D">
        <w:trPr>
          <w:trHeight w:val="264"/>
        </w:trPr>
        <w:tc>
          <w:tcPr>
            <w:tcW w:w="9572" w:type="dxa"/>
            <w:gridSpan w:val="3"/>
            <w:vAlign w:val="center"/>
          </w:tcPr>
          <w:p w14:paraId="2AD7D7F0" w14:textId="77777777" w:rsidR="00BE5011" w:rsidRPr="00253F71" w:rsidRDefault="00BE5011" w:rsidP="0071126D">
            <w:pPr>
              <w:spacing w:line="240" w:lineRule="auto"/>
              <w:jc w:val="center"/>
              <w:rPr>
                <w:rFonts w:ascii="Times New Roman" w:hAnsi="Times New Roman" w:cs="Times New Roman"/>
                <w:b/>
                <w:bCs/>
                <w:sz w:val="24"/>
                <w:szCs w:val="24"/>
              </w:rPr>
            </w:pPr>
            <w:r w:rsidRPr="00253F71">
              <w:rPr>
                <w:rFonts w:ascii="Times New Roman" w:hAnsi="Times New Roman" w:cs="Times New Roman"/>
                <w:b/>
                <w:bCs/>
                <w:i/>
                <w:iCs/>
                <w:sz w:val="24"/>
                <w:szCs w:val="24"/>
              </w:rPr>
              <w:t xml:space="preserve">Type of study </w:t>
            </w:r>
            <w:r w:rsidRPr="00253F71">
              <w:rPr>
                <w:rFonts w:ascii="Times New Roman" w:hAnsi="Times New Roman" w:cs="Times New Roman"/>
                <w:b/>
                <w:bCs/>
                <w:sz w:val="24"/>
                <w:szCs w:val="24"/>
              </w:rPr>
              <w:t>(n = 28)</w:t>
            </w:r>
          </w:p>
        </w:tc>
      </w:tr>
      <w:tr w:rsidR="00BE5011" w:rsidRPr="00253F71" w14:paraId="1F5E21F0" w14:textId="77777777" w:rsidTr="0071126D">
        <w:trPr>
          <w:trHeight w:val="268"/>
        </w:trPr>
        <w:tc>
          <w:tcPr>
            <w:tcW w:w="6124" w:type="dxa"/>
          </w:tcPr>
          <w:p w14:paraId="1EDD92EB"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Pharmacology </w:t>
            </w:r>
          </w:p>
        </w:tc>
        <w:tc>
          <w:tcPr>
            <w:tcW w:w="1634" w:type="dxa"/>
          </w:tcPr>
          <w:p w14:paraId="355A084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5</w:t>
            </w:r>
          </w:p>
        </w:tc>
        <w:tc>
          <w:tcPr>
            <w:tcW w:w="1814" w:type="dxa"/>
            <w:vAlign w:val="center"/>
          </w:tcPr>
          <w:p w14:paraId="59FB7902"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53.57</w:t>
            </w:r>
          </w:p>
        </w:tc>
      </w:tr>
      <w:tr w:rsidR="00BE5011" w:rsidRPr="00253F71" w14:paraId="1F4D6943" w14:textId="77777777" w:rsidTr="0071126D">
        <w:trPr>
          <w:trHeight w:val="257"/>
        </w:trPr>
        <w:tc>
          <w:tcPr>
            <w:tcW w:w="6124" w:type="dxa"/>
          </w:tcPr>
          <w:p w14:paraId="7948B05A"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Phytochemical </w:t>
            </w:r>
          </w:p>
        </w:tc>
        <w:tc>
          <w:tcPr>
            <w:tcW w:w="1634" w:type="dxa"/>
          </w:tcPr>
          <w:p w14:paraId="74A2676D"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5</w:t>
            </w:r>
          </w:p>
        </w:tc>
        <w:tc>
          <w:tcPr>
            <w:tcW w:w="1814" w:type="dxa"/>
            <w:vAlign w:val="center"/>
          </w:tcPr>
          <w:p w14:paraId="1566AED2"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7.85</w:t>
            </w:r>
          </w:p>
        </w:tc>
      </w:tr>
      <w:tr w:rsidR="00BE5011" w:rsidRPr="00253F71" w14:paraId="622DFC7B" w14:textId="77777777" w:rsidTr="0071126D">
        <w:trPr>
          <w:trHeight w:val="248"/>
        </w:trPr>
        <w:tc>
          <w:tcPr>
            <w:tcW w:w="6124" w:type="dxa"/>
          </w:tcPr>
          <w:p w14:paraId="77CBE0F0"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Toxicity </w:t>
            </w:r>
          </w:p>
        </w:tc>
        <w:tc>
          <w:tcPr>
            <w:tcW w:w="1634" w:type="dxa"/>
          </w:tcPr>
          <w:p w14:paraId="638160D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4</w:t>
            </w:r>
          </w:p>
        </w:tc>
        <w:tc>
          <w:tcPr>
            <w:tcW w:w="1814" w:type="dxa"/>
            <w:vAlign w:val="center"/>
          </w:tcPr>
          <w:p w14:paraId="756C98C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4.28</w:t>
            </w:r>
          </w:p>
        </w:tc>
      </w:tr>
      <w:tr w:rsidR="00BE5011" w:rsidRPr="00253F71" w14:paraId="6E06A760" w14:textId="77777777" w:rsidTr="0071126D">
        <w:trPr>
          <w:trHeight w:val="251"/>
        </w:trPr>
        <w:tc>
          <w:tcPr>
            <w:tcW w:w="6124" w:type="dxa"/>
          </w:tcPr>
          <w:p w14:paraId="193BF3FF"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Combination </w:t>
            </w:r>
          </w:p>
        </w:tc>
        <w:tc>
          <w:tcPr>
            <w:tcW w:w="1634" w:type="dxa"/>
          </w:tcPr>
          <w:p w14:paraId="2C0C3409"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4</w:t>
            </w:r>
          </w:p>
        </w:tc>
        <w:tc>
          <w:tcPr>
            <w:tcW w:w="1814" w:type="dxa"/>
            <w:vAlign w:val="center"/>
          </w:tcPr>
          <w:p w14:paraId="6B351229"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4.28</w:t>
            </w:r>
          </w:p>
        </w:tc>
      </w:tr>
      <w:tr w:rsidR="00BE5011" w:rsidRPr="00253F71" w14:paraId="6AABE1D6" w14:textId="77777777" w:rsidTr="0071126D">
        <w:trPr>
          <w:trHeight w:val="256"/>
        </w:trPr>
        <w:tc>
          <w:tcPr>
            <w:tcW w:w="9572" w:type="dxa"/>
            <w:gridSpan w:val="3"/>
            <w:vAlign w:val="center"/>
          </w:tcPr>
          <w:p w14:paraId="1050111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i/>
                <w:iCs/>
                <w:sz w:val="24"/>
                <w:szCs w:val="24"/>
              </w:rPr>
              <w:t>I</w:t>
            </w:r>
            <w:r w:rsidRPr="00253F71">
              <w:rPr>
                <w:rFonts w:ascii="Times New Roman" w:hAnsi="Times New Roman" w:cs="Times New Roman"/>
                <w:b/>
                <w:bCs/>
                <w:i/>
                <w:iCs/>
                <w:sz w:val="24"/>
                <w:szCs w:val="24"/>
              </w:rPr>
              <w:t xml:space="preserve">ndication </w:t>
            </w:r>
            <w:r w:rsidRPr="00253F71">
              <w:rPr>
                <w:rFonts w:ascii="Times New Roman" w:hAnsi="Times New Roman" w:cs="Times New Roman"/>
                <w:b/>
                <w:bCs/>
                <w:sz w:val="24"/>
                <w:szCs w:val="24"/>
              </w:rPr>
              <w:t>(n = 28)</w:t>
            </w:r>
          </w:p>
        </w:tc>
      </w:tr>
      <w:tr w:rsidR="00BE5011" w:rsidRPr="00253F71" w14:paraId="3E02F926" w14:textId="77777777" w:rsidTr="0071126D">
        <w:trPr>
          <w:trHeight w:val="245"/>
        </w:trPr>
        <w:tc>
          <w:tcPr>
            <w:tcW w:w="6124" w:type="dxa"/>
          </w:tcPr>
          <w:p w14:paraId="5F03CA13"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Neuroprotective effects </w:t>
            </w:r>
          </w:p>
        </w:tc>
        <w:tc>
          <w:tcPr>
            <w:tcW w:w="1634" w:type="dxa"/>
          </w:tcPr>
          <w:p w14:paraId="2F6C13FE"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6047CFFD"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7E21ED41" w14:textId="77777777" w:rsidTr="0071126D">
        <w:trPr>
          <w:trHeight w:val="250"/>
        </w:trPr>
        <w:tc>
          <w:tcPr>
            <w:tcW w:w="6124" w:type="dxa"/>
          </w:tcPr>
          <w:p w14:paraId="131CF149"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inflammatory and anti-allergic effects</w:t>
            </w:r>
          </w:p>
        </w:tc>
        <w:tc>
          <w:tcPr>
            <w:tcW w:w="1634" w:type="dxa"/>
          </w:tcPr>
          <w:p w14:paraId="58614620"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26CC13D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5F06605B" w14:textId="77777777" w:rsidTr="0071126D">
        <w:trPr>
          <w:trHeight w:val="239"/>
        </w:trPr>
        <w:tc>
          <w:tcPr>
            <w:tcW w:w="6124" w:type="dxa"/>
          </w:tcPr>
          <w:p w14:paraId="7697C1C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oxidants and anticancer</w:t>
            </w:r>
          </w:p>
        </w:tc>
        <w:tc>
          <w:tcPr>
            <w:tcW w:w="1634" w:type="dxa"/>
          </w:tcPr>
          <w:p w14:paraId="36F1261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5C4F0883"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2B8A3F60" w14:textId="77777777" w:rsidTr="0071126D">
        <w:trPr>
          <w:trHeight w:val="244"/>
        </w:trPr>
        <w:tc>
          <w:tcPr>
            <w:tcW w:w="6124" w:type="dxa"/>
          </w:tcPr>
          <w:p w14:paraId="12AB69F0"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cancer</w:t>
            </w:r>
          </w:p>
        </w:tc>
        <w:tc>
          <w:tcPr>
            <w:tcW w:w="1634" w:type="dxa"/>
          </w:tcPr>
          <w:p w14:paraId="550BDEB9"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436C446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11514EE5" w14:textId="77777777" w:rsidTr="0071126D">
        <w:trPr>
          <w:trHeight w:val="247"/>
        </w:trPr>
        <w:tc>
          <w:tcPr>
            <w:tcW w:w="6124" w:type="dxa"/>
          </w:tcPr>
          <w:p w14:paraId="71AE12AC" w14:textId="77777777" w:rsidR="00BE5011" w:rsidRPr="00253F71" w:rsidRDefault="00BE5011" w:rsidP="0071126D">
            <w:pPr>
              <w:spacing w:line="240" w:lineRule="auto"/>
              <w:jc w:val="both"/>
              <w:rPr>
                <w:rFonts w:ascii="Times New Roman" w:hAnsi="Times New Roman" w:cs="Times New Roman"/>
                <w:sz w:val="24"/>
                <w:szCs w:val="24"/>
              </w:rPr>
            </w:pPr>
            <w:bookmarkStart w:id="31" w:name="_Hlk104473684"/>
            <w:r w:rsidRPr="00253F71">
              <w:rPr>
                <w:rFonts w:ascii="Times New Roman" w:hAnsi="Times New Roman" w:cs="Times New Roman"/>
                <w:sz w:val="24"/>
                <w:szCs w:val="24"/>
              </w:rPr>
              <w:t>General biomedical</w:t>
            </w:r>
            <w:bookmarkEnd w:id="31"/>
          </w:p>
        </w:tc>
        <w:tc>
          <w:tcPr>
            <w:tcW w:w="1634" w:type="dxa"/>
          </w:tcPr>
          <w:p w14:paraId="3E0F57A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6</w:t>
            </w:r>
          </w:p>
        </w:tc>
        <w:tc>
          <w:tcPr>
            <w:tcW w:w="1814" w:type="dxa"/>
            <w:vAlign w:val="center"/>
          </w:tcPr>
          <w:p w14:paraId="6DA2959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1.42</w:t>
            </w:r>
          </w:p>
        </w:tc>
      </w:tr>
      <w:tr w:rsidR="00BE5011" w:rsidRPr="00253F71" w14:paraId="157917F3" w14:textId="77777777" w:rsidTr="0071126D">
        <w:trPr>
          <w:trHeight w:val="238"/>
        </w:trPr>
        <w:tc>
          <w:tcPr>
            <w:tcW w:w="6124" w:type="dxa"/>
          </w:tcPr>
          <w:p w14:paraId="774C720B"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therosclerosis</w:t>
            </w:r>
          </w:p>
        </w:tc>
        <w:tc>
          <w:tcPr>
            <w:tcW w:w="1634" w:type="dxa"/>
          </w:tcPr>
          <w:p w14:paraId="4ABFFB7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21E0A2C"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7795A840" w14:textId="77777777" w:rsidTr="0071126D">
        <w:trPr>
          <w:trHeight w:val="241"/>
        </w:trPr>
        <w:tc>
          <w:tcPr>
            <w:tcW w:w="6124" w:type="dxa"/>
          </w:tcPr>
          <w:p w14:paraId="61987036"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inflammatory</w:t>
            </w:r>
          </w:p>
        </w:tc>
        <w:tc>
          <w:tcPr>
            <w:tcW w:w="1634" w:type="dxa"/>
          </w:tcPr>
          <w:p w14:paraId="3015A48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955B1E0"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33810CE5" w14:textId="77777777" w:rsidTr="0071126D">
        <w:trPr>
          <w:trHeight w:val="232"/>
        </w:trPr>
        <w:tc>
          <w:tcPr>
            <w:tcW w:w="6124" w:type="dxa"/>
          </w:tcPr>
          <w:p w14:paraId="4364A333"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bacterial</w:t>
            </w:r>
          </w:p>
        </w:tc>
        <w:tc>
          <w:tcPr>
            <w:tcW w:w="1634" w:type="dxa"/>
          </w:tcPr>
          <w:p w14:paraId="06D5B06D"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EDDF15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608D741A" w14:textId="77777777" w:rsidTr="0071126D">
        <w:trPr>
          <w:trHeight w:val="221"/>
        </w:trPr>
        <w:tc>
          <w:tcPr>
            <w:tcW w:w="6124" w:type="dxa"/>
          </w:tcPr>
          <w:p w14:paraId="78D8890D"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fungal</w:t>
            </w:r>
          </w:p>
        </w:tc>
        <w:tc>
          <w:tcPr>
            <w:tcW w:w="1634" w:type="dxa"/>
          </w:tcPr>
          <w:p w14:paraId="260EAC1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BECA54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146C38E5" w14:textId="77777777" w:rsidTr="0071126D">
        <w:trPr>
          <w:trHeight w:val="226"/>
        </w:trPr>
        <w:tc>
          <w:tcPr>
            <w:tcW w:w="6124" w:type="dxa"/>
          </w:tcPr>
          <w:p w14:paraId="2DABE516"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melanogenic</w:t>
            </w:r>
          </w:p>
        </w:tc>
        <w:tc>
          <w:tcPr>
            <w:tcW w:w="1634" w:type="dxa"/>
          </w:tcPr>
          <w:p w14:paraId="3680361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6FA7D390"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03258F8D" w14:textId="77777777" w:rsidTr="0071126D">
        <w:trPr>
          <w:trHeight w:val="229"/>
        </w:trPr>
        <w:tc>
          <w:tcPr>
            <w:tcW w:w="6124" w:type="dxa"/>
          </w:tcPr>
          <w:p w14:paraId="16CF6D27"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oxidant</w:t>
            </w:r>
          </w:p>
        </w:tc>
        <w:tc>
          <w:tcPr>
            <w:tcW w:w="1634" w:type="dxa"/>
          </w:tcPr>
          <w:p w14:paraId="2E9B415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5268E16"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73F69FCF" w14:textId="77777777" w:rsidTr="0071126D">
        <w:trPr>
          <w:trHeight w:val="220"/>
        </w:trPr>
        <w:tc>
          <w:tcPr>
            <w:tcW w:w="6124" w:type="dxa"/>
          </w:tcPr>
          <w:p w14:paraId="5300D87B"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imal experiment</w:t>
            </w:r>
          </w:p>
        </w:tc>
        <w:tc>
          <w:tcPr>
            <w:tcW w:w="1634" w:type="dxa"/>
          </w:tcPr>
          <w:p w14:paraId="627DD2B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00A3DEE"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48072AEC" w14:textId="77777777" w:rsidTr="0071126D">
        <w:trPr>
          <w:trHeight w:val="223"/>
        </w:trPr>
        <w:tc>
          <w:tcPr>
            <w:tcW w:w="6124" w:type="dxa"/>
          </w:tcPr>
          <w:p w14:paraId="575DCBEC"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Eos</w:t>
            </w:r>
          </w:p>
        </w:tc>
        <w:tc>
          <w:tcPr>
            <w:tcW w:w="1634" w:type="dxa"/>
          </w:tcPr>
          <w:p w14:paraId="44650329"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7237215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694FF6C0" w14:textId="77777777" w:rsidTr="0071126D">
        <w:trPr>
          <w:trHeight w:val="214"/>
        </w:trPr>
        <w:tc>
          <w:tcPr>
            <w:tcW w:w="6124" w:type="dxa"/>
          </w:tcPr>
          <w:p w14:paraId="5606869C"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Kernel </w:t>
            </w:r>
          </w:p>
        </w:tc>
        <w:tc>
          <w:tcPr>
            <w:tcW w:w="1634" w:type="dxa"/>
          </w:tcPr>
          <w:p w14:paraId="5366F792"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30348145"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41240C29" w14:textId="77777777" w:rsidTr="0071126D">
        <w:trPr>
          <w:trHeight w:val="217"/>
        </w:trPr>
        <w:tc>
          <w:tcPr>
            <w:tcW w:w="6124" w:type="dxa"/>
          </w:tcPr>
          <w:p w14:paraId="3BBA16EA"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Specific toxicity </w:t>
            </w:r>
          </w:p>
        </w:tc>
        <w:tc>
          <w:tcPr>
            <w:tcW w:w="1634" w:type="dxa"/>
          </w:tcPr>
          <w:p w14:paraId="6D0DEFD0"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4AB5F27A"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4146BB2C" w14:textId="77777777" w:rsidTr="0071126D">
        <w:trPr>
          <w:trHeight w:val="208"/>
        </w:trPr>
        <w:tc>
          <w:tcPr>
            <w:tcW w:w="6124" w:type="dxa"/>
          </w:tcPr>
          <w:p w14:paraId="1EF3529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General toxicity </w:t>
            </w:r>
          </w:p>
        </w:tc>
        <w:tc>
          <w:tcPr>
            <w:tcW w:w="1634" w:type="dxa"/>
          </w:tcPr>
          <w:p w14:paraId="77B35E10"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372C806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4F868840" w14:textId="77777777" w:rsidTr="0071126D">
        <w:trPr>
          <w:trHeight w:val="211"/>
        </w:trPr>
        <w:tc>
          <w:tcPr>
            <w:tcW w:w="9572" w:type="dxa"/>
            <w:gridSpan w:val="3"/>
            <w:vAlign w:val="center"/>
          </w:tcPr>
          <w:p w14:paraId="518752F6" w14:textId="77777777" w:rsidR="00BE5011" w:rsidRPr="00253F71" w:rsidRDefault="00BE5011" w:rsidP="0071126D">
            <w:pPr>
              <w:spacing w:line="240" w:lineRule="auto"/>
              <w:jc w:val="center"/>
              <w:rPr>
                <w:rFonts w:ascii="Times New Roman" w:hAnsi="Times New Roman" w:cs="Times New Roman"/>
                <w:b/>
                <w:bCs/>
                <w:sz w:val="24"/>
                <w:szCs w:val="24"/>
              </w:rPr>
            </w:pPr>
            <w:r w:rsidRPr="00253F71">
              <w:rPr>
                <w:rFonts w:ascii="Times New Roman" w:hAnsi="Times New Roman" w:cs="Times New Roman"/>
                <w:b/>
                <w:bCs/>
                <w:i/>
                <w:iCs/>
                <w:sz w:val="24"/>
                <w:szCs w:val="24"/>
              </w:rPr>
              <w:t xml:space="preserve">Country </w:t>
            </w:r>
            <w:r w:rsidRPr="00253F71">
              <w:rPr>
                <w:rFonts w:ascii="Times New Roman" w:hAnsi="Times New Roman" w:cs="Times New Roman"/>
                <w:b/>
                <w:bCs/>
                <w:sz w:val="24"/>
                <w:szCs w:val="24"/>
              </w:rPr>
              <w:t>(n = 28)</w:t>
            </w:r>
          </w:p>
        </w:tc>
      </w:tr>
      <w:tr w:rsidR="00BE5011" w:rsidRPr="00253F71" w14:paraId="53521286" w14:textId="77777777" w:rsidTr="0071126D">
        <w:trPr>
          <w:trHeight w:val="216"/>
        </w:trPr>
        <w:tc>
          <w:tcPr>
            <w:tcW w:w="6124" w:type="dxa"/>
          </w:tcPr>
          <w:p w14:paraId="7725D3C4"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Thailand </w:t>
            </w:r>
          </w:p>
        </w:tc>
        <w:tc>
          <w:tcPr>
            <w:tcW w:w="1634" w:type="dxa"/>
          </w:tcPr>
          <w:p w14:paraId="013A023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29739CC6"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70FBAEBA" w14:textId="77777777" w:rsidTr="0071126D">
        <w:trPr>
          <w:trHeight w:val="205"/>
        </w:trPr>
        <w:tc>
          <w:tcPr>
            <w:tcW w:w="6124" w:type="dxa"/>
          </w:tcPr>
          <w:p w14:paraId="0E9D85AC" w14:textId="77777777" w:rsidR="00BE5011" w:rsidRPr="00253F71" w:rsidRDefault="00BE5011" w:rsidP="0071126D">
            <w:pPr>
              <w:spacing w:line="240" w:lineRule="auto"/>
              <w:jc w:val="both"/>
              <w:rPr>
                <w:rFonts w:ascii="Times New Roman" w:hAnsi="Times New Roman" w:cs="Times New Roman"/>
                <w:b/>
                <w:bCs/>
                <w:sz w:val="24"/>
                <w:szCs w:val="24"/>
              </w:rPr>
            </w:pPr>
            <w:r w:rsidRPr="00253F71">
              <w:rPr>
                <w:rFonts w:ascii="Times New Roman" w:hAnsi="Times New Roman" w:cs="Times New Roman"/>
                <w:sz w:val="24"/>
                <w:szCs w:val="24"/>
              </w:rPr>
              <w:t xml:space="preserve">Nigeria </w:t>
            </w:r>
          </w:p>
        </w:tc>
        <w:tc>
          <w:tcPr>
            <w:tcW w:w="1634" w:type="dxa"/>
          </w:tcPr>
          <w:p w14:paraId="4C1DD15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2EF4660C"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159C084B" w14:textId="77777777" w:rsidTr="0071126D">
        <w:trPr>
          <w:trHeight w:val="196"/>
        </w:trPr>
        <w:tc>
          <w:tcPr>
            <w:tcW w:w="6124" w:type="dxa"/>
          </w:tcPr>
          <w:p w14:paraId="026B03A5"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China </w:t>
            </w:r>
          </w:p>
        </w:tc>
        <w:tc>
          <w:tcPr>
            <w:tcW w:w="1634" w:type="dxa"/>
          </w:tcPr>
          <w:p w14:paraId="5E777DF9"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5</w:t>
            </w:r>
          </w:p>
        </w:tc>
        <w:tc>
          <w:tcPr>
            <w:tcW w:w="1814" w:type="dxa"/>
            <w:vAlign w:val="center"/>
          </w:tcPr>
          <w:p w14:paraId="292899A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7.85</w:t>
            </w:r>
          </w:p>
        </w:tc>
      </w:tr>
      <w:tr w:rsidR="00BE5011" w:rsidRPr="00253F71" w14:paraId="2A969FB2" w14:textId="77777777" w:rsidTr="0071126D">
        <w:trPr>
          <w:trHeight w:val="199"/>
        </w:trPr>
        <w:tc>
          <w:tcPr>
            <w:tcW w:w="6124" w:type="dxa"/>
          </w:tcPr>
          <w:p w14:paraId="1DF6F08D"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Malaysia </w:t>
            </w:r>
          </w:p>
        </w:tc>
        <w:tc>
          <w:tcPr>
            <w:tcW w:w="1634" w:type="dxa"/>
          </w:tcPr>
          <w:p w14:paraId="257719C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4</w:t>
            </w:r>
          </w:p>
        </w:tc>
        <w:tc>
          <w:tcPr>
            <w:tcW w:w="1814" w:type="dxa"/>
            <w:vAlign w:val="center"/>
          </w:tcPr>
          <w:p w14:paraId="6523D45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4.28</w:t>
            </w:r>
          </w:p>
        </w:tc>
      </w:tr>
      <w:tr w:rsidR="00BE5011" w:rsidRPr="00253F71" w14:paraId="3709D921" w14:textId="77777777" w:rsidTr="0071126D">
        <w:trPr>
          <w:trHeight w:val="204"/>
        </w:trPr>
        <w:tc>
          <w:tcPr>
            <w:tcW w:w="6124" w:type="dxa"/>
          </w:tcPr>
          <w:p w14:paraId="6F79341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USA </w:t>
            </w:r>
          </w:p>
        </w:tc>
        <w:tc>
          <w:tcPr>
            <w:tcW w:w="1634" w:type="dxa"/>
          </w:tcPr>
          <w:p w14:paraId="17CF9086"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6</w:t>
            </w:r>
          </w:p>
        </w:tc>
        <w:tc>
          <w:tcPr>
            <w:tcW w:w="1814" w:type="dxa"/>
            <w:vAlign w:val="center"/>
          </w:tcPr>
          <w:p w14:paraId="10E8336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1.42</w:t>
            </w:r>
          </w:p>
        </w:tc>
      </w:tr>
      <w:tr w:rsidR="00BE5011" w:rsidRPr="00253F71" w14:paraId="7A8ED40D" w14:textId="77777777" w:rsidTr="0071126D">
        <w:trPr>
          <w:trHeight w:val="194"/>
        </w:trPr>
        <w:tc>
          <w:tcPr>
            <w:tcW w:w="6124" w:type="dxa"/>
          </w:tcPr>
          <w:p w14:paraId="0FDB9C7C"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Pakistan </w:t>
            </w:r>
          </w:p>
        </w:tc>
        <w:tc>
          <w:tcPr>
            <w:tcW w:w="1634" w:type="dxa"/>
          </w:tcPr>
          <w:p w14:paraId="770EFE2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53A59AC"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2D364869" w14:textId="77777777" w:rsidTr="0071126D">
        <w:trPr>
          <w:trHeight w:val="198"/>
        </w:trPr>
        <w:tc>
          <w:tcPr>
            <w:tcW w:w="6124" w:type="dxa"/>
          </w:tcPr>
          <w:p w14:paraId="5469FC3E"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UAE </w:t>
            </w:r>
          </w:p>
        </w:tc>
        <w:tc>
          <w:tcPr>
            <w:tcW w:w="1634" w:type="dxa"/>
          </w:tcPr>
          <w:p w14:paraId="00FECABE"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49B483E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2572F6CC" w14:textId="77777777" w:rsidTr="0071126D">
        <w:trPr>
          <w:trHeight w:val="187"/>
        </w:trPr>
        <w:tc>
          <w:tcPr>
            <w:tcW w:w="6124" w:type="dxa"/>
          </w:tcPr>
          <w:p w14:paraId="1684A84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gypt </w:t>
            </w:r>
          </w:p>
        </w:tc>
        <w:tc>
          <w:tcPr>
            <w:tcW w:w="1634" w:type="dxa"/>
          </w:tcPr>
          <w:p w14:paraId="7A37A3B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390CF7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02537AC0" w14:textId="77777777" w:rsidTr="0071126D">
        <w:trPr>
          <w:trHeight w:val="192"/>
        </w:trPr>
        <w:tc>
          <w:tcPr>
            <w:tcW w:w="6124" w:type="dxa"/>
          </w:tcPr>
          <w:p w14:paraId="4672B44B"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Serbia </w:t>
            </w:r>
          </w:p>
        </w:tc>
        <w:tc>
          <w:tcPr>
            <w:tcW w:w="1634" w:type="dxa"/>
          </w:tcPr>
          <w:p w14:paraId="397B8653"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52DCF94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38ECFCDC" w14:textId="77777777" w:rsidTr="0071126D">
        <w:trPr>
          <w:trHeight w:val="181"/>
        </w:trPr>
        <w:tc>
          <w:tcPr>
            <w:tcW w:w="6124" w:type="dxa"/>
          </w:tcPr>
          <w:p w14:paraId="5798D17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Latvia </w:t>
            </w:r>
          </w:p>
        </w:tc>
        <w:tc>
          <w:tcPr>
            <w:tcW w:w="1634" w:type="dxa"/>
          </w:tcPr>
          <w:p w14:paraId="1CA7D703"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6DF05B5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46856C48" w14:textId="77777777" w:rsidTr="0071126D">
        <w:trPr>
          <w:trHeight w:val="186"/>
        </w:trPr>
        <w:tc>
          <w:tcPr>
            <w:tcW w:w="6124" w:type="dxa"/>
          </w:tcPr>
          <w:p w14:paraId="76AD5F4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dia </w:t>
            </w:r>
          </w:p>
        </w:tc>
        <w:tc>
          <w:tcPr>
            <w:tcW w:w="1634" w:type="dxa"/>
          </w:tcPr>
          <w:p w14:paraId="742C50EC"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632967F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273EEB0C" w14:textId="77777777" w:rsidTr="0071126D">
        <w:trPr>
          <w:trHeight w:val="190"/>
        </w:trPr>
        <w:tc>
          <w:tcPr>
            <w:tcW w:w="6124" w:type="dxa"/>
            <w:tcBorders>
              <w:bottom w:val="single" w:sz="4" w:space="0" w:color="auto"/>
            </w:tcBorders>
          </w:tcPr>
          <w:p w14:paraId="0797D6EF"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raq </w:t>
            </w:r>
          </w:p>
        </w:tc>
        <w:tc>
          <w:tcPr>
            <w:tcW w:w="1634" w:type="dxa"/>
            <w:tcBorders>
              <w:bottom w:val="single" w:sz="4" w:space="0" w:color="auto"/>
            </w:tcBorders>
          </w:tcPr>
          <w:p w14:paraId="671D3AF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tcBorders>
              <w:bottom w:val="single" w:sz="4" w:space="0" w:color="auto"/>
            </w:tcBorders>
            <w:vAlign w:val="center"/>
          </w:tcPr>
          <w:p w14:paraId="676BA25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bl>
    <w:p w14:paraId="33CBFB3C" w14:textId="77777777"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sectPr w:rsidR="00BE5011" w:rsidSect="00767CA6">
          <w:pgSz w:w="12240" w:h="15840" w:code="9"/>
          <w:pgMar w:top="1440" w:right="1440" w:bottom="1440" w:left="1440" w:header="706" w:footer="706" w:gutter="0"/>
          <w:cols w:space="708"/>
          <w:docGrid w:linePitch="360"/>
        </w:sectPr>
      </w:pPr>
    </w:p>
    <w:tbl>
      <w:tblPr>
        <w:tblStyle w:val="TableGrid"/>
        <w:tblW w:w="14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559"/>
        <w:gridCol w:w="2977"/>
        <w:gridCol w:w="3261"/>
        <w:gridCol w:w="1270"/>
        <w:gridCol w:w="3407"/>
        <w:gridCol w:w="1123"/>
        <w:gridCol w:w="14"/>
      </w:tblGrid>
      <w:tr w:rsidR="00BE5011" w:rsidRPr="00253F71" w14:paraId="1874D8AD" w14:textId="77777777" w:rsidTr="0071126D">
        <w:trPr>
          <w:gridAfter w:val="1"/>
          <w:wAfter w:w="14" w:type="dxa"/>
          <w:trHeight w:val="406"/>
        </w:trPr>
        <w:tc>
          <w:tcPr>
            <w:tcW w:w="14164" w:type="dxa"/>
            <w:gridSpan w:val="7"/>
            <w:tcBorders>
              <w:bottom w:val="single" w:sz="4" w:space="0" w:color="auto"/>
            </w:tcBorders>
          </w:tcPr>
          <w:p w14:paraId="182682CE" w14:textId="77777777" w:rsidR="00BE5011" w:rsidRPr="00253F71" w:rsidRDefault="00BE5011" w:rsidP="0071126D">
            <w:pPr>
              <w:rPr>
                <w:rFonts w:ascii="Times New Roman" w:hAnsi="Times New Roman" w:cs="Times New Roman"/>
              </w:rPr>
            </w:pPr>
            <w:r w:rsidRPr="00253F71">
              <w:rPr>
                <w:rFonts w:ascii="Times New Roman" w:hAnsi="Times New Roman" w:cs="Times New Roman"/>
                <w:b/>
                <w:bCs/>
                <w:lang w:val="en-US"/>
              </w:rPr>
              <w:lastRenderedPageBreak/>
              <w:t>Table 4.</w:t>
            </w:r>
            <w:r w:rsidRPr="00253F71">
              <w:rPr>
                <w:rFonts w:ascii="Times New Roman" w:hAnsi="Times New Roman" w:cs="Times New Roman"/>
                <w:lang w:val="en-US"/>
              </w:rPr>
              <w:t xml:space="preserve"> </w:t>
            </w:r>
            <w:r w:rsidRPr="00253F71">
              <w:rPr>
                <w:rFonts w:ascii="Times New Roman" w:hAnsi="Times New Roman" w:cs="Times New Roman"/>
              </w:rPr>
              <w:t>General study characteristics</w:t>
            </w:r>
          </w:p>
        </w:tc>
      </w:tr>
      <w:tr w:rsidR="00BE5011" w:rsidRPr="00253F71" w14:paraId="4792DF61" w14:textId="77777777" w:rsidTr="0071126D">
        <w:trPr>
          <w:trHeight w:val="620"/>
        </w:trPr>
        <w:tc>
          <w:tcPr>
            <w:tcW w:w="567" w:type="dxa"/>
            <w:tcBorders>
              <w:top w:val="single" w:sz="4" w:space="0" w:color="auto"/>
              <w:bottom w:val="single" w:sz="4" w:space="0" w:color="auto"/>
            </w:tcBorders>
            <w:vAlign w:val="center"/>
          </w:tcPr>
          <w:p w14:paraId="55A93565" w14:textId="77777777" w:rsidR="00BE5011" w:rsidRPr="00253F71" w:rsidRDefault="00BE5011" w:rsidP="0071126D">
            <w:pPr>
              <w:tabs>
                <w:tab w:val="center" w:pos="4135"/>
              </w:tabs>
              <w:ind w:right="-102"/>
              <w:jc w:val="center"/>
              <w:rPr>
                <w:rFonts w:ascii="Times New Roman" w:hAnsi="Times New Roman" w:cs="Times New Roman"/>
                <w:b/>
                <w:bCs/>
              </w:rPr>
            </w:pPr>
            <w:r w:rsidRPr="00253F71">
              <w:rPr>
                <w:rFonts w:ascii="Times New Roman" w:hAnsi="Times New Roman" w:cs="Times New Roman"/>
                <w:b/>
                <w:bCs/>
              </w:rPr>
              <w:t>No.</w:t>
            </w:r>
          </w:p>
        </w:tc>
        <w:tc>
          <w:tcPr>
            <w:tcW w:w="1559" w:type="dxa"/>
            <w:tcBorders>
              <w:top w:val="single" w:sz="4" w:space="0" w:color="auto"/>
              <w:bottom w:val="single" w:sz="4" w:space="0" w:color="auto"/>
            </w:tcBorders>
            <w:vAlign w:val="center"/>
          </w:tcPr>
          <w:p w14:paraId="577247A5"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References</w:t>
            </w:r>
          </w:p>
        </w:tc>
        <w:tc>
          <w:tcPr>
            <w:tcW w:w="2977" w:type="dxa"/>
            <w:tcBorders>
              <w:top w:val="single" w:sz="4" w:space="0" w:color="auto"/>
              <w:bottom w:val="single" w:sz="4" w:space="0" w:color="auto"/>
            </w:tcBorders>
            <w:vAlign w:val="center"/>
          </w:tcPr>
          <w:p w14:paraId="56336A9E"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Study aim</w:t>
            </w:r>
          </w:p>
        </w:tc>
        <w:tc>
          <w:tcPr>
            <w:tcW w:w="3261" w:type="dxa"/>
            <w:tcBorders>
              <w:top w:val="single" w:sz="4" w:space="0" w:color="auto"/>
              <w:bottom w:val="single" w:sz="4" w:space="0" w:color="auto"/>
            </w:tcBorders>
            <w:vAlign w:val="center"/>
          </w:tcPr>
          <w:p w14:paraId="0D8E1BE6"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Study result</w:t>
            </w:r>
          </w:p>
        </w:tc>
        <w:tc>
          <w:tcPr>
            <w:tcW w:w="1270" w:type="dxa"/>
            <w:tcBorders>
              <w:top w:val="single" w:sz="4" w:space="0" w:color="auto"/>
              <w:bottom w:val="single" w:sz="4" w:space="0" w:color="auto"/>
            </w:tcBorders>
            <w:vAlign w:val="center"/>
          </w:tcPr>
          <w:p w14:paraId="1FD0FAA2"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Plant part used</w:t>
            </w:r>
          </w:p>
        </w:tc>
        <w:tc>
          <w:tcPr>
            <w:tcW w:w="3407" w:type="dxa"/>
            <w:tcBorders>
              <w:top w:val="single" w:sz="4" w:space="0" w:color="auto"/>
              <w:bottom w:val="single" w:sz="4" w:space="0" w:color="auto"/>
            </w:tcBorders>
            <w:vAlign w:val="center"/>
          </w:tcPr>
          <w:p w14:paraId="2F2BD58B"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Implication</w:t>
            </w:r>
          </w:p>
        </w:tc>
        <w:tc>
          <w:tcPr>
            <w:tcW w:w="1137" w:type="dxa"/>
            <w:gridSpan w:val="2"/>
            <w:tcBorders>
              <w:top w:val="single" w:sz="4" w:space="0" w:color="auto"/>
              <w:bottom w:val="single" w:sz="4" w:space="0" w:color="auto"/>
            </w:tcBorders>
            <w:vAlign w:val="center"/>
          </w:tcPr>
          <w:p w14:paraId="3FAC1448"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Country</w:t>
            </w:r>
          </w:p>
        </w:tc>
      </w:tr>
      <w:tr w:rsidR="00BE5011" w:rsidRPr="00253F71" w14:paraId="061365AB" w14:textId="77777777" w:rsidTr="0071126D">
        <w:trPr>
          <w:gridAfter w:val="1"/>
          <w:wAfter w:w="14" w:type="dxa"/>
          <w:trHeight w:val="363"/>
        </w:trPr>
        <w:tc>
          <w:tcPr>
            <w:tcW w:w="14164" w:type="dxa"/>
            <w:gridSpan w:val="7"/>
            <w:tcBorders>
              <w:top w:val="single" w:sz="4" w:space="0" w:color="auto"/>
            </w:tcBorders>
            <w:shd w:val="clear" w:color="auto" w:fill="F2F2F2" w:themeFill="background1" w:themeFillShade="F2"/>
          </w:tcPr>
          <w:p w14:paraId="6890622E" w14:textId="77777777" w:rsidR="00BE5011" w:rsidRPr="00253F71" w:rsidRDefault="00BE5011" w:rsidP="0071126D">
            <w:pPr>
              <w:tabs>
                <w:tab w:val="center" w:pos="4135"/>
              </w:tabs>
              <w:spacing w:line="240" w:lineRule="auto"/>
              <w:jc w:val="center"/>
              <w:rPr>
                <w:rFonts w:ascii="Times New Roman" w:hAnsi="Times New Roman" w:cs="Times New Roman"/>
                <w:b/>
                <w:bCs/>
              </w:rPr>
            </w:pPr>
            <w:r w:rsidRPr="00253F71">
              <w:rPr>
                <w:rFonts w:ascii="Times New Roman" w:hAnsi="Times New Roman" w:cs="Times New Roman"/>
                <w:b/>
                <w:bCs/>
              </w:rPr>
              <w:t>Pharmacology</w:t>
            </w:r>
          </w:p>
        </w:tc>
      </w:tr>
      <w:tr w:rsidR="00BE5011" w:rsidRPr="00253F71" w14:paraId="0B518E2B" w14:textId="77777777" w:rsidTr="0071126D">
        <w:trPr>
          <w:trHeight w:val="317"/>
        </w:trPr>
        <w:tc>
          <w:tcPr>
            <w:tcW w:w="567" w:type="dxa"/>
            <w:shd w:val="clear" w:color="auto" w:fill="auto"/>
          </w:tcPr>
          <w:p w14:paraId="312FF444"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shd w:val="clear" w:color="auto" w:fill="auto"/>
          </w:tcPr>
          <w:p w14:paraId="17BA8F73" w14:textId="3F35685B"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mendeley":{"formattedCitation":"(Plaingam et al., 2017)","plainTextFormattedCitation":"(Plaingam et al., 2017)","previouslyFormattedCitation":"(Plaingam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Plaingam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shd w:val="clear" w:color="auto" w:fill="auto"/>
          </w:tcPr>
          <w:p w14:paraId="6B1DF1D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Investigating the effects of </w:t>
            </w:r>
            <w:r w:rsidRPr="00253F71">
              <w:rPr>
                <w:rFonts w:ascii="Times New Roman" w:hAnsi="Times New Roman" w:cs="Times New Roman"/>
                <w:i/>
                <w:iCs/>
              </w:rPr>
              <w:t xml:space="preserve">Kaempferia parviflora </w:t>
            </w:r>
            <w:r w:rsidRPr="00253F71">
              <w:rPr>
                <w:rFonts w:ascii="Times New Roman" w:hAnsi="Times New Roman" w:cs="Times New Roman"/>
              </w:rPr>
              <w:t>and nutmeg on levels of monoamine neurotransmitters (norepinephrine, serotonin, and dopamine).</w:t>
            </w:r>
          </w:p>
        </w:tc>
        <w:tc>
          <w:tcPr>
            <w:tcW w:w="3261" w:type="dxa"/>
            <w:shd w:val="clear" w:color="auto" w:fill="auto"/>
          </w:tcPr>
          <w:p w14:paraId="76D38E6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results showed that nutmeg increased serotonin, norepinephrine, and dopamine in the hippocampus of rats</w:t>
            </w:r>
          </w:p>
        </w:tc>
        <w:tc>
          <w:tcPr>
            <w:tcW w:w="1270" w:type="dxa"/>
            <w:shd w:val="clear" w:color="auto" w:fill="auto"/>
          </w:tcPr>
          <w:p w14:paraId="2D0A385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Volatile oil </w:t>
            </w:r>
          </w:p>
        </w:tc>
        <w:tc>
          <w:tcPr>
            <w:tcW w:w="3407" w:type="dxa"/>
            <w:shd w:val="clear" w:color="auto" w:fill="auto"/>
          </w:tcPr>
          <w:p w14:paraId="7C1F58DC"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Determine whether and how ethanol extracts of </w:t>
            </w:r>
            <w:r w:rsidRPr="00253F71">
              <w:rPr>
                <w:rFonts w:ascii="Times New Roman" w:hAnsi="Times New Roman" w:cs="Times New Roman"/>
                <w:i/>
                <w:iCs/>
              </w:rPr>
              <w:t>Kaempferia parviflora</w:t>
            </w:r>
            <w:r w:rsidRPr="00253F71">
              <w:rPr>
                <w:rFonts w:ascii="Times New Roman" w:hAnsi="Times New Roman" w:cs="Times New Roman"/>
              </w:rPr>
              <w:t xml:space="preserve"> and nutmeg essential oil may affect neurotransmitter levels and the entire proteomic profile in the hippocampal of Sprague Dawley Rats (SD).</w:t>
            </w:r>
          </w:p>
        </w:tc>
        <w:tc>
          <w:tcPr>
            <w:tcW w:w="1137" w:type="dxa"/>
            <w:gridSpan w:val="2"/>
          </w:tcPr>
          <w:p w14:paraId="59A0DD2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ailand</w:t>
            </w:r>
          </w:p>
        </w:tc>
      </w:tr>
      <w:tr w:rsidR="00BE5011" w:rsidRPr="00253F71" w14:paraId="608CCA6F" w14:textId="77777777" w:rsidTr="0071126D">
        <w:trPr>
          <w:trHeight w:val="317"/>
        </w:trPr>
        <w:tc>
          <w:tcPr>
            <w:tcW w:w="567" w:type="dxa"/>
            <w:shd w:val="clear" w:color="auto" w:fill="auto"/>
          </w:tcPr>
          <w:p w14:paraId="52C7CF67"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 xml:space="preserve">2. </w:t>
            </w:r>
          </w:p>
        </w:tc>
        <w:tc>
          <w:tcPr>
            <w:tcW w:w="1559" w:type="dxa"/>
            <w:shd w:val="clear" w:color="auto" w:fill="auto"/>
          </w:tcPr>
          <w:p w14:paraId="566C7CB5" w14:textId="4FCDE4B4"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632BB2">
              <w:rPr>
                <w:rFonts w:ascii="Times New Roman" w:hAnsi="Times New Roman" w:cs="Times New Roman"/>
              </w:rPr>
              <w:instrText>ADDIN CSL_CITATION {"citationItems":[{"id":"ITEM-1","itemData":{"author":[{"dropping-particle":"","family":"Li","given":"Changhong","non-dropping-particle":"","parse-names":false,"suffix":""},{"dropping-particle":"","family":"Zhang","given":"Kui","non-dropping-particle":"","parse-names":false,"suffix":""},{"dropping-particle":"","family":"Pan","given":"Guangzhao","non-dropping-particle":"","parse-names":false,"suffix":""},{"dropping-particle":"","family":"Ji","given":"Haoyan","non-dropping-particle":"","parse-names":false,"suffix":""},{"dropping-particle":"","family":"Li","given":"Chongyang","non-dropping-particle":"","parse-names":false,"suffix":""},{"dropping-particle":"","family":"Wang","given":"Xiaowen","non-dropping-particle":"","parse-names":false,"suffix":""},{"dropping-particle":"","family":"Hu","given":"Xin","non-dropping-particle":"","parse-names":false,"suffix":""},{"dropping-particle":"","family":"Liu","given":"Ruochen","non-dropping-particle":"","parse-names":false,"suffix":""},{"dropping-particle":"","family":"Deng","given":"Longfei","non-dropping-particle":"","parse-names":false,"suffix":""},{"dropping-particle":"","family":"Wang","given":"Yi","non-dropping-particle":"","parse-names":false,"suffix":""},{"dropping-particle":"","family":"Yang","given":"Liqun","non-dropping-particle":"","parse-names":false,"suffix":""},{"dropping-particle":"","family":"Cui","given":"Hongjuan","non-dropping-particle":"","parse-names":false,"suffix":""}],"container-title":"Journal of Experimental &amp; Clinical Cancer Research","id":"ITEM-1","issued":{"date-parts":[["2021"]]},"page":"1-15","publisher":"Journal of Experimental &amp; Clinical Cancer Research","title":"Dehydrodiisoeugenol inhibits colorectal cancer growth by endoplasmic reticulum stress-induced autophagic pathways","type":"article-journal","volume":"9"},"uris":["http://www.mendeley.com/documents/?uuid=413f3806-985c-4f5a-95b7-277979ae105b","http://www.mendeley.com/documents/?uuid=e2b25b9e-7a81-4025-9e53-3587bbe9b8bc"]}],"mendeley":{"formattedCitation":"(C. Li et al., 2021)","plainTextFormattedCitation":"(C. Li et al., 2021)","previouslyFormattedCitation":"(C. Li et al., 2021)"},"properties":{"noteIndex":0},"schema":"https://github.com/citation-style-language/schema/raw/master/csl-citation.json"}</w:instrText>
            </w:r>
            <w:r w:rsidRPr="00253F71">
              <w:rPr>
                <w:rFonts w:ascii="Times New Roman" w:hAnsi="Times New Roman" w:cs="Times New Roman"/>
              </w:rPr>
              <w:fldChar w:fldCharType="separate"/>
            </w:r>
            <w:r w:rsidR="00632BB2" w:rsidRPr="00632BB2">
              <w:rPr>
                <w:rFonts w:ascii="Times New Roman" w:hAnsi="Times New Roman" w:cs="Times New Roman"/>
                <w:noProof/>
              </w:rPr>
              <w:t>(C. Li et al., 2021)</w:t>
            </w:r>
            <w:r w:rsidRPr="00253F71">
              <w:rPr>
                <w:rFonts w:ascii="Times New Roman" w:hAnsi="Times New Roman" w:cs="Times New Roman"/>
              </w:rPr>
              <w:fldChar w:fldCharType="end"/>
            </w:r>
          </w:p>
        </w:tc>
        <w:tc>
          <w:tcPr>
            <w:tcW w:w="2977" w:type="dxa"/>
            <w:shd w:val="clear" w:color="auto" w:fill="auto"/>
          </w:tcPr>
          <w:p w14:paraId="1AF900E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anti-tumor activity of DEH in colorectal cancer was investigated through cell-derived xenograft (CDX) and patient-derived tumor xenograft (PDX) models.</w:t>
            </w:r>
          </w:p>
        </w:tc>
        <w:tc>
          <w:tcPr>
            <w:tcW w:w="3261" w:type="dxa"/>
            <w:shd w:val="clear" w:color="auto" w:fill="auto"/>
          </w:tcPr>
          <w:p w14:paraId="5DA3520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se findings suggest that Dehydrodiisoeugenol (DEH) extracted from nutmeg enables a promising therapeutic drug for treating colorectal cancer.</w:t>
            </w:r>
          </w:p>
        </w:tc>
        <w:tc>
          <w:tcPr>
            <w:tcW w:w="1270" w:type="dxa"/>
            <w:shd w:val="clear" w:color="auto" w:fill="auto"/>
          </w:tcPr>
          <w:p w14:paraId="5D8F1A1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Seed of</w:t>
            </w:r>
          </w:p>
          <w:p w14:paraId="55E95AC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w:t>
            </w:r>
          </w:p>
        </w:tc>
        <w:tc>
          <w:tcPr>
            <w:tcW w:w="3407" w:type="dxa"/>
            <w:shd w:val="clear" w:color="auto" w:fill="auto"/>
          </w:tcPr>
          <w:p w14:paraId="744D078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t clarifies the anticancer effects of DEH on colorectal cancer and its mechanism of action.</w:t>
            </w:r>
          </w:p>
        </w:tc>
        <w:tc>
          <w:tcPr>
            <w:tcW w:w="1137" w:type="dxa"/>
            <w:gridSpan w:val="2"/>
          </w:tcPr>
          <w:p w14:paraId="4A274B9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105E2D78" w14:textId="77777777" w:rsidTr="0071126D">
        <w:trPr>
          <w:trHeight w:val="1733"/>
        </w:trPr>
        <w:tc>
          <w:tcPr>
            <w:tcW w:w="567" w:type="dxa"/>
            <w:shd w:val="clear" w:color="auto" w:fill="auto"/>
          </w:tcPr>
          <w:p w14:paraId="143EDC98"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 xml:space="preserve">3. </w:t>
            </w:r>
          </w:p>
        </w:tc>
        <w:tc>
          <w:tcPr>
            <w:tcW w:w="1559" w:type="dxa"/>
            <w:shd w:val="clear" w:color="auto" w:fill="auto"/>
          </w:tcPr>
          <w:p w14:paraId="4AA165A5" w14:textId="48A2BCAB"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631/jzus.B1000315","author":[{"dropping-particle":"","family":"Akinboro","given":"Akeem","non-dropping-particle":"","parse-names":false,"suffix":""},{"dropping-particle":"Bin","family":"Mohamed","given":"Kamaruzaman","non-dropping-particle":"","parse-names":false,"suffix":""},{"dropping-particle":"","family":"Asmawi","given":"Mohd Zaini","non-dropping-particle":"","parse-names":false,"suffix":""}],"container-title":"Journal of Zhejiang University-SCIENCE B (Biomedicine &amp; Biotechnology)","id":"ITEM-1","issue":"11","issued":{"date-parts":[["2011"]]},"page":"915-922","title":"Antioxidants in aqueous extract of Myristica fragrans ( Houtt .) suppress mitosis and cyclophosphamide-induced chromosomal aberrations in Allium cepa L . cells","type":"article-journal","volume":"12"},"uris":["http://www.mendeley.com/documents/?uuid=a39f046b-d3f1-45e4-b3ae-12a714937873","http://www.mendeley.com/documents/?uuid=f4417263-3b10-4ed3-ac77-07f0eefc8566"]}],"mendeley":{"formattedCitation":"(Akinboro et al., 2011)","plainTextFormattedCitation":"(Akinboro et al., 2011)","previouslyFormattedCitation":"(Akinboro et al., 201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kinboro et al., 2011)</w:t>
            </w:r>
            <w:r w:rsidRPr="00253F71">
              <w:rPr>
                <w:rFonts w:ascii="Times New Roman" w:hAnsi="Times New Roman" w:cs="Times New Roman"/>
              </w:rPr>
              <w:fldChar w:fldCharType="end"/>
            </w:r>
          </w:p>
        </w:tc>
        <w:tc>
          <w:tcPr>
            <w:tcW w:w="2977" w:type="dxa"/>
            <w:shd w:val="clear" w:color="auto" w:fill="auto"/>
          </w:tcPr>
          <w:p w14:paraId="2CC54E2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Examines the efficacy of phytochemical constituents in preventing the development of cancer and the development of cancer chemotherapy agents.</w:t>
            </w:r>
          </w:p>
        </w:tc>
        <w:tc>
          <w:tcPr>
            <w:tcW w:w="3261" w:type="dxa"/>
            <w:shd w:val="clear" w:color="auto" w:fill="auto"/>
          </w:tcPr>
          <w:p w14:paraId="2853CE2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freeze-dried aqueous extract is quite promising in developing cancer therapeutic agents, although further investigation is required.</w:t>
            </w:r>
          </w:p>
        </w:tc>
        <w:tc>
          <w:tcPr>
            <w:tcW w:w="1270" w:type="dxa"/>
            <w:shd w:val="clear" w:color="auto" w:fill="auto"/>
          </w:tcPr>
          <w:p w14:paraId="3218EA3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freeze-dried water extract from the leaves of nutmeg</w:t>
            </w:r>
          </w:p>
        </w:tc>
        <w:tc>
          <w:tcPr>
            <w:tcW w:w="3407" w:type="dxa"/>
            <w:shd w:val="clear" w:color="auto" w:fill="auto"/>
          </w:tcPr>
          <w:p w14:paraId="00DEFCD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valuated the effectiveness of aqueous extracts from nutmeg leaves in suppressing cyclophosphamide (CP)-induced cytotoxicity and chromosomal damage in </w:t>
            </w:r>
            <w:r w:rsidRPr="00253F71">
              <w:rPr>
                <w:rFonts w:ascii="Times New Roman" w:hAnsi="Times New Roman" w:cs="Times New Roman"/>
                <w:i/>
                <w:iCs/>
              </w:rPr>
              <w:t>A. cepa</w:t>
            </w:r>
            <w:r w:rsidRPr="00253F71">
              <w:rPr>
                <w:rFonts w:ascii="Times New Roman" w:hAnsi="Times New Roman" w:cs="Times New Roman"/>
              </w:rPr>
              <w:t xml:space="preserve"> cells.</w:t>
            </w:r>
          </w:p>
        </w:tc>
        <w:tc>
          <w:tcPr>
            <w:tcW w:w="1137" w:type="dxa"/>
            <w:gridSpan w:val="2"/>
          </w:tcPr>
          <w:p w14:paraId="0597171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alaysia</w:t>
            </w:r>
          </w:p>
        </w:tc>
      </w:tr>
      <w:tr w:rsidR="00BE5011" w:rsidRPr="00253F71" w14:paraId="653C6751" w14:textId="77777777" w:rsidTr="0071126D">
        <w:trPr>
          <w:trHeight w:val="317"/>
        </w:trPr>
        <w:tc>
          <w:tcPr>
            <w:tcW w:w="567" w:type="dxa"/>
          </w:tcPr>
          <w:p w14:paraId="08031E96"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4.</w:t>
            </w:r>
          </w:p>
        </w:tc>
        <w:tc>
          <w:tcPr>
            <w:tcW w:w="1559" w:type="dxa"/>
          </w:tcPr>
          <w:p w14:paraId="7AB9075C" w14:textId="2A43C344"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632BB2">
              <w:rPr>
                <w:rFonts w:ascii="Times New Roman" w:hAnsi="Times New Roman" w:cs="Times New Roman"/>
              </w:rPr>
              <w:instrText>ADDIN CSL_CITATION {"citationItems":[{"id":"ITEM-1","itemData":{"DOI":"10.1021/pr5013152.Modulation","author":[{"dropping-particle":"","family":"Li","given":"Fei","non-dropping-particle":"","parse-names":false,"suffix":""},{"dropping-particle":"","family":"Yang","given":"Xiu-wei","non-dropping-particle":"","parse-names":false,"suffix":""},{"dropping-particle":"","family":"Krausz","given":"Kristopher W","non-dropping-particle":"","parse-names":false,"suffix":""},{"dropping-particle":"","family":"Nichols","given":"Robert G","non-dropping-particle":"","parse-names":false,"suffix":""},{"dropping-particle":"","family":"Xu","given":"Wei","non-dropping-particle":"","parse-names":false,"suffix":""},{"dropping-particle":"","family":"Andrew","given":"D","non-dropping-particle":"","parse-names":false,"suffix":""},{"dropping-particle":"","family":"Gonzalez","given":"Frank J","non-dropping-particle":"","parse-names":false,"suffix":""}],"container-title":"J Proteome Research","id":"ITEM-1","issue":"4","issued":{"date-parts":[["2019"]]},"page":"1937-1946","title":"Modulation of Colon Cancer by Nutmeg","type":"article-journal","volume":"14"},"uris":["http://www.mendeley.com/documents/?uuid=134a948a-8569-4881-a3aa-ae6b9b510966","http://www.mendeley.com/documents/?uuid=dc7a9df1-f005-4451-9ef8-b2a7578ea20d"]}],"mendeley":{"formattedCitation":"(F. Li et al., 2019)","plainTextFormattedCitation":"(F. Li et al., 2019)","previouslyFormattedCitation":"(F. Li et al., 2019)"},"properties":{"noteIndex":0},"schema":"https://github.com/citation-style-language/schema/raw/master/csl-citation.json"}</w:instrText>
            </w:r>
            <w:r w:rsidRPr="00253F71">
              <w:rPr>
                <w:rFonts w:ascii="Times New Roman" w:hAnsi="Times New Roman" w:cs="Times New Roman"/>
              </w:rPr>
              <w:fldChar w:fldCharType="separate"/>
            </w:r>
            <w:r w:rsidR="00632BB2" w:rsidRPr="00632BB2">
              <w:rPr>
                <w:rFonts w:ascii="Times New Roman" w:hAnsi="Times New Roman" w:cs="Times New Roman"/>
                <w:noProof/>
              </w:rPr>
              <w:t>(F. Li et al., 2019)</w:t>
            </w:r>
            <w:r w:rsidRPr="00253F71">
              <w:rPr>
                <w:rFonts w:ascii="Times New Roman" w:hAnsi="Times New Roman" w:cs="Times New Roman"/>
              </w:rPr>
              <w:fldChar w:fldCharType="end"/>
            </w:r>
          </w:p>
        </w:tc>
        <w:tc>
          <w:tcPr>
            <w:tcW w:w="2977" w:type="dxa"/>
          </w:tcPr>
          <w:p w14:paraId="275C4087"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nvestigating metabolic shifts in colon cancer induced by mutations in the Adenomatous Polyposis Coli (APC) gene using nutmeg.</w:t>
            </w:r>
          </w:p>
        </w:tc>
        <w:tc>
          <w:tcPr>
            <w:tcW w:w="3261" w:type="dxa"/>
          </w:tcPr>
          <w:p w14:paraId="19243A8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reduction in colon cancer with antimicrobial nutmeg treatment supports the idea that inflammation and metabolic disturbances associated with colon cancer result from alterations in gut microbial metabolism</w:t>
            </w:r>
          </w:p>
        </w:tc>
        <w:tc>
          <w:tcPr>
            <w:tcW w:w="1270" w:type="dxa"/>
          </w:tcPr>
          <w:p w14:paraId="1DE5614C"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dried ripe seeds of nutmeg</w:t>
            </w:r>
          </w:p>
        </w:tc>
        <w:tc>
          <w:tcPr>
            <w:tcW w:w="3407" w:type="dxa"/>
          </w:tcPr>
          <w:p w14:paraId="03D272C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Revealing the antimicrobial and antioxidant potential of nutmeg.</w:t>
            </w:r>
          </w:p>
        </w:tc>
        <w:tc>
          <w:tcPr>
            <w:tcW w:w="1137" w:type="dxa"/>
            <w:gridSpan w:val="2"/>
          </w:tcPr>
          <w:p w14:paraId="3B8B2CA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USA  </w:t>
            </w:r>
          </w:p>
        </w:tc>
      </w:tr>
      <w:tr w:rsidR="00BE5011" w:rsidRPr="00253F71" w14:paraId="03053662" w14:textId="77777777" w:rsidTr="0071126D">
        <w:trPr>
          <w:trHeight w:val="317"/>
        </w:trPr>
        <w:tc>
          <w:tcPr>
            <w:tcW w:w="567" w:type="dxa"/>
          </w:tcPr>
          <w:p w14:paraId="5954832A"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5.</w:t>
            </w:r>
          </w:p>
        </w:tc>
        <w:tc>
          <w:tcPr>
            <w:tcW w:w="1559" w:type="dxa"/>
          </w:tcPr>
          <w:p w14:paraId="1A38BBF3" w14:textId="1428EDF1"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632BB2">
              <w:rPr>
                <w:rFonts w:ascii="Times New Roman" w:hAnsi="Times New Roman" w:cs="Times New Roman"/>
              </w:rPr>
              <w:instrText>ADDIN CSL_CITATION {"citationItems":[{"id":"ITEM-1","itemData":{"DOI":"10.1080/13880209.2021.1961825","author":[{"dropping-particle":"","family":"Bao","given":"Hailan","non-dropping-particle":"","parse-names":false,"suffix":""},{"dropping-particle":"","family":"Muge","given":"Qi","non-dropping-particle":"","parse-names":false,"suffix":""}],"container-title":"Pharmaceutical Biology","id":"ITEM-1","issue":"1","issued":{"date-parts":[["2021"]]},"page":"1126-1132","publisher":"Taylor &amp; Francis","title":"Anticancer effect of myristicin on hepatic carcinoma and related molecular mechanism","type":"article-journal","volume":"59"},"uris":["http://www.mendeley.com/documents/?uuid=328a9c16-b75d-405e-b843-854ec87c2212","http://www.mendeley.com/documents/?uuid=d5519265-db68-491d-8510-90782baa27ea"]}],"mendeley":{"formattedCitation":"(Bao &amp; Muge, 2021)","plainTextFormattedCitation":"(Bao &amp; Muge, 2021)","previouslyFormattedCitation":"(Bao &amp; Muge, 2021)"},"properties":{"noteIndex":0},"schema":"https://github.com/citation-style-language/schema/raw/master/csl-citation.json"}</w:instrText>
            </w:r>
            <w:r w:rsidRPr="00253F71">
              <w:rPr>
                <w:rFonts w:ascii="Times New Roman" w:hAnsi="Times New Roman" w:cs="Times New Roman"/>
              </w:rPr>
              <w:fldChar w:fldCharType="separate"/>
            </w:r>
            <w:r w:rsidR="00632BB2" w:rsidRPr="00632BB2">
              <w:rPr>
                <w:rFonts w:ascii="Times New Roman" w:hAnsi="Times New Roman" w:cs="Times New Roman"/>
                <w:noProof/>
              </w:rPr>
              <w:t>(Bao &amp; Muge, 2021)</w:t>
            </w:r>
            <w:r w:rsidRPr="00253F71">
              <w:rPr>
                <w:rFonts w:ascii="Times New Roman" w:hAnsi="Times New Roman" w:cs="Times New Roman"/>
              </w:rPr>
              <w:fldChar w:fldCharType="end"/>
            </w:r>
          </w:p>
        </w:tc>
        <w:tc>
          <w:tcPr>
            <w:tcW w:w="2977" w:type="dxa"/>
          </w:tcPr>
          <w:p w14:paraId="0D8F1D0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yristicin nutmeg</w:t>
            </w:r>
            <w:r>
              <w:rPr>
                <w:rFonts w:ascii="Times New Roman" w:hAnsi="Times New Roman" w:cs="Times New Roman"/>
              </w:rPr>
              <w:t>’</w:t>
            </w:r>
            <w:r w:rsidRPr="00253F71">
              <w:rPr>
                <w:rFonts w:ascii="Times New Roman" w:hAnsi="Times New Roman" w:cs="Times New Roman"/>
              </w:rPr>
              <w:t xml:space="preserve">s anticancer effects on liver carcinoma and </w:t>
            </w:r>
            <w:r w:rsidRPr="00253F71">
              <w:rPr>
                <w:rFonts w:ascii="Times New Roman" w:hAnsi="Times New Roman" w:cs="Times New Roman"/>
              </w:rPr>
              <w:lastRenderedPageBreak/>
              <w:t>analyzing the underlying regulatory mechanisms.</w:t>
            </w:r>
          </w:p>
        </w:tc>
        <w:tc>
          <w:tcPr>
            <w:tcW w:w="3261" w:type="dxa"/>
          </w:tcPr>
          <w:p w14:paraId="4658DDB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 xml:space="preserve">Inhibition exerted by myristicin on the PI3K/Akt/mTOR signaling </w:t>
            </w:r>
            <w:r w:rsidRPr="00253F71">
              <w:rPr>
                <w:rFonts w:ascii="Times New Roman" w:hAnsi="Times New Roman" w:cs="Times New Roman"/>
              </w:rPr>
              <w:lastRenderedPageBreak/>
              <w:t>pathway may prevent the malignant biological behavior of liver carcinoma cells.</w:t>
            </w:r>
          </w:p>
        </w:tc>
        <w:tc>
          <w:tcPr>
            <w:tcW w:w="1270" w:type="dxa"/>
          </w:tcPr>
          <w:p w14:paraId="5A3ECFA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Myristicin of nutmeg</w:t>
            </w:r>
          </w:p>
        </w:tc>
        <w:tc>
          <w:tcPr>
            <w:tcW w:w="3407" w:type="dxa"/>
          </w:tcPr>
          <w:p w14:paraId="36B23F5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is research is preliminary in vitro study on the effects of myristicin on </w:t>
            </w:r>
            <w:r w:rsidRPr="00253F71">
              <w:rPr>
                <w:rFonts w:ascii="Times New Roman" w:hAnsi="Times New Roman" w:cs="Times New Roman"/>
              </w:rPr>
              <w:lastRenderedPageBreak/>
              <w:t>hepatocellular carcinoma, thus opening up opportunities for deeper research.</w:t>
            </w:r>
          </w:p>
        </w:tc>
        <w:tc>
          <w:tcPr>
            <w:tcW w:w="1137" w:type="dxa"/>
            <w:gridSpan w:val="2"/>
          </w:tcPr>
          <w:p w14:paraId="6F35EE5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China</w:t>
            </w:r>
          </w:p>
        </w:tc>
      </w:tr>
      <w:tr w:rsidR="00BE5011" w:rsidRPr="00253F71" w14:paraId="1AC647D8" w14:textId="77777777" w:rsidTr="0071126D">
        <w:trPr>
          <w:trHeight w:val="317"/>
        </w:trPr>
        <w:tc>
          <w:tcPr>
            <w:tcW w:w="567" w:type="dxa"/>
          </w:tcPr>
          <w:p w14:paraId="7A03F8AF"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6.</w:t>
            </w:r>
          </w:p>
        </w:tc>
        <w:tc>
          <w:tcPr>
            <w:tcW w:w="1559" w:type="dxa"/>
          </w:tcPr>
          <w:p w14:paraId="05683C6E" w14:textId="397CD170"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3880209.2021.2010775","author":[{"dropping-particle":"","family":"Luo","given":"Liang","non-dropping-particle":"","parse-names":false,"suffix":""},{"dropping-particle":"","family":"Liang","given":"Huiying","non-dropping-particle":"","parse-names":false,"suffix":""},{"dropping-particle":"","family":"Liu","given":"Luoying","non-dropping-particle":"","parse-names":false,"suffix":""}],"container-title":"Pharmaceutical Biology","id":"ITEM-1","issue":"1","issued":{"date-parts":[["2022"]]},"page":"56-64","publisher":"Taylor &amp; Francis","title":"Myristicin regulates proliferation and apoptosis in oxidized low-density lipoprotein-stimulated human vascular smooth muscle cells and human umbilical vein endothelial cells by regulating the PI3K / Akt / NF- κ B signalling pathway","type":"article-journal","volume":"60"},"uris":["http://www.mendeley.com/documents/?uuid=0f5c8ff9-5cd5-43fd-bde7-35841b8beab9","http://www.mendeley.com/documents/?uuid=5ddf1b74-acd4-4994-aa0d-899568216b3a"]}],"mendeley":{"formattedCitation":"(Luo et al., 2022)","plainTextFormattedCitation":"(Luo et al., 2022)","previouslyFormattedCitation":"(Luo et al., 202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Luo et al., 2022)</w:t>
            </w:r>
            <w:r w:rsidRPr="00253F71">
              <w:rPr>
                <w:rFonts w:ascii="Times New Roman" w:hAnsi="Times New Roman" w:cs="Times New Roman"/>
              </w:rPr>
              <w:fldChar w:fldCharType="end"/>
            </w:r>
          </w:p>
        </w:tc>
        <w:tc>
          <w:tcPr>
            <w:tcW w:w="2977" w:type="dxa"/>
          </w:tcPr>
          <w:p w14:paraId="0AE2ECE7"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is study aimed to reveal that myristicin inhibits atherosclerosis by inactivating the PI3K/AKT/NF-B signaling pathway.</w:t>
            </w:r>
          </w:p>
        </w:tc>
        <w:tc>
          <w:tcPr>
            <w:tcW w:w="3261" w:type="dxa"/>
          </w:tcPr>
          <w:p w14:paraId="3EA7227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yristicin suppresses the inflammatory response and may be a promising therapeutic target for ox-LDL-stimulated immune inflammation in atherosclerosis.</w:t>
            </w:r>
          </w:p>
        </w:tc>
        <w:tc>
          <w:tcPr>
            <w:tcW w:w="1270" w:type="dxa"/>
          </w:tcPr>
          <w:p w14:paraId="2CE1690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yristicin of Nutmeg</w:t>
            </w:r>
          </w:p>
        </w:tc>
        <w:tc>
          <w:tcPr>
            <w:tcW w:w="3407" w:type="dxa"/>
          </w:tcPr>
          <w:p w14:paraId="5E86DD7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escribing the role of myristicin in bovine LDL-induced hVSMC and HUVEC during the pathogenesis of atherosclerosis.</w:t>
            </w:r>
          </w:p>
        </w:tc>
        <w:tc>
          <w:tcPr>
            <w:tcW w:w="1137" w:type="dxa"/>
            <w:gridSpan w:val="2"/>
          </w:tcPr>
          <w:p w14:paraId="76EA6F8C"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44169B02" w14:textId="77777777" w:rsidTr="0071126D">
        <w:trPr>
          <w:trHeight w:val="317"/>
        </w:trPr>
        <w:tc>
          <w:tcPr>
            <w:tcW w:w="567" w:type="dxa"/>
          </w:tcPr>
          <w:p w14:paraId="43BEF838"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7.</w:t>
            </w:r>
          </w:p>
        </w:tc>
        <w:tc>
          <w:tcPr>
            <w:tcW w:w="1559" w:type="dxa"/>
          </w:tcPr>
          <w:p w14:paraId="10455284" w14:textId="53C1E04C"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3880209.2016.1194864","author":[{"dropping-particle":"","family":"El-Alfy","given":"Abir T.","non-dropping-particle":"","parse-names":false,"suffix":""},{"dropping-particle":"","family":"Joseph","given":"Sharon","non-dropping-particle":"","parse-names":false,"suffix":""},{"dropping-particle":"","family":"Brahmbhatt","given":"Akshar","non-dropping-particle":"","parse-names":false,"suffix":""},{"dropping-particle":"","family":"Akati","given":"Setor","non-dropping-particle":"","parse-names":false,"suffix":""},{"dropping-particle":"","family":"Abourashed","given":"Ehab A.","non-dropping-particle":"","parse-names":false,"suffix":""}],"container-title":"Pharmaceutical Biology","id":"ITEM-1","issued":{"date-parts":[["2016"]]},"title":"Indirect modulation of the endocannabinoid system by specific fractions of nutmeg total extract nutmeg total extract","type":"article-journal","volume":"54"},"uris":["http://www.mendeley.com/documents/?uuid=e7e18ea1-e047-46d2-9f0f-178ea3e8010f","http://www.mendeley.com/documents/?uuid=12fec784-d083-48e1-8976-3eba70d01bec"]}],"mendeley":{"formattedCitation":"(El-Alfy et al., 2016)","plainTextFormattedCitation":"(El-Alfy et al., 2016)","previouslyFormattedCitation":"(El-Alfy et al.,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l-Alfy et al., 2016)</w:t>
            </w:r>
            <w:r w:rsidRPr="00253F71">
              <w:rPr>
                <w:rFonts w:ascii="Times New Roman" w:hAnsi="Times New Roman" w:cs="Times New Roman"/>
              </w:rPr>
              <w:fldChar w:fldCharType="end"/>
            </w:r>
          </w:p>
        </w:tc>
        <w:tc>
          <w:tcPr>
            <w:tcW w:w="2977" w:type="dxa"/>
          </w:tcPr>
          <w:p w14:paraId="4E7B411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Evaluating nutmeg for its binding capacity to various CNS receptors and potential interaction with the endocannabinoid system.</w:t>
            </w:r>
          </w:p>
        </w:tc>
        <w:tc>
          <w:tcPr>
            <w:tcW w:w="3261" w:type="dxa"/>
          </w:tcPr>
          <w:p w14:paraId="697CA62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is study stated that none of the nutmeg fraction results showed significant binding to CNS receptors and provided evidence that nutmeg targets the endocannabinoid system, indirectly explaining that the mechanism has a cannabis-like effect.</w:t>
            </w:r>
          </w:p>
        </w:tc>
        <w:tc>
          <w:tcPr>
            <w:tcW w:w="1270" w:type="dxa"/>
          </w:tcPr>
          <w:p w14:paraId="6DFE489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Whole nutmeg kernels</w:t>
            </w:r>
          </w:p>
        </w:tc>
        <w:tc>
          <w:tcPr>
            <w:tcW w:w="3407" w:type="dxa"/>
          </w:tcPr>
          <w:p w14:paraId="4F335AF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Understand the full spectrum of nutmeg</w:t>
            </w:r>
            <w:r>
              <w:rPr>
                <w:rFonts w:ascii="Times New Roman" w:hAnsi="Times New Roman" w:cs="Times New Roman"/>
              </w:rPr>
              <w:t>’</w:t>
            </w:r>
            <w:r w:rsidRPr="00253F71">
              <w:rPr>
                <w:rFonts w:ascii="Times New Roman" w:hAnsi="Times New Roman" w:cs="Times New Roman"/>
              </w:rPr>
              <w:t>s neurological activity.</w:t>
            </w:r>
          </w:p>
        </w:tc>
        <w:tc>
          <w:tcPr>
            <w:tcW w:w="1137" w:type="dxa"/>
            <w:gridSpan w:val="2"/>
          </w:tcPr>
          <w:p w14:paraId="0036744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USA</w:t>
            </w:r>
          </w:p>
        </w:tc>
      </w:tr>
      <w:tr w:rsidR="00BE5011" w:rsidRPr="00253F71" w14:paraId="4043F793" w14:textId="77777777" w:rsidTr="0071126D">
        <w:trPr>
          <w:trHeight w:val="317"/>
        </w:trPr>
        <w:tc>
          <w:tcPr>
            <w:tcW w:w="567" w:type="dxa"/>
          </w:tcPr>
          <w:p w14:paraId="32457AD0"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8.</w:t>
            </w:r>
          </w:p>
        </w:tc>
        <w:tc>
          <w:tcPr>
            <w:tcW w:w="1559" w:type="dxa"/>
          </w:tcPr>
          <w:p w14:paraId="2E8552AF" w14:textId="69B84D1C"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48754feb-23ed-475a-9d92-27aee1a95b7d","http://www.mendeley.com/documents/?uuid=51673f0e-23b2-496a-84db-f53bd511fba0"]}],"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kinboro et al., 2012)</w:t>
            </w:r>
            <w:r w:rsidRPr="00253F71">
              <w:rPr>
                <w:rFonts w:ascii="Times New Roman" w:hAnsi="Times New Roman" w:cs="Times New Roman"/>
              </w:rPr>
              <w:fldChar w:fldCharType="end"/>
            </w:r>
          </w:p>
        </w:tc>
        <w:tc>
          <w:tcPr>
            <w:tcW w:w="2977" w:type="dxa"/>
          </w:tcPr>
          <w:p w14:paraId="4BC1C43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Determine the potential anticancer properties of nutmeg methanol leaf extract. </w:t>
            </w:r>
          </w:p>
        </w:tc>
        <w:tc>
          <w:tcPr>
            <w:tcW w:w="3261" w:type="dxa"/>
          </w:tcPr>
          <w:p w14:paraId="639228A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ability of nutmeg MeOH leaf extract to inhibit the mutagenicity of indirect mutagens without being significantly mutagenic.</w:t>
            </w:r>
          </w:p>
        </w:tc>
        <w:tc>
          <w:tcPr>
            <w:tcW w:w="1270" w:type="dxa"/>
          </w:tcPr>
          <w:p w14:paraId="792DABD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Fresh leaves of nutmeg</w:t>
            </w:r>
          </w:p>
        </w:tc>
        <w:tc>
          <w:tcPr>
            <w:tcW w:w="3407" w:type="dxa"/>
          </w:tcPr>
          <w:p w14:paraId="68261A8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methanol leaf extract Sustainability for mutagenic and antimutagenic potential through in vitro assays as a preliminary test to be supplemented with in vivo tests.</w:t>
            </w:r>
          </w:p>
        </w:tc>
        <w:tc>
          <w:tcPr>
            <w:tcW w:w="1137" w:type="dxa"/>
            <w:gridSpan w:val="2"/>
          </w:tcPr>
          <w:p w14:paraId="18D50C4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alaysia</w:t>
            </w:r>
          </w:p>
        </w:tc>
      </w:tr>
      <w:tr w:rsidR="00BE5011" w:rsidRPr="00253F71" w14:paraId="0A4FB135" w14:textId="77777777" w:rsidTr="0071126D">
        <w:trPr>
          <w:trHeight w:val="317"/>
        </w:trPr>
        <w:tc>
          <w:tcPr>
            <w:tcW w:w="567" w:type="dxa"/>
          </w:tcPr>
          <w:p w14:paraId="0A7D93B4"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9.</w:t>
            </w:r>
          </w:p>
        </w:tc>
        <w:tc>
          <w:tcPr>
            <w:tcW w:w="1559" w:type="dxa"/>
          </w:tcPr>
          <w:p w14:paraId="0E9816F1" w14:textId="3F4FC811"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da2c16a4-ef74-450a-8bbb-ea4eb5ce1eea","http://www.mendeley.com/documents/?uuid=762024c2-6e39-4c24-bce4-f9a789d88cdf"]}],"mendeley":{"formattedCitation":"(Zhang et al., 2016)","plainTextFormattedCitation":"(Zhang et al., 2016)","previouslyFormattedCitation":"(Zhang et al.,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Zhang et al., 2016)</w:t>
            </w:r>
            <w:r w:rsidRPr="00253F71">
              <w:rPr>
                <w:rFonts w:ascii="Times New Roman" w:hAnsi="Times New Roman" w:cs="Times New Roman"/>
              </w:rPr>
              <w:fldChar w:fldCharType="end"/>
            </w:r>
          </w:p>
        </w:tc>
        <w:tc>
          <w:tcPr>
            <w:tcW w:w="2977" w:type="dxa"/>
          </w:tcPr>
          <w:p w14:paraId="7BB4D80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valuating the combined effect of nutmeg oil on inflammation and pain. </w:t>
            </w:r>
          </w:p>
        </w:tc>
        <w:tc>
          <w:tcPr>
            <w:tcW w:w="3261" w:type="dxa"/>
          </w:tcPr>
          <w:p w14:paraId="63D001B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rough the induction of CFA injection, allodynia and heat hyperalgesia in rats showed that nutmeg oil has the potential to reduce joint swelling and allow nutmeg oil to be a potent chronic, inflammatory, and pain reliever. </w:t>
            </w:r>
          </w:p>
        </w:tc>
        <w:tc>
          <w:tcPr>
            <w:tcW w:w="1270" w:type="dxa"/>
          </w:tcPr>
          <w:p w14:paraId="3DDDE76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oil from</w:t>
            </w:r>
          </w:p>
          <w:p w14:paraId="050316D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ried seeds of nutmeg</w:t>
            </w:r>
          </w:p>
        </w:tc>
        <w:tc>
          <w:tcPr>
            <w:tcW w:w="3407" w:type="dxa"/>
          </w:tcPr>
          <w:p w14:paraId="628EEC7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 mouse inflammatory pain model was used in this study, and three different evaluation methods have been introduced to test the anti-inflammatory and analgesic effects of nutmeg oil.</w:t>
            </w:r>
          </w:p>
        </w:tc>
        <w:tc>
          <w:tcPr>
            <w:tcW w:w="1137" w:type="dxa"/>
            <w:gridSpan w:val="2"/>
          </w:tcPr>
          <w:p w14:paraId="2012BFA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544E1134" w14:textId="77777777" w:rsidTr="0071126D">
        <w:trPr>
          <w:trHeight w:val="317"/>
        </w:trPr>
        <w:tc>
          <w:tcPr>
            <w:tcW w:w="567" w:type="dxa"/>
          </w:tcPr>
          <w:p w14:paraId="2E4DE691"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0.</w:t>
            </w:r>
          </w:p>
        </w:tc>
        <w:tc>
          <w:tcPr>
            <w:tcW w:w="1559" w:type="dxa"/>
          </w:tcPr>
          <w:p w14:paraId="7D9317DF" w14:textId="7C576A13"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55/2012/825362","ISSN":"1741427X","abstract":"Myristica fragrans Houtt is mostly cultivated for spices in Penang Island, Malaysia. The ethyl acetate and ethanol extracts of flesh, mace and seed of Myristica fragrans was evaluated the bactericidal potential against three Gram-positive cariogenic bacteria (Streptococcus mutans ATCC 25175, Streptococcus mitis ATCC 6249, and Streptococcus salivarius ATCC 13419) and three Gram-negative periodontopathic bacteria (Aggregatibacter actinomycetemcomitans ATCC 29522, Porphyromonas gingivalis ATCC 33277, and Fusobacterium nucleatum ATCC 25586). Antibacterial activities of the extracts was determined by twofold serial microdilution, with minimum inhibitory concentrations (MIC) ranging from 1.25 to 640 mg/mL and 0.075 to 40 mg/mL. The minimum bactericidal concentration (MBC) was obtained by subculturing method. Among all extracts tested, ethyl acetate extract of flesh has the highest significant inhibitory effects against Gram-positive and Gram-negative bacteria with mean MIC value ranging from 0.625 to 1. 25 ± 0. 00 (SD) mg/mL; P = 0. 017) and highest bactericidal effects at mean MBC value ranging from 0.625 mg/mL to 20 ± 0. 00 (SD) mg/mL. While for seed and mace of Myristica fragrans, their ethanol extracts exhibited good antibacterial activity against both groups of test pathogens compared to its ethyl acetate extracts. All of the extracts of Myristica fragrans did not show any antibacterial activities against Fusobacterium nucleatum ATCC 25586. Thus, our study showed the potential effect of ethyl acetate and ethanol extracts from flesh, seed and mace of Myristica fragrans to be new natural agent that can be incorporated in oral care products. Copyright © 2012 Zaleha Shafiei et al.","author":[{"dropping-particle":"","family":"Shafiei","given":"Zaleha","non-dropping-particle":"","parse-names":false,"suffix":""},{"dropping-particle":"","family":"Shuhairi","given":"Nadia Najwa","non-dropping-particle":"","parse-names":false,"suffix":""},{"dropping-particle":"","family":"Md Fazly Shah Yap","given":"Nordiyana","non-dropping-particle":"","parse-names":false,"suffix":""},{"dropping-particle":"","family":"Harry Sibungkil","given":"Carrie Anne","non-dropping-particle":"","parse-names":false,"suffix":""},{"dropping-particle":"","family":"Latip","given":"Jalifah","non-dropping-particle":"","parse-names":false,"suffix":""}],"container-title":"Evidence-based Complementary and Alternative Medicine","id":"ITEM-1","issued":{"date-parts":[["2012"]]},"page":"825362,","title":"Antibacterial activity of Myristica fragrans against oral pathogens","type":"article-journal"},"uris":["http://www.mendeley.com/documents/?uuid=815b75a0-7ca7-407f-a1c8-0c82a1744075"]}],"mendeley":{"formattedCitation":"(Shafiei et al., 2012)","plainTextFormattedCitation":"(Shafiei et al., 2012)","previouslyFormattedCitation":"(Shafiei et al., 201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Shafiei et al., 2012)</w:t>
            </w:r>
            <w:r w:rsidRPr="00253F71">
              <w:rPr>
                <w:rFonts w:ascii="Times New Roman" w:hAnsi="Times New Roman" w:cs="Times New Roman"/>
              </w:rPr>
              <w:fldChar w:fldCharType="end"/>
            </w:r>
          </w:p>
        </w:tc>
        <w:tc>
          <w:tcPr>
            <w:tcW w:w="2977" w:type="dxa"/>
          </w:tcPr>
          <w:p w14:paraId="0F07C5F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nvestigating the antimicrobial activity of ethyl acetate and ethanol extracts of nutmeg flesh, seeds, and mace against Gram-positive and Gram-</w:t>
            </w:r>
            <w:r w:rsidRPr="00253F71">
              <w:rPr>
                <w:rFonts w:ascii="Times New Roman" w:hAnsi="Times New Roman" w:cs="Times New Roman"/>
              </w:rPr>
              <w:lastRenderedPageBreak/>
              <w:t>negative oral pathogenic bacteria.</w:t>
            </w:r>
          </w:p>
        </w:tc>
        <w:tc>
          <w:tcPr>
            <w:tcW w:w="3261" w:type="dxa"/>
          </w:tcPr>
          <w:p w14:paraId="38435E0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 xml:space="preserve">Demonstrate the potential effect of ethyl acetate and ethanol extracts from meat, seeds, and mace Nutmeg as a new natural </w:t>
            </w:r>
            <w:r w:rsidRPr="00253F71">
              <w:rPr>
                <w:rFonts w:ascii="Times New Roman" w:hAnsi="Times New Roman" w:cs="Times New Roman"/>
              </w:rPr>
              <w:lastRenderedPageBreak/>
              <w:t>agent incorporated in oral care products.</w:t>
            </w:r>
          </w:p>
        </w:tc>
        <w:tc>
          <w:tcPr>
            <w:tcW w:w="1270" w:type="dxa"/>
          </w:tcPr>
          <w:p w14:paraId="0B7B8B6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The fresh flesh, mace, and seed of the nutmeg</w:t>
            </w:r>
          </w:p>
        </w:tc>
        <w:tc>
          <w:tcPr>
            <w:tcW w:w="3407" w:type="dxa"/>
          </w:tcPr>
          <w:p w14:paraId="1D9F221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Potential antibacterial activity of crude extracts. Hence reference strains were used instead of clinical isolates to investigate the </w:t>
            </w:r>
            <w:r w:rsidRPr="00253F71">
              <w:rPr>
                <w:rFonts w:ascii="Times New Roman" w:hAnsi="Times New Roman" w:cs="Times New Roman"/>
              </w:rPr>
              <w:lastRenderedPageBreak/>
              <w:t xml:space="preserve">antibacterial activity of the tested extracts. </w:t>
            </w:r>
          </w:p>
        </w:tc>
        <w:tc>
          <w:tcPr>
            <w:tcW w:w="1137" w:type="dxa"/>
            <w:gridSpan w:val="2"/>
          </w:tcPr>
          <w:p w14:paraId="7CEABC7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Malaysia</w:t>
            </w:r>
          </w:p>
        </w:tc>
      </w:tr>
      <w:tr w:rsidR="00BE5011" w:rsidRPr="00253F71" w14:paraId="6BA758F2" w14:textId="77777777" w:rsidTr="0071126D">
        <w:trPr>
          <w:trHeight w:val="317"/>
        </w:trPr>
        <w:tc>
          <w:tcPr>
            <w:tcW w:w="567" w:type="dxa"/>
          </w:tcPr>
          <w:p w14:paraId="51F6D33A"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1.</w:t>
            </w:r>
          </w:p>
        </w:tc>
        <w:tc>
          <w:tcPr>
            <w:tcW w:w="1559" w:type="dxa"/>
          </w:tcPr>
          <w:p w14:paraId="05124206" w14:textId="513BD70A"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EC6760">
              <w:rPr>
                <w:rFonts w:ascii="Times New Roman" w:hAnsi="Times New Roman" w:cs="Times New Roman"/>
              </w:rPr>
              <w:instrText>ADDIN CSL_CITATION {"citationItems":[{"id":"ITEM-1","itemData":{"DOI":"10.4103/jips.jips","author":[{"dropping-particle":"","family":"Iyer","given":"Meenakshi","non-dropping-particle":"","parse-names":false,"suffix":""},{"dropping-particle":"","family":"Gujjari","given":"Anil Kumar","non-dropping-particle":"","parse-names":false,"suffix":""},{"dropping-particle":"","family":"Gowda","given":"Vishakante","non-dropping-particle":"","parse-names":false,"suffix":""},{"dropping-particle":"","family":"Angadi","given":"Shridhar","non-dropping-particle":"","parse-names":false,"suffix":""}],"container-title":"Journal of Indian Prosthodontic Society","id":"ITEM-1","issue":"3","issued":{"date-parts":[["2017"]]},"page":"267–272","title":"Antifungal response of oral ‑ associated candidal reference strains ( American Type Culture Collection ) by supercritical fluid extract of nutmeg seeds for geriatric denture wearers : An in vitro screening study","type":"article-journal","volume":"17"},"uris":["http://www.mendeley.com/documents/?uuid=b3ec8cf2-75d7-4317-9335-c26045562f2a","http://www.mendeley.com/documents/?uuid=73c5c70e-4418-4a16-b828-7b17a1c08a44"]}],"mendeley":{"formattedCitation":"(Iyer et al., 2017)","plainTextFormattedCitation":"(Iyer et al., 2017)","previouslyFormattedCitation":"(Iyer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Iyer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287B8D8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o investigate the antifungal activity of nutmeg seed supercritical fluid extract against </w:t>
            </w:r>
            <w:r w:rsidRPr="00253F71">
              <w:rPr>
                <w:rFonts w:ascii="Times New Roman" w:hAnsi="Times New Roman" w:cs="Times New Roman"/>
                <w:i/>
                <w:iCs/>
              </w:rPr>
              <w:t>Candida albicans</w:t>
            </w:r>
            <w:r w:rsidRPr="00253F71">
              <w:rPr>
                <w:rFonts w:ascii="Times New Roman" w:hAnsi="Times New Roman" w:cs="Times New Roman"/>
              </w:rPr>
              <w:t xml:space="preserve"> species.</w:t>
            </w:r>
          </w:p>
        </w:tc>
        <w:tc>
          <w:tcPr>
            <w:tcW w:w="3261" w:type="dxa"/>
          </w:tcPr>
          <w:p w14:paraId="26F0B04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e high bioactivity of nutmeg against fungal pathogens could be a great potential for potent antifungal molecules. </w:t>
            </w:r>
          </w:p>
        </w:tc>
        <w:tc>
          <w:tcPr>
            <w:tcW w:w="1270" w:type="dxa"/>
          </w:tcPr>
          <w:p w14:paraId="7AA898B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seeds</w:t>
            </w:r>
          </w:p>
        </w:tc>
        <w:tc>
          <w:tcPr>
            <w:tcW w:w="3407" w:type="dxa"/>
          </w:tcPr>
          <w:p w14:paraId="30F8AD4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Research confirms that plant products such as nutmeg can interfere with the growth and metabolism of Candida albicans, so it can be a strong candidate for antifungal molecules.</w:t>
            </w:r>
          </w:p>
        </w:tc>
        <w:tc>
          <w:tcPr>
            <w:tcW w:w="1137" w:type="dxa"/>
            <w:gridSpan w:val="2"/>
          </w:tcPr>
          <w:p w14:paraId="4F1B76B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ndia</w:t>
            </w:r>
          </w:p>
        </w:tc>
      </w:tr>
      <w:tr w:rsidR="00BE5011" w:rsidRPr="00253F71" w14:paraId="21B1D1BF" w14:textId="77777777" w:rsidTr="0071126D">
        <w:trPr>
          <w:trHeight w:val="317"/>
        </w:trPr>
        <w:tc>
          <w:tcPr>
            <w:tcW w:w="567" w:type="dxa"/>
          </w:tcPr>
          <w:p w14:paraId="0E0C3AC5"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2.</w:t>
            </w:r>
          </w:p>
        </w:tc>
        <w:tc>
          <w:tcPr>
            <w:tcW w:w="1559" w:type="dxa"/>
          </w:tcPr>
          <w:p w14:paraId="06375EFA" w14:textId="5EFEC944"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https:// doi.org/10.3390/ molecules26247709","abstract":"In the present study, mace-mediated silver nanoparticles (mace-AgNPs) were synthesized, characterized, and evaluated against an array of pathogenic microorganisms. Mace, the arils of Myristica fragrans, are a rich source of several bioactive compounds, including polyphenols and aromatic compounds. During nano synthesis, the bioactive compounds in mace aqueous extracts serve as excellent bio reductants, stabilizers, and capping agents. The UV-VIS spectroscopy of the synthesized NPs showed an intense and broad SPR absorption peak at 456 nm. Dynamic light scattering (DLS) analysis showed the size with a Z average of 50 nm, while transmission electron microscopy (TEM) studies depicted the round shape and small size of the NPs, which ranged between 5–28 nm. The peaks related to important functional groups, such as phenols, alcohols, carbonyl groups, amides, alkanes and alkenes, were obtained on a Fourier-transform infrared spectroscopy (FTIR) spectrum. The peak at 3 keV on the energy dispersive X-ray spectrum (EDX) validated the presence of silver (Ag). Mace-silver nanoparticles exhibited potent antifungal and antibacterial activity against several pathogenic microorganisms. Additionally, the synthesized mace-AgNPs displayed an excellent cytotoxic effect against the human cervical cancer cell line. The mace-AgNPs demonstrated robust antibacterial, antifungal, and cytotoxic activity, indicating that the mace-AgNPs might be used in the agrochemical industry, pharmaceutical industry, and biomedical applications. However, future studies to understand its mode of action are needed.","author":[{"dropping-particle":"","family":"Rizwana","given":"Humaira","non-dropping-particle":"","parse-names":false,"suffix":""},{"dropping-particle":"","family":"Bokahri","given":"Najat A.","non-dropping-particle":"","parse-names":false,"suffix":""},{"dropping-particle":"","family":"Alkhattaf","given":"Fatimah S.","non-dropping-particle":"","parse-names":false,"suffix":""},{"dropping-particle":"","family":"Albasher","given":"Gadah","non-dropping-particle":"","parse-names":false,"suffix":""},{"dropping-particle":"","family":"Aldehaish","given":"Horiah A.","non-dropping-particle":"","parse-names":false,"suffix":""}],"container-title":"Journal of Molecules","id":"ITEM-1","issued":{"date-parts":[["2021"]]},"title":"Antifungal, Antibacterial, and Cytotoxic Activities of Silver Nanoparticles Synthesized from Aqueous Extracts of Mace-Arils of Myristica fragrans","type":"article-journal"},"uris":["http://www.mendeley.com/documents/?uuid=93b288b3-ef48-4071-a4ee-fcf7a99e18e3","http://www.mendeley.com/documents/?uuid=5881ea1b-c6c6-4f8b-9860-34e2a24e2de0"]}],"mendeley":{"formattedCitation":"(Rizwana et al., 2021)","plainTextFormattedCitation":"(Rizwana et al., 2021)","previouslyFormattedCitation":"(Rizwana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Rizwana et al., 2021)</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543544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Synthesized green silver nanoparticles using Nutmeg aril and evaluated their cytotoxic and antimicrobial activity against various pathogenic microorganisms.</w:t>
            </w:r>
          </w:p>
        </w:tc>
        <w:tc>
          <w:tcPr>
            <w:tcW w:w="3261" w:type="dxa"/>
          </w:tcPr>
          <w:p w14:paraId="53049E6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ntibacterial, antifungal, and cytotoxic activities are present in mace-AgNPs.</w:t>
            </w:r>
          </w:p>
        </w:tc>
        <w:tc>
          <w:tcPr>
            <w:tcW w:w="1270" w:type="dxa"/>
          </w:tcPr>
          <w:p w14:paraId="733EA0C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ace and arillus of</w:t>
            </w:r>
          </w:p>
          <w:p w14:paraId="44A9C7D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w:t>
            </w:r>
          </w:p>
        </w:tc>
        <w:tc>
          <w:tcPr>
            <w:tcW w:w="3407" w:type="dxa"/>
          </w:tcPr>
          <w:p w14:paraId="4064076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ntifungal and antibacterial activity of silver nanoparticles synthesized from nutmeg arillus and mace extract.</w:t>
            </w:r>
          </w:p>
        </w:tc>
        <w:tc>
          <w:tcPr>
            <w:tcW w:w="1137" w:type="dxa"/>
            <w:gridSpan w:val="2"/>
          </w:tcPr>
          <w:p w14:paraId="587BD54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UAE  </w:t>
            </w:r>
          </w:p>
        </w:tc>
      </w:tr>
      <w:tr w:rsidR="00BE5011" w:rsidRPr="00253F71" w14:paraId="58AAF2F3" w14:textId="77777777" w:rsidTr="0071126D">
        <w:trPr>
          <w:trHeight w:val="317"/>
        </w:trPr>
        <w:tc>
          <w:tcPr>
            <w:tcW w:w="567" w:type="dxa"/>
          </w:tcPr>
          <w:p w14:paraId="3DC854C5"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3.</w:t>
            </w:r>
          </w:p>
        </w:tc>
        <w:tc>
          <w:tcPr>
            <w:tcW w:w="1559" w:type="dxa"/>
          </w:tcPr>
          <w:p w14:paraId="4968CEE0" w14:textId="1C8DA128"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d2bb6864-61ce-470f-ad7e-0b35e7d050eb","http://www.mendeley.com/documents/?uuid=b5f36f7d-a9cb-43eb-a8ea-1b253a0798dc"]}],"mendeley":{"formattedCitation":"(Hoda et al., 2020)","plainTextFormattedCitation":"(Hoda et al., 2020)","previouslyFormattedCitation":"(Hoda et al., 2020)"},"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Hoda et al., 2020)</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54D541E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xplored the anti-melanogenic effects of nutmeg extract on </w:t>
            </w:r>
            <w:r w:rsidRPr="00253F71">
              <w:rPr>
                <w:rFonts w:ascii="Times New Roman" w:hAnsi="Times New Roman" w:cs="Times New Roman"/>
                <w:i/>
                <w:iCs/>
              </w:rPr>
              <w:t>Aspergillus Fumigatus</w:t>
            </w:r>
            <w:r w:rsidRPr="00253F71">
              <w:rPr>
                <w:rFonts w:ascii="Times New Roman" w:hAnsi="Times New Roman" w:cs="Times New Roman"/>
              </w:rPr>
              <w:t>.</w:t>
            </w:r>
          </w:p>
        </w:tc>
        <w:tc>
          <w:tcPr>
            <w:tcW w:w="3261" w:type="dxa"/>
          </w:tcPr>
          <w:p w14:paraId="144D8B7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Nutmeg extract combined with available antifungal drugs can increase the therapeutic efficacy of patients with </w:t>
            </w:r>
            <w:r w:rsidRPr="00253F71">
              <w:rPr>
                <w:rFonts w:ascii="Times New Roman" w:hAnsi="Times New Roman" w:cs="Times New Roman"/>
                <w:i/>
                <w:iCs/>
              </w:rPr>
              <w:t>Aspergillus fumigatus</w:t>
            </w:r>
            <w:r w:rsidRPr="00253F71">
              <w:rPr>
                <w:rFonts w:ascii="Times New Roman" w:hAnsi="Times New Roman" w:cs="Times New Roman"/>
              </w:rPr>
              <w:t xml:space="preserve"> infection.</w:t>
            </w:r>
          </w:p>
        </w:tc>
        <w:tc>
          <w:tcPr>
            <w:tcW w:w="1270" w:type="dxa"/>
          </w:tcPr>
          <w:p w14:paraId="7DED151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nutmeg-dried spice</w:t>
            </w:r>
          </w:p>
        </w:tc>
        <w:tc>
          <w:tcPr>
            <w:tcW w:w="3407" w:type="dxa"/>
          </w:tcPr>
          <w:p w14:paraId="0B4E4B8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nhibiting DHN-melanin biosynthesis by inhibiting the PKSP gene/gene product can be considered a new drug target.</w:t>
            </w:r>
          </w:p>
        </w:tc>
        <w:tc>
          <w:tcPr>
            <w:tcW w:w="1137" w:type="dxa"/>
            <w:gridSpan w:val="2"/>
          </w:tcPr>
          <w:p w14:paraId="55B33FF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India </w:t>
            </w:r>
          </w:p>
        </w:tc>
      </w:tr>
      <w:tr w:rsidR="00BE5011" w:rsidRPr="00253F71" w14:paraId="2FE24B4F" w14:textId="77777777" w:rsidTr="0071126D">
        <w:trPr>
          <w:trHeight w:val="317"/>
        </w:trPr>
        <w:tc>
          <w:tcPr>
            <w:tcW w:w="567" w:type="dxa"/>
          </w:tcPr>
          <w:p w14:paraId="313741E6"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4.</w:t>
            </w:r>
          </w:p>
        </w:tc>
        <w:tc>
          <w:tcPr>
            <w:tcW w:w="1559" w:type="dxa"/>
          </w:tcPr>
          <w:p w14:paraId="2FE7E46E" w14:textId="1CAB6D69"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55/2020/7576818","abstract":"The aril (mace) of Myristica fragrans, known as Dok-Chan, is a spice that has long been used for treating stomach discomfort, peptic ulcer, and nausea. It is an ingredient in many remedies in Thai traditional medicine, e.g., Ya-Hom-Thep-Bha-Jit, Ya-Hom-Nao-Wa-Kot, and Ya-That-Bun-Job, which are used to treat dyspepsia and other gastrointestinal tract symptoms. The aqueous and ethanolic extracts of mace were used for all tests. Anti-H. pylori activities were determined by the disc diffusion method and agar dilution. Anti-inflammatory activity was determined by the LPS-induced nitric oxide (NO) inhibition in a RAW264.7 cell line, and cytotoxicity was determined against gastric cancer cell lines (Kato III) using the sulphorhodamine B (SRB) assay. The DPPH radical scavenging and ABTS radical cation decolorization assays were used to determine the antioxidant activities. The result found that the ethanolic extract of mace exhibited antimicrobial activity against H. pylori ATCC 43504 and six clinical strains with MIC values of 125&amp;#x2013;250&amp;#x2009;&amp;#x3bc;g/ml. The aqueous extract MICs against H. pylori ATCC reference strain and six clinical strains were 500&amp;#x2009;&amp;#x3bc;g/ml compared with 0.5&amp;#x2009;&amp;#x3bc;g/ml for the positive control, clarithromycin. The inhibitory effect of LPS-induced NO release and cytotoxic activity of the ethanolic extract had IC50 values of 82.19&amp;#x2009;&amp;#x3bc;g/ml and 26.06&amp;#x2009;&amp;#x3bc;g/ml, respectively, and the EC50 values for the DPPH and ABTS antioxidant assays were 13.41&amp;#x2009;&amp;#x3bc;g/ml and 12.44&amp;#x2009;&amp;#x3bc;g/ml, respectively. The mace extract also had anticancer properties. In conclusion, the ethanolic mace extract had anti-H. pylori, anti-inflammatory, antioxidant, and anticancer activities. These data support further preclinical and clinical investigation to see if the mace extract could have a role in treating patients with dyspepsia, peptic ulcers, and possibly gastric cancer.","author":[{"dropping-particle":"","family":"Suthisamphat","given":"Naranpraphai","non-dropping-particle":"","parse-names":false,"suffix":""},{"dropping-particle":"","family":"Dechayont","given":"Bhanuz","non-dropping-particle":"","parse-names":false,"suffix":""},{"dropping-particle":"","family":"Phuaklee","given":"Pathompong","non-dropping-particle":"","parse-names":false,"suffix":""},{"dropping-particle":"","family":"Prajuabjinda","given":"Onmanee","non-dropping-particle":"","parse-names":false,"suffix":""},{"dropping-particle":"","family":"Vilaichone","given":"Ratha-korn","non-dropping-particle":"","parse-names":false,"suffix":""},{"dropping-particle":"","family":"Itharat","given":"Arunporn","non-dropping-particle":"","parse-names":false,"suffix":""},{"dropping-particle":"","family":"Mokmued","given":"Khwanchanok","non-dropping-particle":"","parse-names":false,"suffix":""},{"dropping-particle":"","family":"Prommee","given":"Nuntika","non-dropping-particle":"","parse-names":false,"suffix":""}],"container-title":"Evidence-Based Complementary and Alternative Medicine","id":"ITEM-1","issued":{"date-parts":[["2020"]]},"publisher":"Hindawi","title":"Anti-Helicobacter pylori, Anti-Inflammatory, Cytotoxic, and Antioxidant Activities of Mace Extracts from Myristica fragrans","type":"article-journal"},"uris":["http://www.mendeley.com/documents/?uuid=e7a67bcb-6c52-4b5f-8c7e-2feb985afd62","http://www.mendeley.com/documents/?uuid=6488cba6-bb9c-4f06-a36c-a8062e7353d8"]}],"mendeley":{"formattedCitation":"(Suthisamphat et al., 2020)","plainTextFormattedCitation":"(Suthisamphat et al., 2020)","previouslyFormattedCitation":"(Suthisamphat et al., 2020)"},"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lang w:eastAsia="ko-KR"/>
              </w:rPr>
              <w:t>(Suthisamphat et al., 2020)</w:t>
            </w:r>
            <w:r w:rsidRPr="00253F71">
              <w:rPr>
                <w:rFonts w:ascii="Times New Roman" w:hAnsi="Times New Roman" w:cs="Times New Roman"/>
              </w:rPr>
              <w:fldChar w:fldCharType="end"/>
            </w:r>
            <w:r w:rsidRPr="00253F71">
              <w:rPr>
                <w:rFonts w:ascii="Times New Roman" w:hAnsi="Times New Roman" w:cs="Times New Roman"/>
                <w:lang w:eastAsia="ko-KR"/>
              </w:rPr>
              <w:t xml:space="preserve"> </w:t>
            </w:r>
          </w:p>
        </w:tc>
        <w:tc>
          <w:tcPr>
            <w:tcW w:w="2977" w:type="dxa"/>
          </w:tcPr>
          <w:p w14:paraId="6E331B90" w14:textId="77777777"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lang w:eastAsia="ko-KR"/>
              </w:rPr>
              <w:t>Further analyze the pharmacological activity of mace nutmeg.</w:t>
            </w:r>
          </w:p>
        </w:tc>
        <w:tc>
          <w:tcPr>
            <w:tcW w:w="3261" w:type="dxa"/>
          </w:tcPr>
          <w:p w14:paraId="39B547B8" w14:textId="77777777"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lang w:eastAsia="ko-KR"/>
              </w:rPr>
              <w:t>The ethanolic mace extract has anti-H. Pylori, anti-inflammatory, antioxidant, and anticancer activities.</w:t>
            </w:r>
          </w:p>
        </w:tc>
        <w:tc>
          <w:tcPr>
            <w:tcW w:w="1270" w:type="dxa"/>
          </w:tcPr>
          <w:p w14:paraId="7A8D209A" w14:textId="77777777"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lang w:eastAsia="ko-KR"/>
              </w:rPr>
              <w:t>Dried arils of Nutmeg (Mace)</w:t>
            </w:r>
          </w:p>
        </w:tc>
        <w:tc>
          <w:tcPr>
            <w:tcW w:w="3407" w:type="dxa"/>
          </w:tcPr>
          <w:p w14:paraId="1328AE15" w14:textId="77777777"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lang w:eastAsia="ko-KR"/>
              </w:rPr>
              <w:t>Research supports the use of mace nutmeg in gastrointestinal medicine, but the synergistic effect of the herbal combination must be considered.</w:t>
            </w:r>
          </w:p>
        </w:tc>
        <w:tc>
          <w:tcPr>
            <w:tcW w:w="1137" w:type="dxa"/>
            <w:gridSpan w:val="2"/>
          </w:tcPr>
          <w:p w14:paraId="1AAB121B" w14:textId="77777777"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lang w:eastAsia="ko-KR"/>
              </w:rPr>
              <w:t>Thailand</w:t>
            </w:r>
          </w:p>
        </w:tc>
      </w:tr>
      <w:tr w:rsidR="00BE5011" w:rsidRPr="00253F71" w14:paraId="5C5DAFF3" w14:textId="77777777" w:rsidTr="0071126D">
        <w:trPr>
          <w:trHeight w:val="763"/>
        </w:trPr>
        <w:tc>
          <w:tcPr>
            <w:tcW w:w="567" w:type="dxa"/>
          </w:tcPr>
          <w:p w14:paraId="176FE3B4" w14:textId="77777777" w:rsidR="00BE5011" w:rsidRPr="00253F71" w:rsidRDefault="00BE5011" w:rsidP="0071126D">
            <w:pPr>
              <w:tabs>
                <w:tab w:val="center" w:pos="4135"/>
              </w:tabs>
              <w:jc w:val="center"/>
              <w:rPr>
                <w:rFonts w:ascii="Times New Roman" w:hAnsi="Times New Roman" w:cs="Times New Roman"/>
                <w:lang w:eastAsia="ko-KR"/>
              </w:rPr>
            </w:pPr>
            <w:r w:rsidRPr="00253F71">
              <w:rPr>
                <w:rFonts w:ascii="Times New Roman" w:hAnsi="Times New Roman" w:cs="Times New Roman"/>
                <w:lang w:eastAsia="ko-KR"/>
              </w:rPr>
              <w:t>15.</w:t>
            </w:r>
          </w:p>
        </w:tc>
        <w:tc>
          <w:tcPr>
            <w:tcW w:w="1559" w:type="dxa"/>
          </w:tcPr>
          <w:p w14:paraId="3A7F273D" w14:textId="2157B2F4"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lang w:eastAsia="ko-KR"/>
              </w:rPr>
              <w:instrText>ADDIN CSL_CITATION {"citationItems":[{"id":"ITEM-1","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1","issue":"1","issued":{"date-parts":[["2019"]]},"page":"511-520","title":"Limonene, the compound in essential oil of nutmeg displayed antioxidant effect in sunflower oil during the deep-frying of Chinese Maye","type":"article-journal","volume":"8"},"uris":["http://www.mendeley.com/documents/?uuid=98deaebe-9c3c-483b-9dcb-11c3ac5353f6","http://www.mendeley.com/documents/?uuid=7a77265f-9532-482a-b946-13ff3b2a3604"]}],"mendeley":{"formattedCitation":"(Wang et al., 2019)","plainTextFormattedCitation":"(Wang et al., 2019)","previouslyFormattedCitation":"(Wang et al., 2019)"},"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Wang et al., 2019)</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3B11278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Explore the antioxidant potential of nutmeg essential oil against sunflower oil.</w:t>
            </w:r>
          </w:p>
        </w:tc>
        <w:tc>
          <w:tcPr>
            <w:tcW w:w="3261" w:type="dxa"/>
          </w:tcPr>
          <w:p w14:paraId="1C253943" w14:textId="77777777" w:rsidR="00BE5011" w:rsidRPr="00253F71" w:rsidRDefault="00BE5011" w:rsidP="0071126D">
            <w:pPr>
              <w:tabs>
                <w:tab w:val="center" w:pos="4135"/>
              </w:tabs>
              <w:rPr>
                <w:rFonts w:ascii="Times New Roman" w:hAnsi="Times New Roman" w:cs="Times New Roman"/>
              </w:rPr>
            </w:pPr>
            <w:r>
              <w:rPr>
                <w:rFonts w:ascii="Times New Roman" w:hAnsi="Times New Roman" w:cs="Times New Roman"/>
              </w:rPr>
              <w:t>Three active compounds from nutmeg essential oil were identified using antioxidant activity-guided fractionation</w:t>
            </w:r>
            <w:r w:rsidRPr="00253F71">
              <w:rPr>
                <w:rFonts w:ascii="Times New Roman" w:hAnsi="Times New Roman" w:cs="Times New Roman"/>
              </w:rPr>
              <w:t>, including limonene, terpinolene, and geranyl acetate.</w:t>
            </w:r>
          </w:p>
        </w:tc>
        <w:tc>
          <w:tcPr>
            <w:tcW w:w="1270" w:type="dxa"/>
          </w:tcPr>
          <w:p w14:paraId="5B12780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nuts of nutmeg</w:t>
            </w:r>
          </w:p>
        </w:tc>
        <w:tc>
          <w:tcPr>
            <w:tcW w:w="3407" w:type="dxa"/>
          </w:tcPr>
          <w:p w14:paraId="6E94C48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Limonene from nutmeg essential oil is used as an antioxidant and has proven to have oxidative stability and a unique taste.</w:t>
            </w:r>
          </w:p>
        </w:tc>
        <w:tc>
          <w:tcPr>
            <w:tcW w:w="1137" w:type="dxa"/>
            <w:gridSpan w:val="2"/>
          </w:tcPr>
          <w:p w14:paraId="5C44F45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0F0C71D6" w14:textId="77777777" w:rsidTr="0071126D">
        <w:trPr>
          <w:gridAfter w:val="1"/>
          <w:wAfter w:w="14" w:type="dxa"/>
          <w:trHeight w:val="354"/>
        </w:trPr>
        <w:tc>
          <w:tcPr>
            <w:tcW w:w="14164" w:type="dxa"/>
            <w:gridSpan w:val="7"/>
            <w:shd w:val="clear" w:color="auto" w:fill="F2F2F2" w:themeFill="background1" w:themeFillShade="F2"/>
          </w:tcPr>
          <w:p w14:paraId="1133E608" w14:textId="77777777" w:rsidR="00BE5011" w:rsidRPr="00253F71" w:rsidRDefault="00BE5011" w:rsidP="0071126D">
            <w:pPr>
              <w:tabs>
                <w:tab w:val="center" w:pos="4135"/>
              </w:tabs>
              <w:spacing w:line="240" w:lineRule="auto"/>
              <w:jc w:val="center"/>
              <w:rPr>
                <w:rFonts w:ascii="Times New Roman" w:hAnsi="Times New Roman" w:cs="Times New Roman"/>
                <w:b/>
                <w:bCs/>
              </w:rPr>
            </w:pPr>
            <w:r w:rsidRPr="00253F71">
              <w:rPr>
                <w:rFonts w:ascii="Times New Roman" w:hAnsi="Times New Roman" w:cs="Times New Roman"/>
                <w:b/>
                <w:bCs/>
              </w:rPr>
              <w:t>Phytochemical</w:t>
            </w:r>
          </w:p>
        </w:tc>
      </w:tr>
      <w:tr w:rsidR="00BE5011" w:rsidRPr="00253F71" w14:paraId="3F67F54D" w14:textId="77777777" w:rsidTr="0071126D">
        <w:trPr>
          <w:trHeight w:val="301"/>
        </w:trPr>
        <w:tc>
          <w:tcPr>
            <w:tcW w:w="567" w:type="dxa"/>
          </w:tcPr>
          <w:p w14:paraId="6B77E9AB"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tcPr>
          <w:p w14:paraId="724C3789" w14:textId="1BAD10A1"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632BB2">
              <w:rPr>
                <w:rFonts w:ascii="Times New Roman" w:hAnsi="Times New Roman" w:cs="Times New Roman"/>
              </w:rPr>
              <w:instrText>ADDIN CSL_CITATION {"citationItems":[{"id":"ITEM-1","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1","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mp; El-Alfy, 2016)","plainTextFormattedCitation":"(Abourashed &amp; El-Alfy, 2016)","previouslyFormattedCitation":"(Abourashed &amp; El-Alfy, 2016)"},"properties":{"noteIndex":0},"schema":"https://github.com/citation-style-language/schema/raw/master/csl-citation.json"}</w:instrText>
            </w:r>
            <w:r w:rsidRPr="00253F71">
              <w:rPr>
                <w:rFonts w:ascii="Times New Roman" w:hAnsi="Times New Roman" w:cs="Times New Roman"/>
              </w:rPr>
              <w:fldChar w:fldCharType="separate"/>
            </w:r>
            <w:r w:rsidR="00632BB2" w:rsidRPr="00632BB2">
              <w:rPr>
                <w:rFonts w:ascii="Times New Roman" w:hAnsi="Times New Roman" w:cs="Times New Roman"/>
                <w:noProof/>
              </w:rPr>
              <w:t>(Abourashed &amp; El-Alfy, 2016)</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70FB6AB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Provides an overview of secondary metabolites isolated from nutmeg and mace seeds.</w:t>
            </w:r>
          </w:p>
        </w:tc>
        <w:tc>
          <w:tcPr>
            <w:tcW w:w="3261" w:type="dxa"/>
          </w:tcPr>
          <w:p w14:paraId="7839061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e traditional use of nutmeg in reducing gastrointestinal disorders, overcoming rheumatic </w:t>
            </w:r>
            <w:r w:rsidRPr="00253F71">
              <w:rPr>
                <w:rFonts w:ascii="Times New Roman" w:hAnsi="Times New Roman" w:cs="Times New Roman"/>
              </w:rPr>
              <w:lastRenderedPageBreak/>
              <w:t>pain, healing wounds and skin infections, and its use as a sedative agent.</w:t>
            </w:r>
          </w:p>
        </w:tc>
        <w:tc>
          <w:tcPr>
            <w:tcW w:w="1270" w:type="dxa"/>
          </w:tcPr>
          <w:p w14:paraId="3EAC12C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 xml:space="preserve">Kernel and mace of nutmeg </w:t>
            </w:r>
          </w:p>
        </w:tc>
        <w:tc>
          <w:tcPr>
            <w:tcW w:w="3407" w:type="dxa"/>
          </w:tcPr>
          <w:p w14:paraId="6A581A9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nalysis of extracts and pure compounds.</w:t>
            </w:r>
          </w:p>
        </w:tc>
        <w:tc>
          <w:tcPr>
            <w:tcW w:w="1137" w:type="dxa"/>
            <w:gridSpan w:val="2"/>
          </w:tcPr>
          <w:p w14:paraId="5101716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USA</w:t>
            </w:r>
          </w:p>
        </w:tc>
      </w:tr>
      <w:tr w:rsidR="00BE5011" w:rsidRPr="00253F71" w14:paraId="2CD1258B" w14:textId="77777777" w:rsidTr="0071126D">
        <w:trPr>
          <w:trHeight w:val="301"/>
        </w:trPr>
        <w:tc>
          <w:tcPr>
            <w:tcW w:w="567" w:type="dxa"/>
          </w:tcPr>
          <w:p w14:paraId="123A5B00"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 xml:space="preserve">2. </w:t>
            </w:r>
          </w:p>
        </w:tc>
        <w:tc>
          <w:tcPr>
            <w:tcW w:w="1559" w:type="dxa"/>
          </w:tcPr>
          <w:p w14:paraId="63C1C22D" w14:textId="32BC1898"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3056cb83-ce84-408d-ad64-f108aea05fba","http://www.mendeley.com/documents/?uuid=d195fffb-efb3-41d2-bc32-5065359340a1"]}],"mendeley":{"formattedCitation":"(El-Alfya et al., 2019)","plainTextFormattedCitation":"(El-Alfya et al., 2019)","previouslyFormattedCitation":"(El-Alfya et al., 2019)"},"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l-Alfya et al., 2019)</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B43148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dentify nutmeg compounds that interact indirectly with the endocannabinoid system.</w:t>
            </w:r>
          </w:p>
        </w:tc>
        <w:tc>
          <w:tcPr>
            <w:tcW w:w="3261" w:type="dxa"/>
          </w:tcPr>
          <w:p w14:paraId="7776A91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is study provides further evidence that nutmeg extract targets the endocannabinoid system indirectly by inhibiting the FAAH and MAGL enzymes.</w:t>
            </w:r>
          </w:p>
        </w:tc>
        <w:tc>
          <w:tcPr>
            <w:tcW w:w="1270" w:type="dxa"/>
          </w:tcPr>
          <w:p w14:paraId="1E42172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Whole nutmeg kernels</w:t>
            </w:r>
          </w:p>
        </w:tc>
        <w:tc>
          <w:tcPr>
            <w:tcW w:w="3407" w:type="dxa"/>
          </w:tcPr>
          <w:p w14:paraId="687FCCD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Characterizes FAAH inhibitory activity and offers a plausible explanation for nutmeg</w:t>
            </w:r>
            <w:r>
              <w:rPr>
                <w:rFonts w:ascii="Times New Roman" w:hAnsi="Times New Roman" w:cs="Times New Roman"/>
              </w:rPr>
              <w:t>’</w:t>
            </w:r>
            <w:r w:rsidRPr="00253F71">
              <w:rPr>
                <w:rFonts w:ascii="Times New Roman" w:hAnsi="Times New Roman" w:cs="Times New Roman"/>
              </w:rPr>
              <w:t>s longstanding reputation as an inferior cannabis substitute.</w:t>
            </w:r>
          </w:p>
        </w:tc>
        <w:tc>
          <w:tcPr>
            <w:tcW w:w="1137" w:type="dxa"/>
            <w:gridSpan w:val="2"/>
          </w:tcPr>
          <w:p w14:paraId="09E18C5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USA</w:t>
            </w:r>
          </w:p>
        </w:tc>
      </w:tr>
      <w:tr w:rsidR="00BE5011" w:rsidRPr="00253F71" w14:paraId="4328D949" w14:textId="77777777" w:rsidTr="0071126D">
        <w:trPr>
          <w:trHeight w:val="301"/>
        </w:trPr>
        <w:tc>
          <w:tcPr>
            <w:tcW w:w="567" w:type="dxa"/>
          </w:tcPr>
          <w:p w14:paraId="6E9A13B8"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3.</w:t>
            </w:r>
          </w:p>
        </w:tc>
        <w:tc>
          <w:tcPr>
            <w:tcW w:w="1559" w:type="dxa"/>
          </w:tcPr>
          <w:p w14:paraId="27F36BF6" w14:textId="4CFCD238"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1","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a8b806ae-19a0-47c1-96b6-c3c94919e134","http://www.mendeley.com/documents/?uuid=1d8e7484-a7b7-4796-9ca7-5f0a15cb6980"]}],"mendeley":{"formattedCitation":"(El-sayed et al., 2022)","plainTextFormattedCitation":"(El-sayed et al., 2022)","previouslyFormattedCitation":"(El-sayed et al., 202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l-sayed et al., 2022)</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4081886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o identify the chemical composition and bio-efficacy of essential oils (EOs) from </w:t>
            </w:r>
            <w:r w:rsidRPr="00253F71">
              <w:rPr>
                <w:rFonts w:ascii="Times New Roman" w:hAnsi="Times New Roman" w:cs="Times New Roman"/>
                <w:i/>
                <w:iCs/>
              </w:rPr>
              <w:t>Anethum graveolens, Thymus vulgaris,</w:t>
            </w:r>
            <w:r w:rsidRPr="00253F71">
              <w:rPr>
                <w:rFonts w:ascii="Times New Roman" w:hAnsi="Times New Roman" w:cs="Times New Roman"/>
              </w:rPr>
              <w:t xml:space="preserve"> and nutmeg.</w:t>
            </w:r>
          </w:p>
        </w:tc>
        <w:tc>
          <w:tcPr>
            <w:tcW w:w="3261" w:type="dxa"/>
          </w:tcPr>
          <w:p w14:paraId="445B58B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analysis of the chemical components of essential oils (EOs) using nutmeg showed that nutmeg showed good insecticidal activity, making it very attractive to be used as a potential source of natural protective agents.</w:t>
            </w:r>
          </w:p>
        </w:tc>
        <w:tc>
          <w:tcPr>
            <w:tcW w:w="1270" w:type="dxa"/>
          </w:tcPr>
          <w:p w14:paraId="7F67819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ried nuts of nutmeg</w:t>
            </w:r>
          </w:p>
        </w:tc>
        <w:tc>
          <w:tcPr>
            <w:tcW w:w="3407" w:type="dxa"/>
          </w:tcPr>
          <w:p w14:paraId="40E3ED5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Catatherizing EO and evaluating the bioefficacy of nutmeg against the main pest of adult insects </w:t>
            </w:r>
            <w:r w:rsidRPr="00253F71">
              <w:rPr>
                <w:rFonts w:ascii="Times New Roman" w:hAnsi="Times New Roman" w:cs="Times New Roman"/>
                <w:i/>
                <w:iCs/>
              </w:rPr>
              <w:t>Callosobruchus maculatus.</w:t>
            </w:r>
          </w:p>
        </w:tc>
        <w:tc>
          <w:tcPr>
            <w:tcW w:w="1137" w:type="dxa"/>
            <w:gridSpan w:val="2"/>
          </w:tcPr>
          <w:p w14:paraId="0314771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gypt </w:t>
            </w:r>
          </w:p>
        </w:tc>
      </w:tr>
      <w:tr w:rsidR="00BE5011" w:rsidRPr="00253F71" w14:paraId="00977232" w14:textId="77777777" w:rsidTr="0071126D">
        <w:trPr>
          <w:trHeight w:val="301"/>
        </w:trPr>
        <w:tc>
          <w:tcPr>
            <w:tcW w:w="567" w:type="dxa"/>
          </w:tcPr>
          <w:p w14:paraId="1124A702"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4.</w:t>
            </w:r>
          </w:p>
        </w:tc>
        <w:tc>
          <w:tcPr>
            <w:tcW w:w="1559" w:type="dxa"/>
          </w:tcPr>
          <w:p w14:paraId="4627A7E8" w14:textId="1B69EEC1"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0972060X.2012.10644019","author":[{"dropping-particle":"","family":"Piaru","given":"Suthagar Pillai","non-dropping-particle":"","parse-names":false,"suffix":""},{"dropping-particle":"","family":"Mahmud","given":"Roziahanim","non-dropping-particle":"","parse-names":false,"suffix":""},{"dropping-particle":"","family":"Ismail","given":"Sabariah","non-dropping-particle":"","parse-names":false,"suffix":""}],"container-title":"Journal of Essential Oil Bearing Plants","id":"ITEM-1","issued":{"date-parts":[["2013"]]},"title":"Studies on the Phytochemical Properties and Brine Shrimp Toxicity of Essential Oil Extracted from Myristica fragrans Houtt . ( Nutmeg )","type":"article-journal","volume":"5026"},"uris":["http://www.mendeley.com/documents/?uuid=0704d14d-b37b-46ec-8954-7adb553b5e05","http://www.mendeley.com/documents/?uuid=4b6bbfb3-5e5e-48ab-bc53-6c78783aad2b"]}],"mendeley":{"formattedCitation":"(Piaru et al., 2013)","plainTextFormattedCitation":"(Piaru et al., 2013)","previouslyFormattedCitation":"(Piaru et al., 2013)"},"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Piaru et al., 2013)</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7A61414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Knowing the nature of phytochemicals and their cytotoxic activity.</w:t>
            </w:r>
          </w:p>
        </w:tc>
        <w:tc>
          <w:tcPr>
            <w:tcW w:w="3261" w:type="dxa"/>
          </w:tcPr>
          <w:p w14:paraId="0011298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essential oil exhibits various phytochemical properties and low toxicity activity.</w:t>
            </w:r>
          </w:p>
        </w:tc>
        <w:tc>
          <w:tcPr>
            <w:tcW w:w="1270" w:type="dxa"/>
          </w:tcPr>
          <w:p w14:paraId="2D726AC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fresh fruits of the nutmeg</w:t>
            </w:r>
          </w:p>
        </w:tc>
        <w:tc>
          <w:tcPr>
            <w:tcW w:w="3407" w:type="dxa"/>
          </w:tcPr>
          <w:p w14:paraId="1976DBC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etermining the phytochemical properties and cytotoxicity of nutmeg oil obtained from the fruit parts by qualitative phytochemical screening methods and toxicity tests of brine shrimp.</w:t>
            </w:r>
          </w:p>
        </w:tc>
        <w:tc>
          <w:tcPr>
            <w:tcW w:w="1137" w:type="dxa"/>
            <w:gridSpan w:val="2"/>
          </w:tcPr>
          <w:p w14:paraId="7FDA9BC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alaysia</w:t>
            </w:r>
          </w:p>
        </w:tc>
      </w:tr>
      <w:tr w:rsidR="00BE5011" w:rsidRPr="00253F71" w14:paraId="759C2B55" w14:textId="77777777" w:rsidTr="0071126D">
        <w:trPr>
          <w:trHeight w:val="301"/>
        </w:trPr>
        <w:tc>
          <w:tcPr>
            <w:tcW w:w="567" w:type="dxa"/>
          </w:tcPr>
          <w:p w14:paraId="4D04AB86"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5.</w:t>
            </w:r>
          </w:p>
        </w:tc>
        <w:tc>
          <w:tcPr>
            <w:tcW w:w="1559" w:type="dxa"/>
          </w:tcPr>
          <w:p w14:paraId="473518D5" w14:textId="0CBB150D"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1","issued":{"date-parts":[["2016"]]},"title":"HPLC-Guided Isolation, Purification and Characterization of Phenylpropanoid and Phenolic Constituents of Nutmeg Kernel (Myristica fragrans)","type":"article-journal"},"uris":["http://www.mendeley.com/documents/?uuid=1882d1bd-d2a1-4a92-a6a9-d3cb8dfd03e4","http://www.mendeley.com/documents/?uuid=52b3e5be-d194-4f52-a993-e074b8167eb6"]}],"mendeley":{"formattedCitation":"(Chiu et al., 2016)","plainTextFormattedCitation":"(Chiu et al., 2016)","previouslyFormattedCitation":"(Chiu et al.,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Chiu et al., 2016)</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5B0690EC"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eveloped a reproducible procedure for preparing specific extracts and isolating the main phenolic constituents in nutmeg seeds.</w:t>
            </w:r>
          </w:p>
        </w:tc>
        <w:tc>
          <w:tcPr>
            <w:tcW w:w="3261" w:type="dxa"/>
          </w:tcPr>
          <w:p w14:paraId="25F29D0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availability of compounds in nutmeg allows the development of specific, accurate, and pharmacokinetic studies to have exciting potential.</w:t>
            </w:r>
          </w:p>
        </w:tc>
        <w:tc>
          <w:tcPr>
            <w:tcW w:w="1270" w:type="dxa"/>
          </w:tcPr>
          <w:p w14:paraId="677DFF1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Six nutmeg </w:t>
            </w:r>
          </w:p>
          <w:p w14:paraId="67AFD30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in the whole kernel or powdered </w:t>
            </w:r>
          </w:p>
        </w:tc>
        <w:tc>
          <w:tcPr>
            <w:tcW w:w="3407" w:type="dxa"/>
          </w:tcPr>
          <w:p w14:paraId="5F3F537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eveloped and optimized qualitative HPLC method to guide the isolation/purification process.</w:t>
            </w:r>
          </w:p>
        </w:tc>
        <w:tc>
          <w:tcPr>
            <w:tcW w:w="1137" w:type="dxa"/>
            <w:gridSpan w:val="2"/>
          </w:tcPr>
          <w:p w14:paraId="1B71BE3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USA </w:t>
            </w:r>
          </w:p>
        </w:tc>
      </w:tr>
      <w:tr w:rsidR="00BE5011" w:rsidRPr="00253F71" w14:paraId="7EAED98B" w14:textId="77777777" w:rsidTr="0071126D">
        <w:trPr>
          <w:gridAfter w:val="1"/>
          <w:wAfter w:w="14" w:type="dxa"/>
          <w:trHeight w:val="412"/>
        </w:trPr>
        <w:tc>
          <w:tcPr>
            <w:tcW w:w="14164" w:type="dxa"/>
            <w:gridSpan w:val="7"/>
            <w:shd w:val="clear" w:color="auto" w:fill="F2F2F2" w:themeFill="background1" w:themeFillShade="F2"/>
          </w:tcPr>
          <w:p w14:paraId="033761C8"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Toxicity</w:t>
            </w:r>
          </w:p>
        </w:tc>
      </w:tr>
      <w:tr w:rsidR="00BE5011" w:rsidRPr="00253F71" w14:paraId="230E8C6F" w14:textId="77777777" w:rsidTr="0071126D">
        <w:trPr>
          <w:trHeight w:val="301"/>
        </w:trPr>
        <w:tc>
          <w:tcPr>
            <w:tcW w:w="567" w:type="dxa"/>
          </w:tcPr>
          <w:p w14:paraId="14DCA9EE"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tcPr>
          <w:p w14:paraId="706FC063" w14:textId="7E4731F3"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naduaka et al., 2022)</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0A34874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o determine the effect of giving high doses of Nutmeg seeds for one or two weeks on serum markers of kidney and liver rats.</w:t>
            </w:r>
          </w:p>
        </w:tc>
        <w:tc>
          <w:tcPr>
            <w:tcW w:w="3261" w:type="dxa"/>
          </w:tcPr>
          <w:p w14:paraId="1C35BB08"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is study shows that long-term administration of high doses of the extract causes hepato-renal toxicity.</w:t>
            </w:r>
          </w:p>
        </w:tc>
        <w:tc>
          <w:tcPr>
            <w:tcW w:w="1270" w:type="dxa"/>
          </w:tcPr>
          <w:p w14:paraId="5454E36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hexane (NHE) extracts of the nutmeg seed</w:t>
            </w:r>
          </w:p>
        </w:tc>
        <w:tc>
          <w:tcPr>
            <w:tcW w:w="3407" w:type="dxa"/>
          </w:tcPr>
          <w:p w14:paraId="57A46A17"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valuating the constituents of oral administration of high-dose methanol (ME) and n-hexane (NHE) extracts of Nutmeg seeds on liver and kidney status of rats. </w:t>
            </w:r>
          </w:p>
        </w:tc>
        <w:tc>
          <w:tcPr>
            <w:tcW w:w="1137" w:type="dxa"/>
            <w:gridSpan w:val="2"/>
          </w:tcPr>
          <w:p w14:paraId="5986CA5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Nigeria </w:t>
            </w:r>
          </w:p>
        </w:tc>
      </w:tr>
      <w:tr w:rsidR="00BE5011" w:rsidRPr="00253F71" w14:paraId="56707CDC" w14:textId="77777777" w:rsidTr="0071126D">
        <w:trPr>
          <w:trHeight w:val="317"/>
        </w:trPr>
        <w:tc>
          <w:tcPr>
            <w:tcW w:w="567" w:type="dxa"/>
          </w:tcPr>
          <w:p w14:paraId="002E43B6"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lastRenderedPageBreak/>
              <w:t>2.</w:t>
            </w:r>
          </w:p>
        </w:tc>
        <w:tc>
          <w:tcPr>
            <w:tcW w:w="1559" w:type="dxa"/>
          </w:tcPr>
          <w:p w14:paraId="09E8583D" w14:textId="33E3A55F"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9393210.2016.1210244","ISSN":"1939-3210","author":[{"dropping-particle":"","family":"Reinholds","given":"Ingars","non-dropping-particle":"","parse-names":false,"suffix":""},{"dropping-particle":"","family":"Pugajeva","given":"Iveta","non-dropping-particle":"","parse-names":false,"suffix":""},{"dropping-particle":"","family":"Bavrins","given":"Konstantins","non-dropping-particle":"","parse-names":false,"suffix":""},{"dropping-particle":"","family":"Kuckovska","given":"Galina","non-dropping-particle":"","parse-names":false,"suffix":""}],"container-title":"Food Additives &amp; Contaminants: Part B","id":"ITEM-1","issue":"1","issued":{"date-parts":[["2017"]]},"page":"5-14","publisher":"Taylor &amp; Francis","title":"Mycotoxins , pesticides and toxic metals in commercial spices and herbs","type":"article-journal","volume":"10"},"uris":["http://www.mendeley.com/documents/?uuid=cb1e1732-f940-4bf1-a4b3-077a0d7f0760","http://www.mendeley.com/documents/?uuid=f0e5baa8-1ba8-4b5b-97a8-a84dda12d9be"]}],"mendeley":{"formattedCitation":"(Reinholds et al., 2017)","plainTextFormattedCitation":"(Reinholds et al., 2017)","previouslyFormattedCitation":"(Reinholds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Reinholds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318DDBB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nalyzing the combination of multi-grade pesticide residues, conventional mycotoxins, and toxic metal elements in nutmeg.</w:t>
            </w:r>
          </w:p>
        </w:tc>
        <w:tc>
          <w:tcPr>
            <w:tcW w:w="3261" w:type="dxa"/>
          </w:tcPr>
          <w:p w14:paraId="2A324B7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leaf extract inhibits the mutagenicity of indirect mutagens without being significantly mutagenic.</w:t>
            </w:r>
          </w:p>
        </w:tc>
        <w:tc>
          <w:tcPr>
            <w:tcW w:w="1270" w:type="dxa"/>
          </w:tcPr>
          <w:p w14:paraId="66850E7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Ground herb of nutmeg </w:t>
            </w:r>
          </w:p>
        </w:tc>
        <w:tc>
          <w:tcPr>
            <w:tcW w:w="3407" w:type="dxa"/>
          </w:tcPr>
          <w:p w14:paraId="19880C3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Using HPLC-QqQ-MS/MS and ICP-MS to evaluate the occurrence of contaminants in the nutmeg.</w:t>
            </w:r>
          </w:p>
        </w:tc>
        <w:tc>
          <w:tcPr>
            <w:tcW w:w="1137" w:type="dxa"/>
            <w:gridSpan w:val="2"/>
          </w:tcPr>
          <w:p w14:paraId="1348444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Latvia </w:t>
            </w:r>
          </w:p>
        </w:tc>
      </w:tr>
      <w:tr w:rsidR="00BE5011" w:rsidRPr="00253F71" w14:paraId="6021E853" w14:textId="77777777" w:rsidTr="0071126D">
        <w:trPr>
          <w:trHeight w:val="301"/>
        </w:trPr>
        <w:tc>
          <w:tcPr>
            <w:tcW w:w="567" w:type="dxa"/>
          </w:tcPr>
          <w:p w14:paraId="3472E3AE"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3.</w:t>
            </w:r>
          </w:p>
        </w:tc>
        <w:tc>
          <w:tcPr>
            <w:tcW w:w="1559" w:type="dxa"/>
          </w:tcPr>
          <w:p w14:paraId="3695694C" w14:textId="4B8D7ED3"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http://dx.doi.org/10.1590/s2175-97902018000318028 Article","author":[{"dropping-particle":"","family":"Rengasamy","given":"Gayathri","non-dropping-particle":"","parse-names":false,"suffix":""},{"dropping-particle":"","family":"Venkataraman","given":"Anuradha","non-dropping-particle":"","parse-names":false,"suffix":""},{"dropping-particle":"","family":"Veeraraghavan","given":"Vishnu Priya","non-dropping-particle":"","parse-names":false,"suffix":""},{"dropping-particle":"","family":"Jainu","given":"Mallika","non-dropping-particle":"","parse-names":false,"suffix":""}],"container-title":"Brazilian Journal of Pharmaceutical Sciences","id":"ITEM-1","issued":{"date-parts":[["2017"]]},"page":"1-8","title":"Cytotoxic and apoptotic potential of Myristica fragrans Houtt . ( mace ) extract on human oral epidermal carcinoma KB cell lines","type":"article-journal"},"uris":["http://www.mendeley.com/documents/?uuid=b520f117-bc6e-480a-921d-7ca6bb8c91b6","http://www.mendeley.com/documents/?uuid=ed56a132-f82a-407f-9d86-1e62047a7e97"]}],"mendeley":{"formattedCitation":"(Rengasamy et al., 2017)","plainTextFormattedCitation":"(Rengasamy et al., 2017)","previouslyFormattedCitation":"(Rengasamy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Rengasamy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CF54F58"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valuating the cytotoxicity and apoptotic induction potential of mace extract of nutmeg. </w:t>
            </w:r>
          </w:p>
        </w:tc>
        <w:tc>
          <w:tcPr>
            <w:tcW w:w="3261" w:type="dxa"/>
          </w:tcPr>
          <w:p w14:paraId="09F1A86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ace extract functions as a broad-spectrum anticancer agent in human cancer cells by blocking the cell cycle and triggering apoptosis through an intrinsic pathway with a slightly more normal cytotoxic effect on cells.</w:t>
            </w:r>
          </w:p>
        </w:tc>
        <w:tc>
          <w:tcPr>
            <w:tcW w:w="1270" w:type="dxa"/>
          </w:tcPr>
          <w:p w14:paraId="16D7460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e authenticated sample of the dried mace of nutmeg </w:t>
            </w:r>
          </w:p>
        </w:tc>
        <w:tc>
          <w:tcPr>
            <w:tcW w:w="3407" w:type="dxa"/>
          </w:tcPr>
          <w:p w14:paraId="5BA71C2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emonstrated potential apoptotic activity of mace extract on oral cavity carcinoma cell lines.</w:t>
            </w:r>
          </w:p>
        </w:tc>
        <w:tc>
          <w:tcPr>
            <w:tcW w:w="1137" w:type="dxa"/>
            <w:gridSpan w:val="2"/>
          </w:tcPr>
          <w:p w14:paraId="34EF6C7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India </w:t>
            </w:r>
          </w:p>
        </w:tc>
      </w:tr>
      <w:tr w:rsidR="00BE5011" w:rsidRPr="00253F71" w14:paraId="176EAB31" w14:textId="77777777" w:rsidTr="0071126D">
        <w:trPr>
          <w:trHeight w:val="660"/>
        </w:trPr>
        <w:tc>
          <w:tcPr>
            <w:tcW w:w="567" w:type="dxa"/>
          </w:tcPr>
          <w:p w14:paraId="0FDAAE18"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 xml:space="preserve">4. </w:t>
            </w:r>
          </w:p>
        </w:tc>
        <w:tc>
          <w:tcPr>
            <w:tcW w:w="1559" w:type="dxa"/>
          </w:tcPr>
          <w:p w14:paraId="53557E72" w14:textId="581A0145"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1","issued":{"date-parts":[["2014"]]},"page":"148-151","title":"Nutmeg Poisonings : A Retrospective Review of 10 Y ears Experience from the Illinois Poison Center , 2001 – 2011","type":"article-journal"},"uris":["http://www.mendeley.com/documents/?uuid=5d254469-9a40-4153-a58d-0d1baab1c187","http://www.mendeley.com/documents/?uuid=bbd06e50-205a-4b1a-8388-5ebae9b728b4"]}],"mendeley":{"formattedCitation":"(Ehrenpreis et al., 2014)","plainTextFormattedCitation":"(Ehrenpreis et al., 2014)","previouslyFormattedCitation":"(Ehrenpreis et al., 2014)"},"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hrenpreis et al., 2014)</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1E0D04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nalyzing and comparing Illinois data with the literature and looking for trends in nutmeg poisoning when the study was conducted.</w:t>
            </w:r>
          </w:p>
        </w:tc>
        <w:tc>
          <w:tcPr>
            <w:tcW w:w="3261" w:type="dxa"/>
          </w:tcPr>
          <w:p w14:paraId="78A40198"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Studies show an unexpected percentage of accidental exposure in adolescents under 13 years of total nutmeg exposure.</w:t>
            </w:r>
          </w:p>
        </w:tc>
        <w:tc>
          <w:tcPr>
            <w:tcW w:w="1270" w:type="dxa"/>
          </w:tcPr>
          <w:p w14:paraId="46DE2C7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extract</w:t>
            </w:r>
          </w:p>
        </w:tc>
        <w:tc>
          <w:tcPr>
            <w:tcW w:w="3407" w:type="dxa"/>
          </w:tcPr>
          <w:p w14:paraId="545BA738"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Further intervention in adolescents is needed regarding the mixing of nutmeg in medicine.</w:t>
            </w:r>
          </w:p>
        </w:tc>
        <w:tc>
          <w:tcPr>
            <w:tcW w:w="1137" w:type="dxa"/>
            <w:gridSpan w:val="2"/>
          </w:tcPr>
          <w:p w14:paraId="5B2AE3B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USA </w:t>
            </w:r>
          </w:p>
        </w:tc>
      </w:tr>
      <w:tr w:rsidR="00BE5011" w:rsidRPr="00253F71" w14:paraId="192AA2B8" w14:textId="77777777" w:rsidTr="0071126D">
        <w:trPr>
          <w:gridAfter w:val="1"/>
          <w:wAfter w:w="14" w:type="dxa"/>
          <w:trHeight w:val="449"/>
        </w:trPr>
        <w:tc>
          <w:tcPr>
            <w:tcW w:w="14164" w:type="dxa"/>
            <w:gridSpan w:val="7"/>
            <w:shd w:val="clear" w:color="auto" w:fill="F2F2F2" w:themeFill="background1" w:themeFillShade="F2"/>
          </w:tcPr>
          <w:p w14:paraId="0BAA23C3"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Combination</w:t>
            </w:r>
          </w:p>
        </w:tc>
      </w:tr>
      <w:tr w:rsidR="00BE5011" w:rsidRPr="00253F71" w14:paraId="1235F430" w14:textId="77777777" w:rsidTr="0071126D">
        <w:trPr>
          <w:trHeight w:val="4161"/>
        </w:trPr>
        <w:tc>
          <w:tcPr>
            <w:tcW w:w="567" w:type="dxa"/>
          </w:tcPr>
          <w:p w14:paraId="13B12D23"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tcPr>
          <w:p w14:paraId="0F1D4559" w14:textId="49A87E9D"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21/acsomega.1c00310","author":[{"dropping-particle":"","family":"Faisal","given":"Shah","non-dropping-particle":"","parse-names":false,"suffix":""},{"dropping-particle":"","family":"Jan","given":"Hasnain","non-dropping-particle":"","parse-names":false,"suffix":""},{"dropping-particle":"","family":"Shah","given":"Sajjad Ali","non-dropping-particle":"","parse-names":false,"suffix":""},{"dropping-particle":"","family":"Shah","given":"Sumaira","non-dropping-particle":"","parse-names":false,"suffix":""},{"dropping-particle":"","family":"Khan","given":"Adnan","non-dropping-particle":"","parse-names":false,"suffix":""},{"dropping-particle":"","family":"Akbar","given":"Muhammad Taj","non-dropping-particle":"","parse-names":false,"suffix":""},{"dropping-particle":"","family":"Rizwan","given":"Muhammad","non-dropping-particle":"","parse-names":false,"suffix":""},{"dropping-particle":"","family":"Jan","given":"Faheem","non-dropping-particle":"","parse-names":false,"suffix":""},{"dropping-particle":"","family":"Akhtar","given":"Noreen","non-dropping-particle":"","parse-names":false,"suffix":""},{"dropping-particle":"","family":"Khattak","given":"Aishma","non-dropping-particle":"","parse-names":false,"suffix":""},{"dropping-particle":"","family":"Syed","given":"Suliman","non-dropping-particle":"","parse-names":false,"suffix":""}],"container-title":"ACS Publications","id":"ITEM-1","issued":{"date-parts":[["2021"]]},"title":"Green Synthesis of Zinc Oxide (ZnO) Nanoparticles Using Aqueous Fruit Extracts of Myristica fragrans : Their Characterizations and Biological and Environmental Applications","type":"article-journal"},"uris":["http://www.mendeley.com/documents/?uuid=71539bef-3a4a-4986-bd2e-7fbf7671e761","http://www.mendeley.com/documents/?uuid=f5790bf5-4157-4d20-8a3c-a7dbc5aeaee4"]}],"mendeley":{"formattedCitation":"(Faisal et al., 2021)","plainTextFormattedCitation":"(Faisal et al., 2021)","previouslyFormattedCitation":"(Faisal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Faisal et al., 2021)</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70FA328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Report on synthesizing vegetable zinc oxide nanoparticles using Nutmeg fruit water extract.</w:t>
            </w:r>
          </w:p>
        </w:tc>
        <w:tc>
          <w:tcPr>
            <w:tcW w:w="3261" w:type="dxa"/>
          </w:tcPr>
          <w:p w14:paraId="49727FE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biogenic ZnO-NP using nutmeg</w:t>
            </w:r>
            <w:r>
              <w:rPr>
                <w:rFonts w:ascii="Times New Roman" w:hAnsi="Times New Roman" w:cs="Times New Roman"/>
              </w:rPr>
              <w:t>’</w:t>
            </w:r>
            <w:r w:rsidRPr="00253F71">
              <w:rPr>
                <w:rFonts w:ascii="Times New Roman" w:hAnsi="Times New Roman" w:cs="Times New Roman"/>
              </w:rPr>
              <w:t xml:space="preserve">s juicy fruit extract is used for various </w:t>
            </w:r>
            <w:r>
              <w:rPr>
                <w:rFonts w:ascii="Times New Roman" w:hAnsi="Times New Roman" w:cs="Times New Roman"/>
              </w:rPr>
              <w:t>diseases, cosmetics, and cancer research</w:t>
            </w:r>
            <w:r w:rsidRPr="00253F71">
              <w:rPr>
                <w:rFonts w:ascii="Times New Roman" w:hAnsi="Times New Roman" w:cs="Times New Roman"/>
              </w:rPr>
              <w:t>.</w:t>
            </w:r>
          </w:p>
        </w:tc>
        <w:tc>
          <w:tcPr>
            <w:tcW w:w="1270" w:type="dxa"/>
          </w:tcPr>
          <w:p w14:paraId="48A08BD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Extracts of Nutmeg</w:t>
            </w:r>
          </w:p>
        </w:tc>
        <w:tc>
          <w:tcPr>
            <w:tcW w:w="3407" w:type="dxa"/>
          </w:tcPr>
          <w:p w14:paraId="5220A9C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synthesized green nanoparticles will be characterized using modern techniques such as Fourier transform infrared (FTIR) spectroscopy, ultraviolet (UV) spectroscopy, X-ray diffraction (XRD), scanning electron microscopy (SEM), transmission electron microscopy (TEM), dynamic light scattering ( DLS), and thermal gravimetric analysis (TGA), which will be examined for antimicrobial, antileishmanial, antidiabetic, antioxidant, antilarvicidal, and protein kinase inhibitory potential.</w:t>
            </w:r>
          </w:p>
        </w:tc>
        <w:tc>
          <w:tcPr>
            <w:tcW w:w="1137" w:type="dxa"/>
            <w:gridSpan w:val="2"/>
          </w:tcPr>
          <w:p w14:paraId="4A1E948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Pakistan </w:t>
            </w:r>
          </w:p>
        </w:tc>
      </w:tr>
      <w:tr w:rsidR="00BE5011" w:rsidRPr="00253F71" w14:paraId="10E5DC27" w14:textId="77777777" w:rsidTr="0071126D">
        <w:trPr>
          <w:trHeight w:val="301"/>
        </w:trPr>
        <w:tc>
          <w:tcPr>
            <w:tcW w:w="567" w:type="dxa"/>
          </w:tcPr>
          <w:p w14:paraId="3AE59ECB"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lastRenderedPageBreak/>
              <w:t>2.</w:t>
            </w:r>
          </w:p>
        </w:tc>
        <w:tc>
          <w:tcPr>
            <w:tcW w:w="1559" w:type="dxa"/>
          </w:tcPr>
          <w:p w14:paraId="1609A4EB" w14:textId="57DE975D"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https://doi.org/10.1515/chem-2021-0097","author":[{"dropping-particle":"","family":"Abutaha","given":"Nael","non-dropping-particle":"","parse-names":false,"suffix":""},{"dropping-particle":"","family":"Al-Keridis","given":"Lamya Ahmed","non-dropping-particle":"","parse-names":false,"suffix":""},{"dropping-particle":"","family":"Mohamed","given":"Rania Ali El Hadi","non-dropping-particle":"","parse-names":false,"suffix":""},{"dropping-particle":"","family":"AL-mekhlaf","given":"Fahd A.","non-dropping-particle":"","parse-names":false,"suffix":""}],"container-title":"Open Chemistry","id":"ITEM-1","issued":{"date-parts":[["2021"]]},"page":"1096-1107","title":"Potency and selectivity indices of Myristica fragrans Houtt . mace chloroform extract against non - clinical and clinical human pathogens","type":"article-journal"},"uris":["http://www.mendeley.com/documents/?uuid=a999136a-152f-4da8-8950-9f3cf679e61a","http://www.mendeley.com/documents/?uuid=3c4575f0-2306-453c-a5f8-6e8e5ce1193e"]}],"mendeley":{"formattedCitation":"(Abutaha et al., 2021)","plainTextFormattedCitation":"(Abutaha et al., 2021)","previouslyFormattedCitation":"(Abutaha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butaha et al., 2021)</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0B0896A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ssessed the antimicrobial, toxicity, and phytochemical profile of Nutmeg extracts.</w:t>
            </w:r>
          </w:p>
        </w:tc>
        <w:tc>
          <w:tcPr>
            <w:tcW w:w="3261" w:type="dxa"/>
          </w:tcPr>
          <w:p w14:paraId="6389336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Research studies provide scientific support for using nutmeg as a traditional medicine because of its proven bioactivity.</w:t>
            </w:r>
          </w:p>
        </w:tc>
        <w:tc>
          <w:tcPr>
            <w:tcW w:w="1270" w:type="dxa"/>
          </w:tcPr>
          <w:p w14:paraId="2184E37C"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Mace of Nutmeg </w:t>
            </w:r>
          </w:p>
        </w:tc>
        <w:tc>
          <w:tcPr>
            <w:tcW w:w="3407" w:type="dxa"/>
          </w:tcPr>
          <w:p w14:paraId="0217DE5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ifferent solvent extracts were tested for antimicrobial activity against clinical and reference microbial strains using disc diffusion assays, wells, and microdilution techniques.</w:t>
            </w:r>
          </w:p>
        </w:tc>
        <w:tc>
          <w:tcPr>
            <w:tcW w:w="1137" w:type="dxa"/>
            <w:gridSpan w:val="2"/>
          </w:tcPr>
          <w:p w14:paraId="68B8B43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UAE  </w:t>
            </w:r>
          </w:p>
        </w:tc>
      </w:tr>
      <w:tr w:rsidR="00BE5011" w:rsidRPr="00253F71" w14:paraId="3EB7BC3B" w14:textId="77777777" w:rsidTr="0071126D">
        <w:trPr>
          <w:trHeight w:val="301"/>
        </w:trPr>
        <w:tc>
          <w:tcPr>
            <w:tcW w:w="567" w:type="dxa"/>
          </w:tcPr>
          <w:p w14:paraId="5D3B838E"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3.</w:t>
            </w:r>
          </w:p>
        </w:tc>
        <w:tc>
          <w:tcPr>
            <w:tcW w:w="1559" w:type="dxa"/>
          </w:tcPr>
          <w:p w14:paraId="4F32D20D" w14:textId="28BA40A1"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1","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plainTextFormattedCitation":"(Nikolic et al., 2021)","previouslyFormattedCitation":"(Nikolic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Nikolic et al., 2021)</w:t>
            </w:r>
            <w:r w:rsidRPr="00253F71">
              <w:rPr>
                <w:rFonts w:ascii="Times New Roman" w:hAnsi="Times New Roman" w:cs="Times New Roman"/>
              </w:rPr>
              <w:fldChar w:fldCharType="end"/>
            </w:r>
          </w:p>
        </w:tc>
        <w:tc>
          <w:tcPr>
            <w:tcW w:w="2977" w:type="dxa"/>
          </w:tcPr>
          <w:p w14:paraId="6BB1130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solated essential oils from Nutmeg seeds determined the qualitative and quantitative chemical composition of the obtained essential oils and tested their antioxidant and antimicrobial activities.</w:t>
            </w:r>
          </w:p>
        </w:tc>
        <w:tc>
          <w:tcPr>
            <w:tcW w:w="3261" w:type="dxa"/>
          </w:tcPr>
          <w:p w14:paraId="03344A1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essential oil has the potential to be used in the pharmaceutical, chemical, and food industries as a natural antioxidant and antimicrobial agent.</w:t>
            </w:r>
          </w:p>
        </w:tc>
        <w:tc>
          <w:tcPr>
            <w:tcW w:w="1270" w:type="dxa"/>
          </w:tcPr>
          <w:p w14:paraId="080A2327"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Seed essential oil of nutmeg </w:t>
            </w:r>
          </w:p>
        </w:tc>
        <w:tc>
          <w:tcPr>
            <w:tcW w:w="3407" w:type="dxa"/>
          </w:tcPr>
          <w:p w14:paraId="07F352C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e chemical composition was determined by the GC/MS and GC/FID methods. The antioxidant activity of the oil was examined using the DPPH test and the antimicrobial activity using the disc diffusion method. </w:t>
            </w:r>
          </w:p>
        </w:tc>
        <w:tc>
          <w:tcPr>
            <w:tcW w:w="1137" w:type="dxa"/>
            <w:gridSpan w:val="2"/>
          </w:tcPr>
          <w:p w14:paraId="1CBAA0C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Serbia </w:t>
            </w:r>
          </w:p>
        </w:tc>
      </w:tr>
      <w:tr w:rsidR="00BE5011" w:rsidRPr="00253F71" w14:paraId="04D95253" w14:textId="77777777" w:rsidTr="0071126D">
        <w:trPr>
          <w:trHeight w:val="1270"/>
        </w:trPr>
        <w:tc>
          <w:tcPr>
            <w:tcW w:w="567" w:type="dxa"/>
            <w:tcBorders>
              <w:bottom w:val="single" w:sz="4" w:space="0" w:color="auto"/>
            </w:tcBorders>
          </w:tcPr>
          <w:p w14:paraId="29BCFBA0"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4.</w:t>
            </w:r>
          </w:p>
        </w:tc>
        <w:tc>
          <w:tcPr>
            <w:tcW w:w="1559" w:type="dxa"/>
            <w:tcBorders>
              <w:bottom w:val="single" w:sz="4" w:space="0" w:color="auto"/>
            </w:tcBorders>
          </w:tcPr>
          <w:p w14:paraId="520DFAF2" w14:textId="54F7925D"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2147/JPR.S45591","ISSN":"11787090","abstract":"Aim: To examine the analgesic effect of alkaloids in Myristica fragrans seed in a mouse model of acetic acid-induced visceral pain. Methods: Alkaloids were extracted from ground nutmeg seed kernels with 10% acetic acid in 95% ethyl alcohol. Visceral pain was induced in male and female BALB/c mice by intraperitoneal injection of 0.6% acetic acid. Analgesic effect of alkaloids (0.5 gram or 1 gram per kilogram [g/kg], by mouth) was assessed by evaluating writhing response. Acute toxicity was tested in response to 2, 3, 4, 5, or 6 g/kg of alkaloid extract; the median lethal dose (LD50) was determined by probit analysis. Results: Alkaloid extract at a dose of 1 g/kg significantly reduced the number of writhing responses in female, but not male mice; 0.5 g/kg of alkaloid extract had no effect in either sex. The LD50 was 5.1 g/kg. Signs of abnormal behavior, including hypoactivity, unstable gait, and dizziness were seen in animals given a dose of 4 g/kg or higher; abnormal behavior lasted for several hours after administration of the alkaloids. Conclusion: According to the classification of Loomis and Hayes, M. fragrans seed alkaloids have analgesic activity and are slightly toxic. © 2013 Hayfaa et al, publisher and licensee Dove Medical Press Ltd.","author":[{"dropping-particle":"","family":"Hayfaa","given":"A. Al Shammary","non-dropping-particle":"","parse-names":false,"suffix":""},{"dropping-particle":"","family":"Sahar","given":"A. A.Malik Al Saadi","non-dropping-particle":"","parse-names":false,"suffix":""},{"dropping-particle":"","family":"Awatif","given":"M. Al Saeidy","non-dropping-particle":"","parse-names":false,"suffix":""}],"container-title":"Journal of Pain Research","id":"ITEM-1","issued":{"date-parts":[["2013"]]},"page":"611-615","title":"Evaluation of analgesic activity and toxicity of alkaloids in Myristica fragrans seeds in mice","type":"article-journal","volume":"6"},"uris":["http://www.mendeley.com/documents/?uuid=4951359a-c516-4de6-a951-9a41265c7cad","http://www.mendeley.com/documents/?uuid=8f5f30b8-1618-4d75-9869-380f91c6f505"]}],"mendeley":{"formattedCitation":"(Hayfaa et al., 2013)","plainTextFormattedCitation":"(Hayfaa et al., 2013)","previouslyFormattedCitation":"(Hayfaa et al., 2013)"},"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Hayfaa et al., 2013)</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Borders>
              <w:bottom w:val="single" w:sz="4" w:space="0" w:color="auto"/>
            </w:tcBorders>
          </w:tcPr>
          <w:p w14:paraId="7D60FD3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Knowing the identity of the active constituents responsible for analgesic activity</w:t>
            </w:r>
          </w:p>
        </w:tc>
        <w:tc>
          <w:tcPr>
            <w:tcW w:w="3261" w:type="dxa"/>
            <w:tcBorders>
              <w:bottom w:val="single" w:sz="4" w:space="0" w:color="auto"/>
            </w:tcBorders>
          </w:tcPr>
          <w:p w14:paraId="0CDFF98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seeds are rated slightly toxic and practically non-toxic on acute toxicity.</w:t>
            </w:r>
          </w:p>
        </w:tc>
        <w:tc>
          <w:tcPr>
            <w:tcW w:w="1270" w:type="dxa"/>
            <w:tcBorders>
              <w:bottom w:val="single" w:sz="4" w:space="0" w:color="auto"/>
            </w:tcBorders>
          </w:tcPr>
          <w:p w14:paraId="0773BCE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ried Nutmeg seeds</w:t>
            </w:r>
          </w:p>
        </w:tc>
        <w:tc>
          <w:tcPr>
            <w:tcW w:w="3407" w:type="dxa"/>
            <w:tcBorders>
              <w:bottom w:val="single" w:sz="4" w:space="0" w:color="auto"/>
            </w:tcBorders>
          </w:tcPr>
          <w:p w14:paraId="7E21D69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Examined the analgesic effect of alkaloids in Nutmeg seeds in a rat model of acetic acid-induced visceral pain.</w:t>
            </w:r>
          </w:p>
        </w:tc>
        <w:tc>
          <w:tcPr>
            <w:tcW w:w="1137" w:type="dxa"/>
            <w:gridSpan w:val="2"/>
            <w:tcBorders>
              <w:bottom w:val="single" w:sz="4" w:space="0" w:color="auto"/>
            </w:tcBorders>
          </w:tcPr>
          <w:p w14:paraId="7332F47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Iraq </w:t>
            </w:r>
          </w:p>
        </w:tc>
      </w:tr>
    </w:tbl>
    <w:p w14:paraId="2037EC95" w14:textId="77777777"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sectPr w:rsidR="00BE5011" w:rsidSect="00BE5011">
          <w:pgSz w:w="15840" w:h="12240" w:orient="landscape" w:code="9"/>
          <w:pgMar w:top="1440" w:right="1440" w:bottom="1440" w:left="1440" w:header="706" w:footer="706" w:gutter="0"/>
          <w:cols w:space="708"/>
          <w:docGrid w:linePitch="360"/>
        </w:sectPr>
      </w:pPr>
    </w:p>
    <w:tbl>
      <w:tblPr>
        <w:tblStyle w:val="TableGrid"/>
        <w:tblW w:w="10173" w:type="dxa"/>
        <w:tblLook w:val="04A0" w:firstRow="1" w:lastRow="0" w:firstColumn="1" w:lastColumn="0" w:noHBand="0" w:noVBand="1"/>
      </w:tblPr>
      <w:tblGrid>
        <w:gridCol w:w="570"/>
        <w:gridCol w:w="2283"/>
        <w:gridCol w:w="1320"/>
        <w:gridCol w:w="950"/>
        <w:gridCol w:w="1716"/>
        <w:gridCol w:w="3334"/>
      </w:tblGrid>
      <w:tr w:rsidR="00BE5011" w:rsidRPr="00253F71" w14:paraId="3DD5CAC4" w14:textId="77777777" w:rsidTr="0071126D">
        <w:trPr>
          <w:trHeight w:val="415"/>
        </w:trPr>
        <w:tc>
          <w:tcPr>
            <w:tcW w:w="10173" w:type="dxa"/>
            <w:gridSpan w:val="6"/>
            <w:tcBorders>
              <w:top w:val="single" w:sz="4" w:space="0" w:color="FFFFFF" w:themeColor="background1"/>
              <w:left w:val="single" w:sz="4" w:space="0" w:color="FFFFFF" w:themeColor="background1"/>
              <w:right w:val="single" w:sz="4" w:space="0" w:color="FFFFFF" w:themeColor="background1"/>
            </w:tcBorders>
            <w:vAlign w:val="center"/>
            <w:hideMark/>
          </w:tcPr>
          <w:p w14:paraId="362829BB" w14:textId="77777777" w:rsidR="00BE5011" w:rsidRPr="00253F71" w:rsidRDefault="00BE5011" w:rsidP="0071126D">
            <w:pPr>
              <w:spacing w:line="276" w:lineRule="auto"/>
              <w:jc w:val="both"/>
              <w:rPr>
                <w:rFonts w:ascii="Times New Roman" w:hAnsi="Times New Roman" w:cs="Times New Roman"/>
                <w:sz w:val="24"/>
                <w:szCs w:val="24"/>
                <w:lang w:val="en-US"/>
              </w:rPr>
            </w:pPr>
            <w:r w:rsidRPr="00253F71">
              <w:rPr>
                <w:rFonts w:ascii="Times New Roman" w:hAnsi="Times New Roman" w:cs="Times New Roman"/>
                <w:b/>
                <w:bCs/>
                <w:sz w:val="24"/>
                <w:szCs w:val="24"/>
                <w:lang w:val="en-US"/>
              </w:rPr>
              <w:lastRenderedPageBreak/>
              <w:t xml:space="preserve">Table 5. </w:t>
            </w:r>
            <w:r w:rsidRPr="00AA6084">
              <w:rPr>
                <w:rFonts w:ascii="Times New Roman" w:hAnsi="Times New Roman" w:cs="Times New Roman"/>
                <w:sz w:val="24"/>
                <w:szCs w:val="24"/>
                <w:lang w:val="en-US"/>
              </w:rPr>
              <w:t xml:space="preserve">The </w:t>
            </w:r>
            <w:r w:rsidRPr="00253F71">
              <w:rPr>
                <w:rFonts w:ascii="Times New Roman" w:hAnsi="Times New Roman" w:cs="Times New Roman"/>
                <w:sz w:val="24"/>
                <w:szCs w:val="24"/>
                <w:lang w:val="en-US"/>
              </w:rPr>
              <w:t xml:space="preserve">Compound contents of nutmeg </w:t>
            </w:r>
          </w:p>
        </w:tc>
      </w:tr>
      <w:tr w:rsidR="00BE5011" w:rsidRPr="00253F71" w14:paraId="2F6064C6" w14:textId="77777777" w:rsidTr="0071126D">
        <w:trPr>
          <w:trHeight w:val="605"/>
        </w:trPr>
        <w:tc>
          <w:tcPr>
            <w:tcW w:w="570" w:type="dxa"/>
            <w:vAlign w:val="center"/>
            <w:hideMark/>
          </w:tcPr>
          <w:p w14:paraId="4DD0A741"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No.</w:t>
            </w:r>
          </w:p>
        </w:tc>
        <w:tc>
          <w:tcPr>
            <w:tcW w:w="2283" w:type="dxa"/>
            <w:vAlign w:val="center"/>
            <w:hideMark/>
          </w:tcPr>
          <w:p w14:paraId="58AD5196"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Compound name</w:t>
            </w:r>
          </w:p>
        </w:tc>
        <w:tc>
          <w:tcPr>
            <w:tcW w:w="1320" w:type="dxa"/>
            <w:vAlign w:val="center"/>
            <w:hideMark/>
          </w:tcPr>
          <w:p w14:paraId="0C1FD3B1"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M.F.</w:t>
            </w:r>
          </w:p>
        </w:tc>
        <w:tc>
          <w:tcPr>
            <w:tcW w:w="950" w:type="dxa"/>
            <w:vAlign w:val="center"/>
            <w:hideMark/>
          </w:tcPr>
          <w:p w14:paraId="3C08EBDE"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M.W.</w:t>
            </w:r>
          </w:p>
          <w:p w14:paraId="3D4D70D3"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g/mol)</w:t>
            </w:r>
          </w:p>
        </w:tc>
        <w:tc>
          <w:tcPr>
            <w:tcW w:w="1716" w:type="dxa"/>
            <w:vAlign w:val="center"/>
            <w:hideMark/>
          </w:tcPr>
          <w:p w14:paraId="5EEE2BF0"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Chemical structure</w:t>
            </w:r>
          </w:p>
        </w:tc>
        <w:tc>
          <w:tcPr>
            <w:tcW w:w="3334" w:type="dxa"/>
            <w:vAlign w:val="center"/>
            <w:hideMark/>
          </w:tcPr>
          <w:p w14:paraId="7218757E"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Perpustakaan</w:t>
            </w:r>
          </w:p>
        </w:tc>
      </w:tr>
      <w:tr w:rsidR="00BE5011" w:rsidRPr="00253F71" w14:paraId="42B7A269" w14:textId="77777777" w:rsidTr="0071126D">
        <w:trPr>
          <w:trHeight w:val="466"/>
        </w:trPr>
        <w:tc>
          <w:tcPr>
            <w:tcW w:w="10173" w:type="dxa"/>
            <w:gridSpan w:val="6"/>
            <w:vAlign w:val="center"/>
            <w:hideMark/>
          </w:tcPr>
          <w:p w14:paraId="2006DF77" w14:textId="77777777" w:rsidR="00BE5011" w:rsidRPr="00253F71" w:rsidRDefault="00BE5011" w:rsidP="0071126D">
            <w:pPr>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Essential oil </w:t>
            </w:r>
          </w:p>
        </w:tc>
      </w:tr>
      <w:tr w:rsidR="00BE5011" w:rsidRPr="00253F71" w14:paraId="262929F5" w14:textId="77777777" w:rsidTr="0071126D">
        <w:trPr>
          <w:trHeight w:val="605"/>
        </w:trPr>
        <w:tc>
          <w:tcPr>
            <w:tcW w:w="570" w:type="dxa"/>
            <w:hideMark/>
          </w:tcPr>
          <w:p w14:paraId="19DE693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w:t>
            </w:r>
          </w:p>
        </w:tc>
        <w:tc>
          <w:tcPr>
            <w:tcW w:w="2283" w:type="dxa"/>
            <w:hideMark/>
          </w:tcPr>
          <w:p w14:paraId="047833D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amphene</w:t>
            </w:r>
          </w:p>
        </w:tc>
        <w:tc>
          <w:tcPr>
            <w:tcW w:w="1320" w:type="dxa"/>
            <w:hideMark/>
          </w:tcPr>
          <w:p w14:paraId="126A4B94" w14:textId="77777777" w:rsidR="00BE5011" w:rsidRPr="00253F71" w:rsidRDefault="00BE5011" w:rsidP="0071126D">
            <w:pPr>
              <w:spacing w:after="120" w:line="276" w:lineRule="auto"/>
              <w:rPr>
                <w:rFonts w:ascii="Times New Roman" w:hAnsi="Times New Roman" w:cs="Times New Roman"/>
                <w:sz w:val="24"/>
                <w:szCs w:val="24"/>
                <w:vertAlign w:val="subscript"/>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12E2194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06F0683A"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4112" behindDoc="0" locked="0" layoutInCell="1" allowOverlap="1" wp14:anchorId="1BD95333" wp14:editId="7B5994CE">
                  <wp:simplePos x="0" y="0"/>
                  <wp:positionH relativeFrom="column">
                    <wp:posOffset>-24765</wp:posOffset>
                  </wp:positionH>
                  <wp:positionV relativeFrom="paragraph">
                    <wp:posOffset>-226695</wp:posOffset>
                  </wp:positionV>
                  <wp:extent cx="952500" cy="391160"/>
                  <wp:effectExtent l="0" t="0" r="0" b="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8253" b="30622"/>
                          <a:stretch/>
                        </pic:blipFill>
                        <pic:spPr bwMode="auto">
                          <a:xfrm>
                            <a:off x="0" y="0"/>
                            <a:ext cx="952500" cy="391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4FDB2BB9" w14:textId="143F8B46"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5e81d1ad-600b-4ff0-a1f7-d529c9ace9f3"]}],"mendeley":{"formattedCitation":"(Plaingam et al., 2017; Zhang et al., 2016)","plainTextFormattedCitation":"(Plaingam et al., 2017; Zhang et al., 2016)","previouslyFormattedCitation":"(Plaingam et al., 2017;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Plaingam et al., 2017; Zhang et al., 2016)</w:t>
            </w:r>
            <w:r w:rsidRPr="00253F71">
              <w:rPr>
                <w:rFonts w:ascii="Times New Roman" w:hAnsi="Times New Roman" w:cs="Times New Roman"/>
                <w:sz w:val="24"/>
                <w:szCs w:val="24"/>
                <w:lang w:val="en-US"/>
              </w:rPr>
              <w:fldChar w:fldCharType="end"/>
            </w:r>
          </w:p>
        </w:tc>
      </w:tr>
      <w:tr w:rsidR="00BE5011" w:rsidRPr="00253F71" w14:paraId="792BC882" w14:textId="77777777" w:rsidTr="0071126D">
        <w:trPr>
          <w:trHeight w:val="221"/>
        </w:trPr>
        <w:tc>
          <w:tcPr>
            <w:tcW w:w="570" w:type="dxa"/>
            <w:hideMark/>
          </w:tcPr>
          <w:p w14:paraId="143B560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w:t>
            </w:r>
          </w:p>
        </w:tc>
        <w:tc>
          <w:tcPr>
            <w:tcW w:w="2283" w:type="dxa"/>
            <w:hideMark/>
          </w:tcPr>
          <w:p w14:paraId="435F081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monene</w:t>
            </w:r>
          </w:p>
        </w:tc>
        <w:tc>
          <w:tcPr>
            <w:tcW w:w="1320" w:type="dxa"/>
            <w:hideMark/>
          </w:tcPr>
          <w:p w14:paraId="2FC6BFF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76BE22A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7743E03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5136" behindDoc="0" locked="0" layoutInCell="1" allowOverlap="1" wp14:anchorId="36AE9567" wp14:editId="62A65FEA">
                  <wp:simplePos x="0" y="0"/>
                  <wp:positionH relativeFrom="column">
                    <wp:posOffset>-29210</wp:posOffset>
                  </wp:positionH>
                  <wp:positionV relativeFrom="paragraph">
                    <wp:posOffset>-70485</wp:posOffset>
                  </wp:positionV>
                  <wp:extent cx="952500" cy="591185"/>
                  <wp:effectExtent l="0" t="0" r="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9361" b="18491"/>
                          <a:stretch/>
                        </pic:blipFill>
                        <pic:spPr bwMode="auto">
                          <a:xfrm>
                            <a:off x="0" y="0"/>
                            <a:ext cx="952500" cy="591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01FD9AE4" w14:textId="4285F73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632BB2">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e0866e7e-8f13-406d-b33d-bc7227d6fc8a"]},{"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1e7a4245-64e3-4d1e-81d6-368e1b528d68"]},{"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22a4985e-e4f0-410c-b732-b84a2683f42c"]},{"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6","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e9a527ec-afe5-4276-9194-88611218c9e9"]},{"id":"ITEM-7","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7","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mp; El-Alfy, 2016; Chiu et al., 2016; El-sayed et al., 2022; Nikolic et al., 2021; Plaingam et al., 2017; Wang et al., 2019; Zhang et al., 2016)","plainTextFormattedCitation":"(Abourashed &amp; El-Alfy, 2016; Chiu et al., 2016; El-sayed et al., 2022; Nikolic et al., 2021; Plaingam et al., 2017; Wang et al., 2019; Zhang et al., 2016)","previouslyFormattedCitation":"(Abourashed &amp; El-Alfy, 2016; Chiu et al.,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632BB2" w:rsidRPr="00632BB2">
              <w:rPr>
                <w:rFonts w:ascii="Times New Roman" w:hAnsi="Times New Roman" w:cs="Times New Roman"/>
                <w:noProof/>
                <w:sz w:val="24"/>
                <w:szCs w:val="24"/>
                <w:lang w:val="en-US"/>
              </w:rPr>
              <w:t>(Abourashed &amp; El-Alfy, 2016; Chiu et al.,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7FC0FEDF" w14:textId="77777777" w:rsidTr="0071126D">
        <w:trPr>
          <w:trHeight w:val="221"/>
        </w:trPr>
        <w:tc>
          <w:tcPr>
            <w:tcW w:w="570" w:type="dxa"/>
            <w:hideMark/>
          </w:tcPr>
          <w:p w14:paraId="1FB81F76"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w:t>
            </w:r>
          </w:p>
        </w:tc>
        <w:tc>
          <w:tcPr>
            <w:tcW w:w="2283" w:type="dxa"/>
            <w:hideMark/>
          </w:tcPr>
          <w:p w14:paraId="759BC29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Safrole</w:t>
            </w:r>
          </w:p>
        </w:tc>
        <w:tc>
          <w:tcPr>
            <w:tcW w:w="1320" w:type="dxa"/>
            <w:hideMark/>
          </w:tcPr>
          <w:p w14:paraId="7384003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2A08A85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2.18</w:t>
            </w:r>
          </w:p>
        </w:tc>
        <w:tc>
          <w:tcPr>
            <w:tcW w:w="1716" w:type="dxa"/>
            <w:hideMark/>
          </w:tcPr>
          <w:p w14:paraId="292E657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6160" behindDoc="0" locked="0" layoutInCell="1" allowOverlap="1" wp14:anchorId="23BA897F" wp14:editId="46399FC8">
                  <wp:simplePos x="0" y="0"/>
                  <wp:positionH relativeFrom="column">
                    <wp:posOffset>9525</wp:posOffset>
                  </wp:positionH>
                  <wp:positionV relativeFrom="paragraph">
                    <wp:posOffset>-621030</wp:posOffset>
                  </wp:positionV>
                  <wp:extent cx="952500" cy="52197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1782" b="23348"/>
                          <a:stretch/>
                        </pic:blipFill>
                        <pic:spPr bwMode="auto">
                          <a:xfrm>
                            <a:off x="0" y="0"/>
                            <a:ext cx="952500" cy="521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3F7AD51" w14:textId="24BE8D31"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632BB2">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dc7e1d9c-5ec9-4be9-bd05-746cd0b663ba"]},{"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e24ca1c5-a907-451e-8ce9-f489dcce5429"]},{"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cd285318-02fa-4574-b419-7d656f45fcbe"]},{"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6","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mp; El-Alfy, 2016; El-sayed et al., 2022; Nikolic et al., 2021; Plaingam et al., 2017; Wang et al., 2019; Zhang et al., 2016)","plainTextFormattedCitation":"(Abourashed &amp; El-Alfy, 2016; El-sayed et al., 2022; Nikolic et al., 2021; Plaingam et al., 2017; Wang et al., 2019; Zhang et al., 2016)","previouslyFormattedCitation":"(Abourashed &amp; El-Alfy,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632BB2" w:rsidRPr="00632BB2">
              <w:rPr>
                <w:rFonts w:ascii="Times New Roman" w:hAnsi="Times New Roman" w:cs="Times New Roman"/>
                <w:noProof/>
                <w:sz w:val="24"/>
                <w:szCs w:val="24"/>
                <w:lang w:val="en-US"/>
              </w:rPr>
              <w:t>(Abourashed &amp; El-Alfy,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0B8BDC72" w14:textId="77777777" w:rsidTr="0071126D">
        <w:trPr>
          <w:trHeight w:val="221"/>
        </w:trPr>
        <w:tc>
          <w:tcPr>
            <w:tcW w:w="570" w:type="dxa"/>
            <w:hideMark/>
          </w:tcPr>
          <w:p w14:paraId="29FEBA5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4.</w:t>
            </w:r>
          </w:p>
        </w:tc>
        <w:tc>
          <w:tcPr>
            <w:tcW w:w="2283" w:type="dxa"/>
            <w:hideMark/>
          </w:tcPr>
          <w:p w14:paraId="2C400CF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γ-Terpinene</w:t>
            </w:r>
          </w:p>
        </w:tc>
        <w:tc>
          <w:tcPr>
            <w:tcW w:w="1320" w:type="dxa"/>
            <w:hideMark/>
          </w:tcPr>
          <w:p w14:paraId="303DA29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tcPr>
          <w:p w14:paraId="47934C4D" w14:textId="77777777" w:rsidR="00BE5011" w:rsidRPr="00253F71" w:rsidRDefault="00BE5011" w:rsidP="0071126D">
            <w:pPr>
              <w:spacing w:after="120" w:line="276" w:lineRule="auto"/>
              <w:rPr>
                <w:rFonts w:ascii="Times New Roman" w:hAnsi="Times New Roman" w:cs="Times New Roman"/>
                <w:sz w:val="24"/>
                <w:szCs w:val="24"/>
                <w:lang w:val="en-US"/>
              </w:rPr>
            </w:pPr>
          </w:p>
        </w:tc>
        <w:tc>
          <w:tcPr>
            <w:tcW w:w="1716" w:type="dxa"/>
            <w:hideMark/>
          </w:tcPr>
          <w:p w14:paraId="78E310D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7184" behindDoc="0" locked="0" layoutInCell="1" allowOverlap="1" wp14:anchorId="2BB3A2E9" wp14:editId="257D83A9">
                  <wp:simplePos x="0" y="0"/>
                  <wp:positionH relativeFrom="column">
                    <wp:posOffset>29845</wp:posOffset>
                  </wp:positionH>
                  <wp:positionV relativeFrom="paragraph">
                    <wp:posOffset>-101600</wp:posOffset>
                  </wp:positionV>
                  <wp:extent cx="952500" cy="591185"/>
                  <wp:effectExtent l="0" t="0" r="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1781" b="16086"/>
                          <a:stretch/>
                        </pic:blipFill>
                        <pic:spPr bwMode="auto">
                          <a:xfrm>
                            <a:off x="0" y="0"/>
                            <a:ext cx="952500" cy="591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3A0922E1" w14:textId="27825F71"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632BB2">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0e42f802-9788-4eba-a952-9875b3691dba"]},{"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ddeeca45-7392-411f-bd0a-c8d8d4829719"]},{"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968690d1-dc20-4837-9f6e-2e2141c1b98d"]},{"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6","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mp; El-Alfy, 2016; El-sayed et al., 2022; Nikolic et al., 2021; Plaingam et al., 2017; Wang et al., 2019; Zhang et al., 2016)","plainTextFormattedCitation":"(Abourashed &amp; El-Alfy, 2016; El-sayed et al., 2022; Nikolic et al., 2021; Plaingam et al., 2017; Wang et al., 2019; Zhang et al., 2016)","previouslyFormattedCitation":"(Abourashed &amp; El-Alfy,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632BB2" w:rsidRPr="00632BB2">
              <w:rPr>
                <w:rFonts w:ascii="Times New Roman" w:hAnsi="Times New Roman" w:cs="Times New Roman"/>
                <w:noProof/>
                <w:sz w:val="24"/>
                <w:szCs w:val="24"/>
                <w:lang w:val="en-US"/>
              </w:rPr>
              <w:t>(Abourashed &amp; El-Alfy,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3DBEBA14" w14:textId="77777777" w:rsidTr="0071126D">
        <w:trPr>
          <w:trHeight w:val="221"/>
        </w:trPr>
        <w:tc>
          <w:tcPr>
            <w:tcW w:w="570" w:type="dxa"/>
            <w:hideMark/>
          </w:tcPr>
          <w:p w14:paraId="0F94B89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5.</w:t>
            </w:r>
          </w:p>
        </w:tc>
        <w:tc>
          <w:tcPr>
            <w:tcW w:w="2283" w:type="dxa"/>
            <w:hideMark/>
          </w:tcPr>
          <w:p w14:paraId="57793A2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Eugenol</w:t>
            </w:r>
          </w:p>
        </w:tc>
        <w:tc>
          <w:tcPr>
            <w:tcW w:w="1320" w:type="dxa"/>
            <w:hideMark/>
          </w:tcPr>
          <w:p w14:paraId="60B92C8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3AEE3DF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4.20</w:t>
            </w:r>
          </w:p>
        </w:tc>
        <w:tc>
          <w:tcPr>
            <w:tcW w:w="1716" w:type="dxa"/>
            <w:hideMark/>
          </w:tcPr>
          <w:p w14:paraId="60CCF1E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8208" behindDoc="0" locked="0" layoutInCell="1" allowOverlap="1" wp14:anchorId="5B30BB04" wp14:editId="7783735F">
                  <wp:simplePos x="0" y="0"/>
                  <wp:positionH relativeFrom="column">
                    <wp:posOffset>19050</wp:posOffset>
                  </wp:positionH>
                  <wp:positionV relativeFrom="paragraph">
                    <wp:posOffset>17780</wp:posOffset>
                  </wp:positionV>
                  <wp:extent cx="952500" cy="683260"/>
                  <wp:effectExtent l="0" t="0" r="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5327" b="12869"/>
                          <a:stretch/>
                        </pic:blipFill>
                        <pic:spPr bwMode="auto">
                          <a:xfrm>
                            <a:off x="0" y="0"/>
                            <a:ext cx="952500" cy="683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3169AA80" w14:textId="2F17921B"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632BB2">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8e80677d-7488-49c5-8c3e-cd6229909817"]},{"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cad4f6a9-08fa-478e-93fd-0d05f7b68e22"]},{"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id":"ITEM-5","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5","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mp; El-Alfy, 2016; El-sayed et al., 2022; Nikolic et al., 2021; Plaingam et al., 2017; Wang et al., 2019)","plainTextFormattedCitation":"(Abourashed &amp; El-Alfy, 2016; El-sayed et al., 2022; Nikolic et al., 2021; Plaingam et al., 2017; Wang et al., 2019)","previouslyFormattedCitation":"(Abourashed &amp; El-Alfy, 2016; El-sayed et al., 2022; Nikolic et al., 2021; Plaingam et al., 2017; Wang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632BB2" w:rsidRPr="00632BB2">
              <w:rPr>
                <w:rFonts w:ascii="Times New Roman" w:hAnsi="Times New Roman" w:cs="Times New Roman"/>
                <w:noProof/>
                <w:sz w:val="24"/>
                <w:szCs w:val="24"/>
                <w:lang w:val="en-US"/>
              </w:rPr>
              <w:t>(Abourashed &amp; El-Alfy, 2016; El-sayed et al., 2022; Nikolic et al., 2021; Plaingam et al., 2017; Wang et al., 2019)</w:t>
            </w:r>
            <w:r w:rsidRPr="00253F71">
              <w:rPr>
                <w:rFonts w:ascii="Times New Roman" w:hAnsi="Times New Roman" w:cs="Times New Roman"/>
                <w:sz w:val="24"/>
                <w:szCs w:val="24"/>
                <w:lang w:val="en-US"/>
              </w:rPr>
              <w:fldChar w:fldCharType="end"/>
            </w:r>
          </w:p>
        </w:tc>
      </w:tr>
      <w:tr w:rsidR="00BE5011" w:rsidRPr="00253F71" w14:paraId="453E0B3B" w14:textId="77777777" w:rsidTr="0071126D">
        <w:trPr>
          <w:trHeight w:val="221"/>
        </w:trPr>
        <w:tc>
          <w:tcPr>
            <w:tcW w:w="570" w:type="dxa"/>
            <w:hideMark/>
          </w:tcPr>
          <w:p w14:paraId="58F5795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6.</w:t>
            </w:r>
          </w:p>
        </w:tc>
        <w:tc>
          <w:tcPr>
            <w:tcW w:w="2283" w:type="dxa"/>
            <w:hideMark/>
          </w:tcPr>
          <w:p w14:paraId="5C3CE3E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Terpinolene</w:t>
            </w:r>
          </w:p>
        </w:tc>
        <w:tc>
          <w:tcPr>
            <w:tcW w:w="1320" w:type="dxa"/>
            <w:hideMark/>
          </w:tcPr>
          <w:p w14:paraId="27002B4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4C89F1A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630874D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9232" behindDoc="0" locked="0" layoutInCell="1" allowOverlap="1" wp14:anchorId="08EE0B6F" wp14:editId="2F3967FC">
                  <wp:simplePos x="0" y="0"/>
                  <wp:positionH relativeFrom="column">
                    <wp:posOffset>20955</wp:posOffset>
                  </wp:positionH>
                  <wp:positionV relativeFrom="paragraph">
                    <wp:posOffset>90805</wp:posOffset>
                  </wp:positionV>
                  <wp:extent cx="952500" cy="614045"/>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0172" b="15268"/>
                          <a:stretch/>
                        </pic:blipFill>
                        <pic:spPr bwMode="auto">
                          <a:xfrm>
                            <a:off x="0" y="0"/>
                            <a:ext cx="952500" cy="614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56779939" w14:textId="5AB342FA"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ee8dcce1-ce59-44de-982f-ee309142959a"]},{"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24e702bd-7402-47f9-998c-845ad92ffbac"]},{"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Wang et al., 2019; Zhang et al., 2016)","plainTextFormattedCitation":"(El-sayed et al., 2022; Nikolic et al., 2021; Wang et al., 2019; Zhang et al., 2016)","previouslyFormattedCitation":"(El-sayed et al., 2022; Nikolic et al., 2021;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Wang et al., 2019; Zhang et al., 2016)</w:t>
            </w:r>
            <w:r w:rsidRPr="00253F71">
              <w:rPr>
                <w:rFonts w:ascii="Times New Roman" w:hAnsi="Times New Roman" w:cs="Times New Roman"/>
                <w:sz w:val="24"/>
                <w:szCs w:val="24"/>
                <w:lang w:val="en-US"/>
              </w:rPr>
              <w:fldChar w:fldCharType="end"/>
            </w:r>
          </w:p>
        </w:tc>
      </w:tr>
      <w:tr w:rsidR="00BE5011" w:rsidRPr="00253F71" w14:paraId="131C1B1D" w14:textId="77777777" w:rsidTr="0071126D">
        <w:trPr>
          <w:trHeight w:val="221"/>
        </w:trPr>
        <w:tc>
          <w:tcPr>
            <w:tcW w:w="570" w:type="dxa"/>
            <w:hideMark/>
          </w:tcPr>
          <w:p w14:paraId="7841A30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7.</w:t>
            </w:r>
          </w:p>
        </w:tc>
        <w:tc>
          <w:tcPr>
            <w:tcW w:w="2283" w:type="dxa"/>
            <w:hideMark/>
          </w:tcPr>
          <w:p w14:paraId="091775F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p-Cymene</w:t>
            </w:r>
          </w:p>
        </w:tc>
        <w:tc>
          <w:tcPr>
            <w:tcW w:w="1320" w:type="dxa"/>
            <w:hideMark/>
          </w:tcPr>
          <w:p w14:paraId="64166B4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4</w:t>
            </w:r>
          </w:p>
        </w:tc>
        <w:tc>
          <w:tcPr>
            <w:tcW w:w="950" w:type="dxa"/>
            <w:hideMark/>
          </w:tcPr>
          <w:p w14:paraId="4B1DC8F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4.22</w:t>
            </w:r>
          </w:p>
        </w:tc>
        <w:tc>
          <w:tcPr>
            <w:tcW w:w="1716" w:type="dxa"/>
            <w:hideMark/>
          </w:tcPr>
          <w:p w14:paraId="50B2E36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0256" behindDoc="0" locked="0" layoutInCell="1" allowOverlap="1" wp14:anchorId="4856ED09" wp14:editId="49D05ED7">
                  <wp:simplePos x="0" y="0"/>
                  <wp:positionH relativeFrom="column">
                    <wp:posOffset>28575</wp:posOffset>
                  </wp:positionH>
                  <wp:positionV relativeFrom="paragraph">
                    <wp:posOffset>-537210</wp:posOffset>
                  </wp:positionV>
                  <wp:extent cx="952500" cy="52895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1799" b="22488"/>
                          <a:stretch/>
                        </pic:blipFill>
                        <pic:spPr bwMode="auto">
                          <a:xfrm>
                            <a:off x="0" y="0"/>
                            <a:ext cx="952500" cy="528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9CB9B92" w14:textId="4B6641C0"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2","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b912925c-62f6-4460-acca-ff1fd90257d9"]},{"id":"ITEM-3","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3","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Plaingam et al., 2017)","plainTextFormattedCitation":"(El-sayed et al., 2022; Nikolic et al., 2021; Plaingam et al., 2017)","previouslyFormattedCitation":"(El-sayed et al., 2022; Nikolic et al., 2021; Plaingam et al., 2017)"},"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Plaingam et al., 2017)</w:t>
            </w:r>
            <w:r w:rsidRPr="00253F71">
              <w:rPr>
                <w:rFonts w:ascii="Times New Roman" w:hAnsi="Times New Roman" w:cs="Times New Roman"/>
                <w:sz w:val="24"/>
                <w:szCs w:val="24"/>
                <w:lang w:val="en-US"/>
              </w:rPr>
              <w:fldChar w:fldCharType="end"/>
            </w:r>
          </w:p>
        </w:tc>
      </w:tr>
      <w:tr w:rsidR="00BE5011" w:rsidRPr="00253F71" w14:paraId="76F38854" w14:textId="77777777" w:rsidTr="0071126D">
        <w:trPr>
          <w:trHeight w:val="221"/>
        </w:trPr>
        <w:tc>
          <w:tcPr>
            <w:tcW w:w="570" w:type="dxa"/>
            <w:hideMark/>
          </w:tcPr>
          <w:p w14:paraId="3848F0B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8.</w:t>
            </w:r>
          </w:p>
        </w:tc>
        <w:tc>
          <w:tcPr>
            <w:tcW w:w="2283" w:type="dxa"/>
            <w:hideMark/>
          </w:tcPr>
          <w:p w14:paraId="61486E4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nalool</w:t>
            </w:r>
          </w:p>
        </w:tc>
        <w:tc>
          <w:tcPr>
            <w:tcW w:w="1320" w:type="dxa"/>
            <w:hideMark/>
          </w:tcPr>
          <w:p w14:paraId="32BAAD86"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8</w:t>
            </w:r>
            <w:r w:rsidRPr="00253F71">
              <w:rPr>
                <w:rFonts w:ascii="Times New Roman" w:hAnsi="Times New Roman" w:cs="Times New Roman"/>
                <w:sz w:val="24"/>
                <w:szCs w:val="24"/>
                <w:lang w:val="en-US"/>
              </w:rPr>
              <w:t>O</w:t>
            </w:r>
          </w:p>
        </w:tc>
        <w:tc>
          <w:tcPr>
            <w:tcW w:w="950" w:type="dxa"/>
            <w:hideMark/>
          </w:tcPr>
          <w:p w14:paraId="3E9FB576"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54.25</w:t>
            </w:r>
          </w:p>
        </w:tc>
        <w:tc>
          <w:tcPr>
            <w:tcW w:w="1716" w:type="dxa"/>
            <w:hideMark/>
          </w:tcPr>
          <w:p w14:paraId="10014A2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1280" behindDoc="0" locked="0" layoutInCell="1" allowOverlap="1" wp14:anchorId="59D33F83" wp14:editId="18386387">
                  <wp:simplePos x="0" y="0"/>
                  <wp:positionH relativeFrom="column">
                    <wp:posOffset>-20955</wp:posOffset>
                  </wp:positionH>
                  <wp:positionV relativeFrom="paragraph">
                    <wp:posOffset>-205740</wp:posOffset>
                  </wp:positionV>
                  <wp:extent cx="952500" cy="437515"/>
                  <wp:effectExtent l="0" t="0" r="0"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6624" b="27395"/>
                          <a:stretch/>
                        </pic:blipFill>
                        <pic:spPr bwMode="auto">
                          <a:xfrm>
                            <a:off x="0" y="0"/>
                            <a:ext cx="952500" cy="437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1C86B5A7" w14:textId="1139AA7C"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22caeddf-c26d-474a-b9f1-68983b9c4cda"]},{"id":"ITEM-3","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3","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 Wang et al., 2019; Zhang et al., 2016)","plainTextFormattedCitation":"(Nikolic et al., 2021; Wang et al., 2019; Zhang et al., 2016)","previouslyFormattedCitation":"(Nikolic et al., 2021;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Nikolic et al., 2021; Wang et al., 2019; Zhang et al., 2016)</w:t>
            </w:r>
            <w:r w:rsidRPr="00253F71">
              <w:rPr>
                <w:rFonts w:ascii="Times New Roman" w:hAnsi="Times New Roman" w:cs="Times New Roman"/>
                <w:sz w:val="24"/>
                <w:szCs w:val="24"/>
                <w:lang w:val="en-US"/>
              </w:rPr>
              <w:fldChar w:fldCharType="end"/>
            </w:r>
          </w:p>
        </w:tc>
      </w:tr>
      <w:tr w:rsidR="00BE5011" w:rsidRPr="00253F71" w14:paraId="709DF216" w14:textId="77777777" w:rsidTr="0071126D">
        <w:trPr>
          <w:trHeight w:val="221"/>
        </w:trPr>
        <w:tc>
          <w:tcPr>
            <w:tcW w:w="570" w:type="dxa"/>
            <w:hideMark/>
          </w:tcPr>
          <w:p w14:paraId="77C1F55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9.</w:t>
            </w:r>
          </w:p>
        </w:tc>
        <w:tc>
          <w:tcPr>
            <w:tcW w:w="2283" w:type="dxa"/>
            <w:hideMark/>
          </w:tcPr>
          <w:p w14:paraId="66EE5AD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E)-Caryophyllene</w:t>
            </w:r>
          </w:p>
        </w:tc>
        <w:tc>
          <w:tcPr>
            <w:tcW w:w="1320" w:type="dxa"/>
            <w:hideMark/>
          </w:tcPr>
          <w:p w14:paraId="611F6ED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4</w:t>
            </w:r>
          </w:p>
        </w:tc>
        <w:tc>
          <w:tcPr>
            <w:tcW w:w="950" w:type="dxa"/>
            <w:hideMark/>
          </w:tcPr>
          <w:p w14:paraId="0DEB7F8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4.35</w:t>
            </w:r>
          </w:p>
        </w:tc>
        <w:tc>
          <w:tcPr>
            <w:tcW w:w="1716" w:type="dxa"/>
            <w:hideMark/>
          </w:tcPr>
          <w:p w14:paraId="1E872C1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2304" behindDoc="0" locked="0" layoutInCell="1" allowOverlap="1" wp14:anchorId="464EEAD7" wp14:editId="5C9407CE">
                  <wp:simplePos x="0" y="0"/>
                  <wp:positionH relativeFrom="column">
                    <wp:posOffset>-3810</wp:posOffset>
                  </wp:positionH>
                  <wp:positionV relativeFrom="paragraph">
                    <wp:posOffset>-604520</wp:posOffset>
                  </wp:positionV>
                  <wp:extent cx="952500" cy="606425"/>
                  <wp:effectExtent l="0" t="0" r="0" b="0"/>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5008" b="11211"/>
                          <a:stretch/>
                        </pic:blipFill>
                        <pic:spPr bwMode="auto">
                          <a:xfrm>
                            <a:off x="0" y="0"/>
                            <a:ext cx="952500" cy="606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42B338FC" w14:textId="4B2DBE7D"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1f9ac67a-b217-4860-8814-4695e6dbbbe6"]},{"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ba0f274c-0969-47f2-875a-10a53148097b"]},{"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Plaingam et al., 2017; Wang et al., 2019)","plainTextFormattedCitation":"(El-sayed et al., 2022; Nikolic et al., 2021; Plaingam et al., 2017; Wang et al., 2019)","previouslyFormattedCitation":"(El-sayed et al., 2022; Nikolic et al., 2021; Plaingam et al., 2017; Wang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Plaingam et al., 2017; Wang et al., 2019)</w:t>
            </w:r>
            <w:r w:rsidRPr="00253F71">
              <w:rPr>
                <w:rFonts w:ascii="Times New Roman" w:hAnsi="Times New Roman" w:cs="Times New Roman"/>
                <w:sz w:val="24"/>
                <w:szCs w:val="24"/>
                <w:lang w:val="en-US"/>
              </w:rPr>
              <w:fldChar w:fldCharType="end"/>
            </w:r>
          </w:p>
        </w:tc>
      </w:tr>
      <w:tr w:rsidR="00BE5011" w:rsidRPr="00253F71" w14:paraId="162C900A" w14:textId="77777777" w:rsidTr="0071126D">
        <w:trPr>
          <w:trHeight w:val="221"/>
        </w:trPr>
        <w:tc>
          <w:tcPr>
            <w:tcW w:w="570" w:type="dxa"/>
            <w:hideMark/>
          </w:tcPr>
          <w:p w14:paraId="765D2E5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lastRenderedPageBreak/>
              <w:t>10.</w:t>
            </w:r>
          </w:p>
        </w:tc>
        <w:tc>
          <w:tcPr>
            <w:tcW w:w="2283" w:type="dxa"/>
            <w:hideMark/>
          </w:tcPr>
          <w:p w14:paraId="6FC71B9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yrcene</w:t>
            </w:r>
          </w:p>
        </w:tc>
        <w:tc>
          <w:tcPr>
            <w:tcW w:w="1320" w:type="dxa"/>
            <w:hideMark/>
          </w:tcPr>
          <w:p w14:paraId="4479556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7DCF290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0F653FF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3328" behindDoc="0" locked="0" layoutInCell="1" allowOverlap="1" wp14:anchorId="35FC518A" wp14:editId="2BD0DD99">
                  <wp:simplePos x="0" y="0"/>
                  <wp:positionH relativeFrom="column">
                    <wp:posOffset>3933</wp:posOffset>
                  </wp:positionH>
                  <wp:positionV relativeFrom="paragraph">
                    <wp:posOffset>71942</wp:posOffset>
                  </wp:positionV>
                  <wp:extent cx="952500" cy="375920"/>
                  <wp:effectExtent l="0" t="0" r="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420" t="27433" r="2420" b="33042"/>
                          <a:stretch/>
                        </pic:blipFill>
                        <pic:spPr bwMode="auto">
                          <a:xfrm>
                            <a:off x="0" y="0"/>
                            <a:ext cx="952500" cy="3759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3A52D119" w14:textId="507910DA"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e47ea1a9-e7a6-4a6d-86dc-21ef891fc370"]},{"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f258675e-fba1-42e5-b5ff-2f8d9dd0762b"]},{"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Plaingam et al., 2017; Wang et al., 2019)","plainTextFormattedCitation":"(El-sayed et al., 2022; Nikolic et al., 2021; Plaingam et al., 2017; Wang et al., 2019)","previouslyFormattedCitation":"(El-sayed et al., 2022; Nikolic et al., 2021; Plaingam et al., 2017; Wang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Plaingam et al., 2017; Wang et al., 2019)</w:t>
            </w:r>
            <w:r w:rsidRPr="00253F71">
              <w:rPr>
                <w:rFonts w:ascii="Times New Roman" w:hAnsi="Times New Roman" w:cs="Times New Roman"/>
                <w:sz w:val="24"/>
                <w:szCs w:val="24"/>
                <w:lang w:val="en-US"/>
              </w:rPr>
              <w:fldChar w:fldCharType="end"/>
            </w:r>
          </w:p>
        </w:tc>
      </w:tr>
      <w:tr w:rsidR="00BE5011" w:rsidRPr="00253F71" w14:paraId="40320E41" w14:textId="77777777" w:rsidTr="0071126D">
        <w:trPr>
          <w:trHeight w:val="221"/>
        </w:trPr>
        <w:tc>
          <w:tcPr>
            <w:tcW w:w="570" w:type="dxa"/>
            <w:hideMark/>
          </w:tcPr>
          <w:p w14:paraId="469E8EF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1.</w:t>
            </w:r>
          </w:p>
        </w:tc>
        <w:tc>
          <w:tcPr>
            <w:tcW w:w="2283" w:type="dxa"/>
            <w:hideMark/>
          </w:tcPr>
          <w:p w14:paraId="4BDEC66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ethyl eugenol</w:t>
            </w:r>
          </w:p>
        </w:tc>
        <w:tc>
          <w:tcPr>
            <w:tcW w:w="1320" w:type="dxa"/>
            <w:hideMark/>
          </w:tcPr>
          <w:p w14:paraId="3C6E8495" w14:textId="77777777" w:rsidR="00BE5011" w:rsidRPr="00253F71" w:rsidRDefault="00BE5011" w:rsidP="0071126D">
            <w:pPr>
              <w:spacing w:after="120" w:line="276" w:lineRule="auto"/>
              <w:rPr>
                <w:rFonts w:ascii="Times New Roman" w:hAnsi="Times New Roman" w:cs="Times New Roman"/>
                <w:sz w:val="24"/>
                <w:szCs w:val="24"/>
                <w:vertAlign w:val="subscript"/>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4</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76E12B2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78.23</w:t>
            </w:r>
          </w:p>
        </w:tc>
        <w:tc>
          <w:tcPr>
            <w:tcW w:w="1716" w:type="dxa"/>
            <w:hideMark/>
          </w:tcPr>
          <w:p w14:paraId="374288D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4352" behindDoc="0" locked="0" layoutInCell="1" allowOverlap="1" wp14:anchorId="06D1EE7B" wp14:editId="3EB6AB7E">
                  <wp:simplePos x="0" y="0"/>
                  <wp:positionH relativeFrom="column">
                    <wp:posOffset>3933</wp:posOffset>
                  </wp:positionH>
                  <wp:positionV relativeFrom="paragraph">
                    <wp:posOffset>73868</wp:posOffset>
                  </wp:positionV>
                  <wp:extent cx="952500" cy="660400"/>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3714" b="16892"/>
                          <a:stretch/>
                        </pic:blipFill>
                        <pic:spPr bwMode="auto">
                          <a:xfrm>
                            <a:off x="0" y="0"/>
                            <a:ext cx="952500" cy="6604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0E893139" w14:textId="7782012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632BB2">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0de3dd52-a1f3-4409-86dc-07317abcd2a5"]},{"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0af315d9-b176-47f0-ad04-6d70aab3b962"]},{"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id":"ITEM-5","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5","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mp; El-Alfy, 2016; El-sayed et al., 2022; Nikolic et al., 2021; Plaingam et al., 2017; Zhang et al., 2016)","plainTextFormattedCitation":"(Abourashed &amp; El-Alfy, 2016; El-sayed et al., 2022; Nikolic et al., 2021; Plaingam et al., 2017; Zhang et al., 2016)","previouslyFormattedCitation":"(Abourashed &amp; El-Alfy, 2016; El-sayed et al., 2022; Nikolic et al., 2021; Plaingam et al., 2017;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632BB2" w:rsidRPr="00632BB2">
              <w:rPr>
                <w:rFonts w:ascii="Times New Roman" w:hAnsi="Times New Roman" w:cs="Times New Roman"/>
                <w:noProof/>
                <w:sz w:val="24"/>
                <w:szCs w:val="24"/>
                <w:lang w:val="en-US"/>
              </w:rPr>
              <w:t>(Abourashed &amp; El-Alfy, 2016; El-sayed et al., 2022; Nikolic et al., 2021; Plaingam et al., 2017; Zhang et al., 2016)</w:t>
            </w:r>
            <w:r w:rsidRPr="00253F71">
              <w:rPr>
                <w:rFonts w:ascii="Times New Roman" w:hAnsi="Times New Roman" w:cs="Times New Roman"/>
                <w:sz w:val="24"/>
                <w:szCs w:val="24"/>
                <w:lang w:val="en-US"/>
              </w:rPr>
              <w:fldChar w:fldCharType="end"/>
            </w:r>
          </w:p>
        </w:tc>
      </w:tr>
      <w:tr w:rsidR="00BE5011" w:rsidRPr="00253F71" w14:paraId="33814B1C" w14:textId="77777777" w:rsidTr="0071126D">
        <w:trPr>
          <w:trHeight w:val="221"/>
        </w:trPr>
        <w:tc>
          <w:tcPr>
            <w:tcW w:w="570" w:type="dxa"/>
            <w:hideMark/>
          </w:tcPr>
          <w:p w14:paraId="5B59B67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2.</w:t>
            </w:r>
          </w:p>
        </w:tc>
        <w:tc>
          <w:tcPr>
            <w:tcW w:w="2283" w:type="dxa"/>
            <w:hideMark/>
          </w:tcPr>
          <w:p w14:paraId="1BB8FD4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yristicin</w:t>
            </w:r>
          </w:p>
        </w:tc>
        <w:tc>
          <w:tcPr>
            <w:tcW w:w="1320" w:type="dxa"/>
            <w:hideMark/>
          </w:tcPr>
          <w:p w14:paraId="22DA03D5"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20D1D73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92.21</w:t>
            </w:r>
          </w:p>
        </w:tc>
        <w:tc>
          <w:tcPr>
            <w:tcW w:w="1716" w:type="dxa"/>
            <w:hideMark/>
          </w:tcPr>
          <w:p w14:paraId="2D398AA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5376" behindDoc="0" locked="0" layoutInCell="1" allowOverlap="1" wp14:anchorId="00DDCD34" wp14:editId="581601DB">
                  <wp:simplePos x="0" y="0"/>
                  <wp:positionH relativeFrom="column">
                    <wp:posOffset>-26803</wp:posOffset>
                  </wp:positionH>
                  <wp:positionV relativeFrom="paragraph">
                    <wp:posOffset>44957</wp:posOffset>
                  </wp:positionV>
                  <wp:extent cx="952500" cy="598805"/>
                  <wp:effectExtent l="0" t="0"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4201" b="12820"/>
                          <a:stretch/>
                        </pic:blipFill>
                        <pic:spPr bwMode="auto">
                          <a:xfrm>
                            <a:off x="0" y="0"/>
                            <a:ext cx="952500" cy="5988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138A162C" w14:textId="3111CC9B"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632BB2">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50d6a5c6-cee5-471e-b1bc-f368572f36eb"]},{"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841f7a75-dd0b-44cf-bc08-749d63a18a34"]},{"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67f097ba-962a-412f-99ea-1095615ccc8c"]},{"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6","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mp; El-Alfy, 2016; El-sayed et al., 2022; Nikolic et al., 2021; Plaingam et al., 2017; Wang et al., 2019; Zhang et al., 2016)","plainTextFormattedCitation":"(Abourashed &amp; El-Alfy, 2016; El-sayed et al., 2022; Nikolic et al., 2021; Plaingam et al., 2017; Wang et al., 2019; Zhang et al., 2016)","previouslyFormattedCitation":"(Abourashed &amp; El-Alfy,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632BB2" w:rsidRPr="00632BB2">
              <w:rPr>
                <w:rFonts w:ascii="Times New Roman" w:hAnsi="Times New Roman" w:cs="Times New Roman"/>
                <w:noProof/>
                <w:sz w:val="24"/>
                <w:szCs w:val="24"/>
                <w:lang w:val="en-US"/>
              </w:rPr>
              <w:t>(Abourashed &amp; El-Alfy,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0213A8A6" w14:textId="77777777" w:rsidTr="0071126D">
        <w:trPr>
          <w:trHeight w:val="221"/>
        </w:trPr>
        <w:tc>
          <w:tcPr>
            <w:tcW w:w="570" w:type="dxa"/>
            <w:hideMark/>
          </w:tcPr>
          <w:p w14:paraId="022B42B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w:t>
            </w:r>
          </w:p>
        </w:tc>
        <w:tc>
          <w:tcPr>
            <w:tcW w:w="2283" w:type="dxa"/>
            <w:hideMark/>
          </w:tcPr>
          <w:p w14:paraId="50AA721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Elemicin</w:t>
            </w:r>
          </w:p>
        </w:tc>
        <w:tc>
          <w:tcPr>
            <w:tcW w:w="1320" w:type="dxa"/>
            <w:hideMark/>
          </w:tcPr>
          <w:p w14:paraId="35E8BF5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3D025B2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8.25</w:t>
            </w:r>
          </w:p>
        </w:tc>
        <w:tc>
          <w:tcPr>
            <w:tcW w:w="1716" w:type="dxa"/>
            <w:hideMark/>
          </w:tcPr>
          <w:p w14:paraId="1E6FD77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6400" behindDoc="0" locked="0" layoutInCell="1" allowOverlap="1" wp14:anchorId="5F5210B7" wp14:editId="6A581FD5">
                  <wp:simplePos x="0" y="0"/>
                  <wp:positionH relativeFrom="column">
                    <wp:posOffset>3933</wp:posOffset>
                  </wp:positionH>
                  <wp:positionV relativeFrom="paragraph">
                    <wp:posOffset>38853</wp:posOffset>
                  </wp:positionV>
                  <wp:extent cx="952500" cy="775970"/>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9680" b="8793"/>
                          <a:stretch/>
                        </pic:blipFill>
                        <pic:spPr bwMode="auto">
                          <a:xfrm>
                            <a:off x="0" y="0"/>
                            <a:ext cx="952500" cy="77597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43AA949A" w14:textId="4B6A1633" w:rsidR="00BE5011" w:rsidRPr="00253F71" w:rsidRDefault="00BE5011" w:rsidP="0071126D">
            <w:pPr>
              <w:spacing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632BB2">
              <w:rPr>
                <w:rFonts w:ascii="Times New Roman" w:hAnsi="Times New Roman" w:cs="Times New Roman"/>
                <w:sz w:val="24"/>
                <w:szCs w:val="24"/>
                <w:lang w:val="en-US"/>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bee80673-98c3-45fb-8e4f-1b3d0063f3f6"]},{"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de33ff51-4ea0-4fb1-9dc0-cfe321bc36a4"]},{"id":"ITEM-4","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4","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mp; El-Alfy, 2016; El-sayed et al., 2022; Wang et al., 2019; Zhang et al., 2016)","plainTextFormattedCitation":"(Abourashed &amp; El-Alfy, 2016; El-sayed et al., 2022; Wang et al., 2019; Zhang et al., 2016)","previouslyFormattedCitation":"(Abourashed &amp; El-Alfy, 2016; El-sayed et al., 2022;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632BB2" w:rsidRPr="00632BB2">
              <w:rPr>
                <w:rFonts w:ascii="Times New Roman" w:hAnsi="Times New Roman" w:cs="Times New Roman"/>
                <w:noProof/>
                <w:sz w:val="24"/>
                <w:szCs w:val="24"/>
                <w:lang w:val="en-US"/>
              </w:rPr>
              <w:t>(Abourashed &amp; El-Alfy, 2016; El-sayed et al., 2022; Wang et al., 2019; Zhang et al., 2016)</w:t>
            </w:r>
            <w:r w:rsidRPr="00253F71">
              <w:rPr>
                <w:rFonts w:ascii="Times New Roman" w:hAnsi="Times New Roman" w:cs="Times New Roman"/>
                <w:sz w:val="24"/>
                <w:szCs w:val="24"/>
                <w:lang w:val="en-US"/>
              </w:rPr>
              <w:fldChar w:fldCharType="end"/>
            </w:r>
          </w:p>
        </w:tc>
      </w:tr>
      <w:tr w:rsidR="00BE5011" w:rsidRPr="00253F71" w14:paraId="5C54A78E" w14:textId="77777777" w:rsidTr="0071126D">
        <w:trPr>
          <w:trHeight w:val="1180"/>
        </w:trPr>
        <w:tc>
          <w:tcPr>
            <w:tcW w:w="570" w:type="dxa"/>
          </w:tcPr>
          <w:p w14:paraId="47398D7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4.</w:t>
            </w:r>
          </w:p>
        </w:tc>
        <w:tc>
          <w:tcPr>
            <w:tcW w:w="2283" w:type="dxa"/>
          </w:tcPr>
          <w:p w14:paraId="05F5120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Sabinene</w:t>
            </w:r>
          </w:p>
        </w:tc>
        <w:tc>
          <w:tcPr>
            <w:tcW w:w="1320" w:type="dxa"/>
          </w:tcPr>
          <w:p w14:paraId="25C19AC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tcPr>
          <w:p w14:paraId="0F5C281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tcPr>
          <w:p w14:paraId="5D7A41EF" w14:textId="77777777" w:rsidR="00BE5011" w:rsidRPr="00253F71" w:rsidRDefault="00BE5011" w:rsidP="0071126D">
            <w:pPr>
              <w:spacing w:line="276" w:lineRule="auto"/>
              <w:rPr>
                <w:rFonts w:ascii="Times New Roman" w:hAnsi="Times New Roman" w:cs="Times New Roman"/>
                <w:sz w:val="16"/>
                <w:szCs w:val="16"/>
                <w:lang w:val="en-US"/>
              </w:rPr>
            </w:pPr>
            <w:r w:rsidRPr="00253F71">
              <w:rPr>
                <w:rFonts w:ascii="Times New Roman" w:hAnsi="Times New Roman" w:cs="Times New Roman"/>
                <w:noProof/>
                <w:sz w:val="16"/>
                <w:szCs w:val="16"/>
                <w:lang w:val="en-US"/>
              </w:rPr>
              <w:drawing>
                <wp:anchor distT="0" distB="0" distL="114300" distR="114300" simplePos="0" relativeHeight="251687424" behindDoc="0" locked="0" layoutInCell="1" allowOverlap="1" wp14:anchorId="51CA2909" wp14:editId="5395255F">
                  <wp:simplePos x="0" y="0"/>
                  <wp:positionH relativeFrom="column">
                    <wp:posOffset>-5080</wp:posOffset>
                  </wp:positionH>
                  <wp:positionV relativeFrom="paragraph">
                    <wp:posOffset>83820</wp:posOffset>
                  </wp:positionV>
                  <wp:extent cx="951865" cy="514350"/>
                  <wp:effectExtent l="0" t="0" r="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24" cstate="print">
                            <a:extLst>
                              <a:ext uri="{28A0092B-C50C-407E-A947-70E740481C1C}">
                                <a14:useLocalDpi xmlns:a14="http://schemas.microsoft.com/office/drawing/2010/main" val="0"/>
                              </a:ext>
                            </a:extLst>
                          </a:blip>
                          <a:srcRect t="22606" b="23244"/>
                          <a:stretch/>
                        </pic:blipFill>
                        <pic:spPr bwMode="auto">
                          <a:xfrm>
                            <a:off x="0" y="0"/>
                            <a:ext cx="951865" cy="514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tcPr>
          <w:p w14:paraId="36405048" w14:textId="0E285B4D" w:rsidR="00BE5011" w:rsidRPr="00253F71" w:rsidRDefault="00BE5011" w:rsidP="0071126D">
            <w:pPr>
              <w:spacing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632BB2">
              <w:rPr>
                <w:rFonts w:ascii="Times New Roman" w:hAnsi="Times New Roman" w:cs="Times New Roman"/>
                <w:sz w:val="24"/>
                <w:szCs w:val="24"/>
                <w:lang w:val="en-US"/>
              </w:rPr>
              <w:instrText>ADDIN CSL_CITATION {"citationItems":[{"id":"ITEM-1","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1","issue":"6","issued":{"date-parts":[["2016"]]},"page":"1035-1056","publisher":"Springer Netherlands","title":"Chemical diversity and pharmacological significance of the secondary metabolites of nutmeg (Myristica fragrans Houtt.)","type":"article-journal","volume":"15"},"uris":["http://www.mendeley.com/documents/?uuid=0e86a41a-6241-321d-b589-01a97f8f8bb7"]},{"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40d9eb8a-df90-4abe-afbd-fb4fc81ee196"]},{"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e20c0e97-8ca6-4162-a98f-cb9358c83074"]},{"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Abourashed &amp; El-Alfy, 2016; El-sayed et al., 2022; Nikolic et al., 2021; Zhang et al., 2016)","plainTextFormattedCitation":"(Abourashed &amp; El-Alfy, 2016; El-sayed et al., 2022; Nikolic et al., 2021; Zhang et al., 2016)","previouslyFormattedCitation":"(Abourashed &amp; El-Alfy, 2016; El-sayed et al., 2022; Nikolic et al., 2021;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632BB2" w:rsidRPr="00632BB2">
              <w:rPr>
                <w:rFonts w:ascii="Times New Roman" w:hAnsi="Times New Roman" w:cs="Times New Roman"/>
                <w:noProof/>
                <w:sz w:val="24"/>
                <w:szCs w:val="24"/>
                <w:lang w:val="en-US"/>
              </w:rPr>
              <w:t>(Abourashed &amp; El-Alfy, 2016; El-sayed et al., 2022; Nikolic et al., 2021; Zhang et al., 2016)</w:t>
            </w:r>
            <w:r w:rsidRPr="00253F71">
              <w:rPr>
                <w:rFonts w:ascii="Times New Roman" w:hAnsi="Times New Roman" w:cs="Times New Roman"/>
                <w:sz w:val="24"/>
                <w:szCs w:val="24"/>
                <w:lang w:val="en-US"/>
              </w:rPr>
              <w:fldChar w:fldCharType="end"/>
            </w:r>
          </w:p>
        </w:tc>
      </w:tr>
      <w:tr w:rsidR="00BE5011" w:rsidRPr="00253F71" w14:paraId="21D1793E" w14:textId="77777777" w:rsidTr="0071126D">
        <w:trPr>
          <w:trHeight w:val="395"/>
        </w:trPr>
        <w:tc>
          <w:tcPr>
            <w:tcW w:w="10173" w:type="dxa"/>
            <w:gridSpan w:val="6"/>
            <w:vAlign w:val="center"/>
            <w:hideMark/>
          </w:tcPr>
          <w:p w14:paraId="36ACE4C7" w14:textId="77777777" w:rsidR="00BE5011" w:rsidRPr="00253F71" w:rsidRDefault="00BE5011" w:rsidP="0071126D">
            <w:pPr>
              <w:spacing w:after="120"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Kernel of nutmeg </w:t>
            </w:r>
          </w:p>
        </w:tc>
      </w:tr>
      <w:tr w:rsidR="00BE5011" w:rsidRPr="00253F71" w14:paraId="56A8E0A3" w14:textId="77777777" w:rsidTr="0071126D">
        <w:trPr>
          <w:trHeight w:val="221"/>
        </w:trPr>
        <w:tc>
          <w:tcPr>
            <w:tcW w:w="570" w:type="dxa"/>
            <w:hideMark/>
          </w:tcPr>
          <w:p w14:paraId="7C24F5E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1. </w:t>
            </w:r>
          </w:p>
        </w:tc>
        <w:tc>
          <w:tcPr>
            <w:tcW w:w="2283" w:type="dxa"/>
            <w:hideMark/>
          </w:tcPr>
          <w:p w14:paraId="30FB33A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Myristicin </w:t>
            </w:r>
          </w:p>
        </w:tc>
        <w:tc>
          <w:tcPr>
            <w:tcW w:w="1320" w:type="dxa"/>
            <w:hideMark/>
          </w:tcPr>
          <w:p w14:paraId="2FF879B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6A61126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92.21</w:t>
            </w:r>
          </w:p>
        </w:tc>
        <w:tc>
          <w:tcPr>
            <w:tcW w:w="1716" w:type="dxa"/>
            <w:hideMark/>
          </w:tcPr>
          <w:p w14:paraId="290AEAF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8448" behindDoc="0" locked="0" layoutInCell="1" allowOverlap="1" wp14:anchorId="1BC784F5" wp14:editId="50445D81">
                  <wp:simplePos x="0" y="0"/>
                  <wp:positionH relativeFrom="column">
                    <wp:posOffset>6350</wp:posOffset>
                  </wp:positionH>
                  <wp:positionV relativeFrom="paragraph">
                    <wp:posOffset>43180</wp:posOffset>
                  </wp:positionV>
                  <wp:extent cx="952500" cy="606425"/>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1781" b="14472"/>
                          <a:stretch/>
                        </pic:blipFill>
                        <pic:spPr bwMode="auto">
                          <a:xfrm>
                            <a:off x="0" y="0"/>
                            <a:ext cx="952500" cy="606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22E56D90" w14:textId="63B5EF16" w:rsidR="00BE5011" w:rsidRPr="00253F71" w:rsidRDefault="00BE5011" w:rsidP="0071126D">
            <w:pPr>
              <w:spacing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31c14370-7603-4eeb-864e-da08a3a1daf9"]}],"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3C099A21" w14:textId="77777777" w:rsidTr="0071126D">
        <w:trPr>
          <w:trHeight w:val="221"/>
        </w:trPr>
        <w:tc>
          <w:tcPr>
            <w:tcW w:w="570" w:type="dxa"/>
            <w:hideMark/>
          </w:tcPr>
          <w:p w14:paraId="27BEB75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2. </w:t>
            </w:r>
          </w:p>
        </w:tc>
        <w:tc>
          <w:tcPr>
            <w:tcW w:w="2283" w:type="dxa"/>
            <w:hideMark/>
          </w:tcPr>
          <w:p w14:paraId="5A8B59B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Elemicin </w:t>
            </w:r>
          </w:p>
        </w:tc>
        <w:tc>
          <w:tcPr>
            <w:tcW w:w="1320" w:type="dxa"/>
            <w:hideMark/>
          </w:tcPr>
          <w:p w14:paraId="2EFCCF2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33A36AE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8.25</w:t>
            </w:r>
          </w:p>
        </w:tc>
        <w:tc>
          <w:tcPr>
            <w:tcW w:w="1716" w:type="dxa"/>
            <w:hideMark/>
          </w:tcPr>
          <w:p w14:paraId="1F47E23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9472" behindDoc="0" locked="0" layoutInCell="1" allowOverlap="1" wp14:anchorId="69C40809" wp14:editId="207529DF">
                  <wp:simplePos x="0" y="0"/>
                  <wp:positionH relativeFrom="column">
                    <wp:posOffset>-1270</wp:posOffset>
                  </wp:positionH>
                  <wp:positionV relativeFrom="paragraph">
                    <wp:posOffset>29845</wp:posOffset>
                  </wp:positionV>
                  <wp:extent cx="952500" cy="729615"/>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3714" b="9630"/>
                          <a:stretch/>
                        </pic:blipFill>
                        <pic:spPr bwMode="auto">
                          <a:xfrm>
                            <a:off x="0" y="0"/>
                            <a:ext cx="952500" cy="729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23BD9BAA" w14:textId="193B65BC"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8dca5c4b-35c2-42e8-b9d7-557264ce667c"]}],"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6B7C66A5" w14:textId="77777777" w:rsidTr="0071126D">
        <w:trPr>
          <w:trHeight w:val="221"/>
        </w:trPr>
        <w:tc>
          <w:tcPr>
            <w:tcW w:w="570" w:type="dxa"/>
            <w:hideMark/>
          </w:tcPr>
          <w:p w14:paraId="576AC7D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w:t>
            </w:r>
          </w:p>
        </w:tc>
        <w:tc>
          <w:tcPr>
            <w:tcW w:w="2283" w:type="dxa"/>
            <w:hideMark/>
          </w:tcPr>
          <w:p w14:paraId="36826E5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Isoelemicin </w:t>
            </w:r>
          </w:p>
        </w:tc>
        <w:tc>
          <w:tcPr>
            <w:tcW w:w="1320" w:type="dxa"/>
            <w:hideMark/>
          </w:tcPr>
          <w:p w14:paraId="44D089A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0F3E8BEA"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8.25</w:t>
            </w:r>
          </w:p>
        </w:tc>
        <w:tc>
          <w:tcPr>
            <w:tcW w:w="1716" w:type="dxa"/>
            <w:hideMark/>
          </w:tcPr>
          <w:p w14:paraId="6D8A503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0496" behindDoc="0" locked="0" layoutInCell="1" allowOverlap="1" wp14:anchorId="49D4195E" wp14:editId="68DDFE51">
                  <wp:simplePos x="0" y="0"/>
                  <wp:positionH relativeFrom="column">
                    <wp:posOffset>-1270</wp:posOffset>
                  </wp:positionH>
                  <wp:positionV relativeFrom="paragraph">
                    <wp:posOffset>17145</wp:posOffset>
                  </wp:positionV>
                  <wp:extent cx="952500" cy="737235"/>
                  <wp:effectExtent l="0" t="0" r="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4521" b="8023"/>
                          <a:stretch/>
                        </pic:blipFill>
                        <pic:spPr bwMode="auto">
                          <a:xfrm>
                            <a:off x="0" y="0"/>
                            <a:ext cx="952500" cy="737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6E3467BB" w14:textId="6E228E9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7fbea5af-bd19-44de-9033-db11f5c304ad"]}],"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7577B42D" w14:textId="77777777" w:rsidTr="0071126D">
        <w:trPr>
          <w:trHeight w:val="221"/>
        </w:trPr>
        <w:tc>
          <w:tcPr>
            <w:tcW w:w="570" w:type="dxa"/>
            <w:hideMark/>
          </w:tcPr>
          <w:p w14:paraId="1E7AAF9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4. </w:t>
            </w:r>
          </w:p>
        </w:tc>
        <w:tc>
          <w:tcPr>
            <w:tcW w:w="2283" w:type="dxa"/>
            <w:hideMark/>
          </w:tcPr>
          <w:p w14:paraId="63AE2F9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carin A</w:t>
            </w:r>
          </w:p>
        </w:tc>
        <w:tc>
          <w:tcPr>
            <w:tcW w:w="1320" w:type="dxa"/>
            <w:hideMark/>
          </w:tcPr>
          <w:p w14:paraId="2C6536A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41EEB3B5"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26.4</w:t>
            </w:r>
          </w:p>
        </w:tc>
        <w:tc>
          <w:tcPr>
            <w:tcW w:w="1716" w:type="dxa"/>
            <w:hideMark/>
          </w:tcPr>
          <w:p w14:paraId="7D70F71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1520" behindDoc="0" locked="0" layoutInCell="1" allowOverlap="1" wp14:anchorId="27725B18" wp14:editId="691D703F">
                  <wp:simplePos x="0" y="0"/>
                  <wp:positionH relativeFrom="column">
                    <wp:posOffset>8890</wp:posOffset>
                  </wp:positionH>
                  <wp:positionV relativeFrom="paragraph">
                    <wp:posOffset>-541020</wp:posOffset>
                  </wp:positionV>
                  <wp:extent cx="952500" cy="5372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1796" b="21748"/>
                          <a:stretch/>
                        </pic:blipFill>
                        <pic:spPr bwMode="auto">
                          <a:xfrm>
                            <a:off x="0" y="0"/>
                            <a:ext cx="952500" cy="537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1C38950" w14:textId="65BADFC8"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1","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mendeley":{"formattedCitation":"(Chiu et al., 2016)","plainTextFormattedCitation":"(Chiu et al., 2016)","previouslyFormattedCitation":"(Chiu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w:t>
            </w:r>
            <w:r w:rsidRPr="00253F71">
              <w:rPr>
                <w:rFonts w:ascii="Times New Roman" w:hAnsi="Times New Roman" w:cs="Times New Roman"/>
                <w:sz w:val="24"/>
                <w:szCs w:val="24"/>
                <w:lang w:val="en-US"/>
              </w:rPr>
              <w:fldChar w:fldCharType="end"/>
            </w:r>
          </w:p>
        </w:tc>
      </w:tr>
      <w:tr w:rsidR="00BE5011" w:rsidRPr="00253F71" w14:paraId="1D675AB1" w14:textId="77777777" w:rsidTr="0071126D">
        <w:trPr>
          <w:trHeight w:val="221"/>
        </w:trPr>
        <w:tc>
          <w:tcPr>
            <w:tcW w:w="570" w:type="dxa"/>
            <w:hideMark/>
          </w:tcPr>
          <w:p w14:paraId="0C4814C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5, </w:t>
            </w:r>
          </w:p>
        </w:tc>
        <w:tc>
          <w:tcPr>
            <w:tcW w:w="2283" w:type="dxa"/>
            <w:hideMark/>
          </w:tcPr>
          <w:p w14:paraId="445164C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carin B</w:t>
            </w:r>
          </w:p>
        </w:tc>
        <w:tc>
          <w:tcPr>
            <w:tcW w:w="1320" w:type="dxa"/>
            <w:hideMark/>
          </w:tcPr>
          <w:p w14:paraId="01938A9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1437D4F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24.4</w:t>
            </w:r>
          </w:p>
        </w:tc>
        <w:tc>
          <w:tcPr>
            <w:tcW w:w="1716" w:type="dxa"/>
            <w:hideMark/>
          </w:tcPr>
          <w:p w14:paraId="3CF0C31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2544" behindDoc="0" locked="0" layoutInCell="1" allowOverlap="1" wp14:anchorId="29681A7F" wp14:editId="19CD4C69">
                  <wp:simplePos x="0" y="0"/>
                  <wp:positionH relativeFrom="column">
                    <wp:posOffset>8890</wp:posOffset>
                  </wp:positionH>
                  <wp:positionV relativeFrom="paragraph">
                    <wp:posOffset>-542290</wp:posOffset>
                  </wp:positionV>
                  <wp:extent cx="952500" cy="53721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2605" b="20941"/>
                          <a:stretch/>
                        </pic:blipFill>
                        <pic:spPr bwMode="auto">
                          <a:xfrm>
                            <a:off x="0" y="0"/>
                            <a:ext cx="952500" cy="537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B7A499F" w14:textId="782FD233"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e896ace6-3095-480f-9301-c704db868736"]}],"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66F0BC35" w14:textId="77777777" w:rsidTr="0071126D">
        <w:trPr>
          <w:trHeight w:val="221"/>
        </w:trPr>
        <w:tc>
          <w:tcPr>
            <w:tcW w:w="570" w:type="dxa"/>
            <w:hideMark/>
          </w:tcPr>
          <w:p w14:paraId="210EEA9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lastRenderedPageBreak/>
              <w:t xml:space="preserve">6. </w:t>
            </w:r>
          </w:p>
        </w:tc>
        <w:tc>
          <w:tcPr>
            <w:tcW w:w="2283" w:type="dxa"/>
            <w:hideMark/>
          </w:tcPr>
          <w:p w14:paraId="544A050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carin C</w:t>
            </w:r>
          </w:p>
        </w:tc>
        <w:tc>
          <w:tcPr>
            <w:tcW w:w="1320" w:type="dxa"/>
            <w:hideMark/>
          </w:tcPr>
          <w:p w14:paraId="36AFF8D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5</w:t>
            </w:r>
          </w:p>
        </w:tc>
        <w:tc>
          <w:tcPr>
            <w:tcW w:w="950" w:type="dxa"/>
            <w:hideMark/>
          </w:tcPr>
          <w:p w14:paraId="17EB4B3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70.4</w:t>
            </w:r>
          </w:p>
        </w:tc>
        <w:tc>
          <w:tcPr>
            <w:tcW w:w="1716" w:type="dxa"/>
            <w:hideMark/>
          </w:tcPr>
          <w:p w14:paraId="38B2674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3568" behindDoc="0" locked="0" layoutInCell="1" allowOverlap="1" wp14:anchorId="73F91C8D" wp14:editId="36C94735">
                  <wp:simplePos x="0" y="0"/>
                  <wp:positionH relativeFrom="column">
                    <wp:posOffset>8890</wp:posOffset>
                  </wp:positionH>
                  <wp:positionV relativeFrom="paragraph">
                    <wp:posOffset>-635000</wp:posOffset>
                  </wp:positionV>
                  <wp:extent cx="952500" cy="629285"/>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0180" b="13680"/>
                          <a:stretch/>
                        </pic:blipFill>
                        <pic:spPr bwMode="auto">
                          <a:xfrm>
                            <a:off x="0" y="0"/>
                            <a:ext cx="952500" cy="6292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2F3031BC" w14:textId="45941831"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1","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mendeley":{"formattedCitation":"(Chiu et al., 2016)","plainTextFormattedCitation":"(Chiu et al., 2016)","previouslyFormattedCitation":"(Chiu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w:t>
            </w:r>
            <w:r w:rsidRPr="00253F71">
              <w:rPr>
                <w:rFonts w:ascii="Times New Roman" w:hAnsi="Times New Roman" w:cs="Times New Roman"/>
                <w:sz w:val="24"/>
                <w:szCs w:val="24"/>
                <w:lang w:val="en-US"/>
              </w:rPr>
              <w:fldChar w:fldCharType="end"/>
            </w:r>
          </w:p>
        </w:tc>
      </w:tr>
      <w:tr w:rsidR="00BE5011" w:rsidRPr="00253F71" w14:paraId="109C99CF" w14:textId="77777777" w:rsidTr="0071126D">
        <w:trPr>
          <w:trHeight w:val="221"/>
        </w:trPr>
        <w:tc>
          <w:tcPr>
            <w:tcW w:w="570" w:type="dxa"/>
            <w:hideMark/>
          </w:tcPr>
          <w:p w14:paraId="3C711EF6"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7. </w:t>
            </w:r>
          </w:p>
        </w:tc>
        <w:tc>
          <w:tcPr>
            <w:tcW w:w="2283" w:type="dxa"/>
            <w:hideMark/>
          </w:tcPr>
          <w:p w14:paraId="5ABD97C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alabaricone B</w:t>
            </w:r>
          </w:p>
        </w:tc>
        <w:tc>
          <w:tcPr>
            <w:tcW w:w="1320" w:type="dxa"/>
            <w:hideMark/>
          </w:tcPr>
          <w:p w14:paraId="3675D53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6182545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42.4</w:t>
            </w:r>
          </w:p>
        </w:tc>
        <w:tc>
          <w:tcPr>
            <w:tcW w:w="1716" w:type="dxa"/>
            <w:hideMark/>
          </w:tcPr>
          <w:p w14:paraId="5FEB270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4592" behindDoc="0" locked="0" layoutInCell="1" allowOverlap="1" wp14:anchorId="62BD8B00" wp14:editId="1C8A7B89">
                  <wp:simplePos x="0" y="0"/>
                  <wp:positionH relativeFrom="column">
                    <wp:posOffset>-2540</wp:posOffset>
                  </wp:positionH>
                  <wp:positionV relativeFrom="paragraph">
                    <wp:posOffset>0</wp:posOffset>
                  </wp:positionV>
                  <wp:extent cx="952500" cy="952500"/>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anchor>
              </w:drawing>
            </w:r>
          </w:p>
        </w:tc>
        <w:tc>
          <w:tcPr>
            <w:tcW w:w="3334" w:type="dxa"/>
            <w:hideMark/>
          </w:tcPr>
          <w:p w14:paraId="5B456766" w14:textId="2D7B0F54"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4b44e59f-05a6-4677-acb9-5d8a450882e4"]}],"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44D0C2D6" w14:textId="77777777" w:rsidTr="0071126D">
        <w:trPr>
          <w:trHeight w:val="221"/>
        </w:trPr>
        <w:tc>
          <w:tcPr>
            <w:tcW w:w="570" w:type="dxa"/>
            <w:hideMark/>
          </w:tcPr>
          <w:p w14:paraId="62C5674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8.</w:t>
            </w:r>
          </w:p>
        </w:tc>
        <w:tc>
          <w:tcPr>
            <w:tcW w:w="2283" w:type="dxa"/>
            <w:hideMark/>
          </w:tcPr>
          <w:p w14:paraId="4A18CB4A"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alabaricone C</w:t>
            </w:r>
          </w:p>
        </w:tc>
        <w:tc>
          <w:tcPr>
            <w:tcW w:w="1320" w:type="dxa"/>
            <w:hideMark/>
          </w:tcPr>
          <w:p w14:paraId="343BB95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5</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5</w:t>
            </w:r>
          </w:p>
        </w:tc>
        <w:tc>
          <w:tcPr>
            <w:tcW w:w="950" w:type="dxa"/>
            <w:hideMark/>
          </w:tcPr>
          <w:p w14:paraId="72410D5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58.4</w:t>
            </w:r>
          </w:p>
        </w:tc>
        <w:tc>
          <w:tcPr>
            <w:tcW w:w="1716" w:type="dxa"/>
            <w:hideMark/>
          </w:tcPr>
          <w:p w14:paraId="44A90C2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5616" behindDoc="0" locked="0" layoutInCell="1" allowOverlap="1" wp14:anchorId="07B1E5E7" wp14:editId="4ECD8C0F">
                  <wp:simplePos x="0" y="0"/>
                  <wp:positionH relativeFrom="column">
                    <wp:posOffset>-2540</wp:posOffset>
                  </wp:positionH>
                  <wp:positionV relativeFrom="paragraph">
                    <wp:posOffset>0</wp:posOffset>
                  </wp:positionV>
                  <wp:extent cx="952500" cy="9525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anchor>
              </w:drawing>
            </w:r>
          </w:p>
        </w:tc>
        <w:tc>
          <w:tcPr>
            <w:tcW w:w="3334" w:type="dxa"/>
            <w:hideMark/>
          </w:tcPr>
          <w:p w14:paraId="24434C3F" w14:textId="0A81D1A2"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b6e2941a-5c9a-443e-93c2-7e3373ba498f"]}],"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0936E54A" w14:textId="77777777" w:rsidTr="0071126D">
        <w:trPr>
          <w:trHeight w:val="221"/>
        </w:trPr>
        <w:tc>
          <w:tcPr>
            <w:tcW w:w="10173" w:type="dxa"/>
            <w:gridSpan w:val="6"/>
            <w:vAlign w:val="center"/>
            <w:hideMark/>
          </w:tcPr>
          <w:p w14:paraId="17CF5D31" w14:textId="77777777" w:rsidR="00BE5011" w:rsidRPr="00253F71" w:rsidRDefault="00BE5011" w:rsidP="0071126D">
            <w:pPr>
              <w:spacing w:after="120"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MeOH leaf extract of nutmeg </w:t>
            </w:r>
          </w:p>
        </w:tc>
      </w:tr>
      <w:tr w:rsidR="00BE5011" w:rsidRPr="00253F71" w14:paraId="1857D5C7" w14:textId="77777777" w:rsidTr="0071126D">
        <w:trPr>
          <w:trHeight w:val="221"/>
        </w:trPr>
        <w:tc>
          <w:tcPr>
            <w:tcW w:w="570" w:type="dxa"/>
            <w:hideMark/>
          </w:tcPr>
          <w:p w14:paraId="1A06FC1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w:t>
            </w:r>
          </w:p>
        </w:tc>
        <w:tc>
          <w:tcPr>
            <w:tcW w:w="2283" w:type="dxa"/>
            <w:hideMark/>
          </w:tcPr>
          <w:p w14:paraId="190288C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Styracitol</w:t>
            </w:r>
          </w:p>
        </w:tc>
        <w:tc>
          <w:tcPr>
            <w:tcW w:w="1320" w:type="dxa"/>
            <w:hideMark/>
          </w:tcPr>
          <w:p w14:paraId="1146F705"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6</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5</w:t>
            </w:r>
          </w:p>
        </w:tc>
        <w:tc>
          <w:tcPr>
            <w:tcW w:w="950" w:type="dxa"/>
            <w:hideMark/>
          </w:tcPr>
          <w:p w14:paraId="6A7F266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4.16</w:t>
            </w:r>
          </w:p>
        </w:tc>
        <w:tc>
          <w:tcPr>
            <w:tcW w:w="1716" w:type="dxa"/>
            <w:hideMark/>
          </w:tcPr>
          <w:p w14:paraId="2AF1F28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6640" behindDoc="0" locked="0" layoutInCell="1" allowOverlap="1" wp14:anchorId="3E82FDAE" wp14:editId="424ADB12">
                  <wp:simplePos x="0" y="0"/>
                  <wp:positionH relativeFrom="column">
                    <wp:posOffset>-16510</wp:posOffset>
                  </wp:positionH>
                  <wp:positionV relativeFrom="paragraph">
                    <wp:posOffset>49530</wp:posOffset>
                  </wp:positionV>
                  <wp:extent cx="952500" cy="598805"/>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9361" b="17684"/>
                          <a:stretch/>
                        </pic:blipFill>
                        <pic:spPr bwMode="auto">
                          <a:xfrm>
                            <a:off x="0" y="0"/>
                            <a:ext cx="952500" cy="5988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1EF0D63E" w14:textId="77E6E7B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25130DC9" w14:textId="77777777" w:rsidTr="0071126D">
        <w:trPr>
          <w:trHeight w:val="221"/>
        </w:trPr>
        <w:tc>
          <w:tcPr>
            <w:tcW w:w="570" w:type="dxa"/>
            <w:hideMark/>
          </w:tcPr>
          <w:p w14:paraId="7CB0F12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w:t>
            </w:r>
          </w:p>
        </w:tc>
        <w:tc>
          <w:tcPr>
            <w:tcW w:w="2283" w:type="dxa"/>
            <w:hideMark/>
          </w:tcPr>
          <w:p w14:paraId="2B21734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Methoxyeugenol </w:t>
            </w:r>
          </w:p>
        </w:tc>
        <w:tc>
          <w:tcPr>
            <w:tcW w:w="1320" w:type="dxa"/>
            <w:hideMark/>
          </w:tcPr>
          <w:p w14:paraId="3D4FAD6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4</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34BD118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ab/>
            </w:r>
          </w:p>
          <w:p w14:paraId="545552B6"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94.23</w:t>
            </w:r>
          </w:p>
        </w:tc>
        <w:tc>
          <w:tcPr>
            <w:tcW w:w="1716" w:type="dxa"/>
            <w:hideMark/>
          </w:tcPr>
          <w:p w14:paraId="6852E99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7664" behindDoc="0" locked="0" layoutInCell="1" allowOverlap="1" wp14:anchorId="4CC319BB" wp14:editId="73BEECC1">
                  <wp:simplePos x="0" y="0"/>
                  <wp:positionH relativeFrom="column">
                    <wp:posOffset>8890</wp:posOffset>
                  </wp:positionH>
                  <wp:positionV relativeFrom="paragraph">
                    <wp:posOffset>-891540</wp:posOffset>
                  </wp:positionV>
                  <wp:extent cx="952500" cy="775970"/>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7260" b="11255"/>
                          <a:stretch/>
                        </pic:blipFill>
                        <pic:spPr bwMode="auto">
                          <a:xfrm>
                            <a:off x="0" y="0"/>
                            <a:ext cx="952500" cy="775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4FD7CE52" w14:textId="4DDFF3AF"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38800AEE" w14:textId="77777777" w:rsidTr="0071126D">
        <w:trPr>
          <w:trHeight w:val="221"/>
        </w:trPr>
        <w:tc>
          <w:tcPr>
            <w:tcW w:w="570" w:type="dxa"/>
            <w:hideMark/>
          </w:tcPr>
          <w:p w14:paraId="6704A45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w:t>
            </w:r>
          </w:p>
        </w:tc>
        <w:tc>
          <w:tcPr>
            <w:tcW w:w="2283" w:type="dxa"/>
            <w:hideMark/>
          </w:tcPr>
          <w:p w14:paraId="3822ADE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Isoeugenol</w:t>
            </w:r>
          </w:p>
        </w:tc>
        <w:tc>
          <w:tcPr>
            <w:tcW w:w="1320" w:type="dxa"/>
            <w:hideMark/>
          </w:tcPr>
          <w:p w14:paraId="25752A4A"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1AE4306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4.20</w:t>
            </w:r>
          </w:p>
        </w:tc>
        <w:tc>
          <w:tcPr>
            <w:tcW w:w="1716" w:type="dxa"/>
            <w:hideMark/>
          </w:tcPr>
          <w:p w14:paraId="3F2198E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8688" behindDoc="0" locked="0" layoutInCell="1" allowOverlap="1" wp14:anchorId="7E8D8F70" wp14:editId="17C4A81D">
                  <wp:simplePos x="0" y="0"/>
                  <wp:positionH relativeFrom="column">
                    <wp:posOffset>14605</wp:posOffset>
                  </wp:positionH>
                  <wp:positionV relativeFrom="paragraph">
                    <wp:posOffset>46355</wp:posOffset>
                  </wp:positionV>
                  <wp:extent cx="952500" cy="70675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6941" b="8787"/>
                          <a:stretch/>
                        </pic:blipFill>
                        <pic:spPr bwMode="auto">
                          <a:xfrm>
                            <a:off x="0" y="0"/>
                            <a:ext cx="952500" cy="706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06F32285" w14:textId="78CF43E4"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1E01EC9A" w14:textId="77777777" w:rsidTr="0071126D">
        <w:trPr>
          <w:trHeight w:val="221"/>
        </w:trPr>
        <w:tc>
          <w:tcPr>
            <w:tcW w:w="570" w:type="dxa"/>
            <w:hideMark/>
          </w:tcPr>
          <w:p w14:paraId="2330124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4..</w:t>
            </w:r>
          </w:p>
        </w:tc>
        <w:tc>
          <w:tcPr>
            <w:tcW w:w="2283" w:type="dxa"/>
            <w:hideMark/>
          </w:tcPr>
          <w:p w14:paraId="063AAC2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Phytol</w:t>
            </w:r>
          </w:p>
        </w:tc>
        <w:tc>
          <w:tcPr>
            <w:tcW w:w="1320" w:type="dxa"/>
            <w:hideMark/>
          </w:tcPr>
          <w:p w14:paraId="13EC078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40</w:t>
            </w:r>
            <w:r w:rsidRPr="00253F71">
              <w:rPr>
                <w:rFonts w:ascii="Times New Roman" w:hAnsi="Times New Roman" w:cs="Times New Roman"/>
                <w:sz w:val="24"/>
                <w:szCs w:val="24"/>
                <w:lang w:val="en-US"/>
              </w:rPr>
              <w:t>O</w:t>
            </w:r>
          </w:p>
        </w:tc>
        <w:tc>
          <w:tcPr>
            <w:tcW w:w="950" w:type="dxa"/>
            <w:hideMark/>
          </w:tcPr>
          <w:p w14:paraId="60E97CF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96.5</w:t>
            </w:r>
          </w:p>
        </w:tc>
        <w:tc>
          <w:tcPr>
            <w:tcW w:w="1716" w:type="dxa"/>
            <w:hideMark/>
          </w:tcPr>
          <w:p w14:paraId="786BEF0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9712" behindDoc="0" locked="0" layoutInCell="1" allowOverlap="1" wp14:anchorId="6E720DB7" wp14:editId="288513A0">
                  <wp:simplePos x="0" y="0"/>
                  <wp:positionH relativeFrom="column">
                    <wp:posOffset>8890</wp:posOffset>
                  </wp:positionH>
                  <wp:positionV relativeFrom="paragraph">
                    <wp:posOffset>-357505</wp:posOffset>
                  </wp:positionV>
                  <wp:extent cx="952500" cy="35306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29859" b="33043"/>
                          <a:stretch/>
                        </pic:blipFill>
                        <pic:spPr bwMode="auto">
                          <a:xfrm>
                            <a:off x="0" y="0"/>
                            <a:ext cx="952500" cy="3530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5FBE2E45" w14:textId="5BDEB039"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63F7287E" w14:textId="77777777" w:rsidTr="0071126D">
        <w:trPr>
          <w:trHeight w:val="221"/>
        </w:trPr>
        <w:tc>
          <w:tcPr>
            <w:tcW w:w="570" w:type="dxa"/>
            <w:hideMark/>
          </w:tcPr>
          <w:p w14:paraId="4ADE9A2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5.</w:t>
            </w:r>
          </w:p>
        </w:tc>
        <w:tc>
          <w:tcPr>
            <w:tcW w:w="2283" w:type="dxa"/>
            <w:hideMark/>
          </w:tcPr>
          <w:p w14:paraId="58CB90B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Dehydrodiisoeugenol</w:t>
            </w:r>
          </w:p>
        </w:tc>
        <w:tc>
          <w:tcPr>
            <w:tcW w:w="1320" w:type="dxa"/>
            <w:hideMark/>
          </w:tcPr>
          <w:p w14:paraId="147BCD8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6C891A25"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26.4</w:t>
            </w:r>
          </w:p>
          <w:p w14:paraId="62BCF6AC" w14:textId="77777777" w:rsidR="00BE5011" w:rsidRPr="00253F71" w:rsidRDefault="00BE5011" w:rsidP="0071126D">
            <w:pPr>
              <w:spacing w:after="120" w:line="276" w:lineRule="auto"/>
              <w:rPr>
                <w:rFonts w:ascii="Times New Roman" w:hAnsi="Times New Roman" w:cs="Times New Roman"/>
                <w:sz w:val="24"/>
                <w:szCs w:val="24"/>
                <w:lang w:val="en-US"/>
              </w:rPr>
            </w:pPr>
          </w:p>
          <w:p w14:paraId="065020CB" w14:textId="77777777" w:rsidR="00BE5011" w:rsidRPr="00253F71" w:rsidRDefault="00BE5011" w:rsidP="0071126D">
            <w:pPr>
              <w:spacing w:after="120" w:line="276" w:lineRule="auto"/>
              <w:rPr>
                <w:rFonts w:ascii="Times New Roman" w:hAnsi="Times New Roman" w:cs="Times New Roman"/>
                <w:sz w:val="24"/>
                <w:szCs w:val="24"/>
                <w:lang w:val="en-US"/>
              </w:rPr>
            </w:pPr>
          </w:p>
        </w:tc>
        <w:tc>
          <w:tcPr>
            <w:tcW w:w="1716" w:type="dxa"/>
            <w:hideMark/>
          </w:tcPr>
          <w:p w14:paraId="4B06CC55"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700736" behindDoc="0" locked="0" layoutInCell="1" allowOverlap="1" wp14:anchorId="144EBB91" wp14:editId="2B7E665F">
                  <wp:simplePos x="0" y="0"/>
                  <wp:positionH relativeFrom="column">
                    <wp:posOffset>27305</wp:posOffset>
                  </wp:positionH>
                  <wp:positionV relativeFrom="paragraph">
                    <wp:posOffset>-89535</wp:posOffset>
                  </wp:positionV>
                  <wp:extent cx="952500" cy="506730"/>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5815" b="20904"/>
                          <a:stretch/>
                        </pic:blipFill>
                        <pic:spPr bwMode="auto">
                          <a:xfrm>
                            <a:off x="0" y="0"/>
                            <a:ext cx="952500" cy="506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5ED9C8BF" w14:textId="744669B6"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bl>
    <w:p w14:paraId="05BF5C0D" w14:textId="77777777" w:rsidR="00BE5011" w:rsidRPr="00253F71" w:rsidRDefault="00BE5011" w:rsidP="00BE5011">
      <w:pPr>
        <w:spacing w:after="120" w:line="276" w:lineRule="auto"/>
        <w:jc w:val="both"/>
        <w:rPr>
          <w:rFonts w:ascii="Times New Roman" w:hAnsi="Times New Roman" w:cs="Times New Roman"/>
          <w:b/>
          <w:bCs/>
          <w:sz w:val="24"/>
          <w:szCs w:val="24"/>
        </w:rPr>
      </w:pPr>
      <w:r w:rsidRPr="00253F71">
        <w:rPr>
          <w:rFonts w:ascii="Times New Roman" w:hAnsi="Times New Roman" w:cs="Times New Roman"/>
          <w:sz w:val="24"/>
          <w:szCs w:val="24"/>
          <w:lang w:val="en-US"/>
        </w:rPr>
        <w:t>Source: NCBI PubChem.</w:t>
      </w:r>
    </w:p>
    <w:p w14:paraId="793F9B5F" w14:textId="77777777"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p>
    <w:sectPr w:rsidR="00BE5011" w:rsidSect="00BE5011">
      <w:pgSz w:w="12240" w:h="15840" w:code="9"/>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578B444D" w14:textId="77777777" w:rsidR="00861178" w:rsidRDefault="00861178">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 2</w:t>
      </w:r>
    </w:p>
    <w:p w14:paraId="0D02580F" w14:textId="69C69E83" w:rsidR="00861178" w:rsidRPr="00861178" w:rsidRDefault="00861178">
      <w:pPr>
        <w:pStyle w:val="CommentText"/>
        <w:rPr>
          <w:b/>
          <w:bCs/>
        </w:rPr>
      </w:pPr>
      <w:r w:rsidRPr="00861178">
        <w:rPr>
          <w:b/>
          <w:bCs/>
        </w:rPr>
        <w:t>we have revised</w:t>
      </w:r>
    </w:p>
  </w:comment>
  <w:comment w:id="4" w:author="Author" w:initials="A">
    <w:p w14:paraId="3478D011" w14:textId="77777777" w:rsidR="00225D2B" w:rsidRDefault="00225D2B" w:rsidP="00225D2B">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 2</w:t>
      </w:r>
    </w:p>
    <w:p w14:paraId="2B9D463A" w14:textId="4012C238" w:rsidR="00225D2B" w:rsidRDefault="00481AFA" w:rsidP="00225D2B">
      <w:pPr>
        <w:pStyle w:val="CommentText"/>
      </w:pPr>
      <w:r w:rsidRPr="00481AFA">
        <w:rPr>
          <w:b/>
          <w:bCs/>
        </w:rPr>
        <w:t>we have corrected</w:t>
      </w:r>
    </w:p>
  </w:comment>
  <w:comment w:id="5" w:author="Author" w:initials="A">
    <w:p w14:paraId="207FEEC0" w14:textId="77777777" w:rsidR="00225D2B" w:rsidRDefault="00225D2B" w:rsidP="00225D2B">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 2</w:t>
      </w:r>
    </w:p>
    <w:p w14:paraId="073BE82A" w14:textId="66F6F837" w:rsidR="00225D2B" w:rsidRDefault="00225D2B" w:rsidP="00225D2B">
      <w:pPr>
        <w:pStyle w:val="CommentText"/>
      </w:pPr>
      <w:r w:rsidRPr="00861178">
        <w:rPr>
          <w:b/>
          <w:bCs/>
        </w:rPr>
        <w:t>we have revised</w:t>
      </w:r>
    </w:p>
  </w:comment>
  <w:comment w:id="6" w:author="Author" w:initials="A">
    <w:p w14:paraId="42B4A20D" w14:textId="77777777" w:rsidR="00632BB2" w:rsidRPr="00632BB2" w:rsidRDefault="00632BB2" w:rsidP="00632BB2">
      <w:pPr>
        <w:pStyle w:val="CommentText"/>
        <w:rPr>
          <w:b/>
          <w:bCs/>
        </w:rPr>
      </w:pPr>
      <w:r>
        <w:rPr>
          <w:rStyle w:val="CommentReference"/>
        </w:rPr>
        <w:annotationRef/>
      </w:r>
      <w:r w:rsidRPr="00632BB2">
        <w:rPr>
          <w:b/>
          <w:bCs/>
        </w:rPr>
        <w:t>Reviewer # 2</w:t>
      </w:r>
    </w:p>
    <w:p w14:paraId="3D4356CA" w14:textId="26B9B28D" w:rsidR="00632BB2" w:rsidRPr="00632BB2" w:rsidRDefault="00632BB2" w:rsidP="00632BB2">
      <w:pPr>
        <w:pStyle w:val="CommentText"/>
        <w:rPr>
          <w:b/>
          <w:bCs/>
        </w:rPr>
      </w:pPr>
      <w:r w:rsidRPr="00632BB2">
        <w:rPr>
          <w:b/>
          <w:bCs/>
        </w:rPr>
        <w:t>we have revised</w:t>
      </w:r>
    </w:p>
  </w:comment>
  <w:comment w:id="7" w:author="Author" w:initials="A">
    <w:p w14:paraId="6241F49B" w14:textId="77777777" w:rsidR="00C70344" w:rsidRDefault="00C70344">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 2</w:t>
      </w:r>
    </w:p>
    <w:p w14:paraId="4DF04768" w14:textId="225AC5D1" w:rsidR="00C70344" w:rsidRPr="00C70344" w:rsidRDefault="00C70344">
      <w:pPr>
        <w:pStyle w:val="CommentText"/>
        <w:rPr>
          <w:b/>
          <w:bCs/>
        </w:rPr>
      </w:pPr>
      <w:r w:rsidRPr="00C70344">
        <w:rPr>
          <w:b/>
          <w:bCs/>
        </w:rPr>
        <w:t>This is our idea so we argue it doesn't need a reference.</w:t>
      </w:r>
    </w:p>
  </w:comment>
  <w:comment w:id="8" w:author="Author" w:initials="A">
    <w:p w14:paraId="51DEB326" w14:textId="77777777" w:rsidR="0058797C" w:rsidRDefault="0058797C">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 2</w:t>
      </w:r>
    </w:p>
    <w:p w14:paraId="549BCE26" w14:textId="06137129" w:rsidR="0058797C" w:rsidRPr="0058797C" w:rsidRDefault="0058797C">
      <w:pPr>
        <w:pStyle w:val="CommentText"/>
        <w:rPr>
          <w:b/>
          <w:bCs/>
        </w:rPr>
      </w:pPr>
      <w:r w:rsidRPr="0058797C">
        <w:rPr>
          <w:b/>
          <w:bCs/>
        </w:rPr>
        <w:t>There are many publication databases in this world and the database we use is a limitation of this study area so we do not use any references to limit our work.</w:t>
      </w:r>
    </w:p>
  </w:comment>
  <w:comment w:id="9" w:author="Author" w:initials="A">
    <w:p w14:paraId="3AD5913F" w14:textId="77777777" w:rsidR="00025EF1" w:rsidRDefault="00025EF1">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1</w:t>
      </w:r>
    </w:p>
    <w:p w14:paraId="3AECAA60" w14:textId="376BA15A" w:rsidR="003764BB" w:rsidRPr="003764BB" w:rsidRDefault="003764BB">
      <w:pPr>
        <w:pStyle w:val="CommentText"/>
        <w:rPr>
          <w:b/>
          <w:bCs/>
        </w:rPr>
      </w:pPr>
      <w:r w:rsidRPr="003764BB">
        <w:rPr>
          <w:b/>
          <w:bCs/>
        </w:rPr>
        <w:t>We have given it a title</w:t>
      </w:r>
    </w:p>
  </w:comment>
  <w:comment w:id="10" w:author="Author" w:initials="A">
    <w:p w14:paraId="768A5D9F" w14:textId="77777777" w:rsidR="004D77DE" w:rsidRDefault="004D77DE">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 4</w:t>
      </w:r>
    </w:p>
    <w:p w14:paraId="4C4A0578" w14:textId="6AF68740" w:rsidR="004D77DE" w:rsidRPr="004D77DE" w:rsidRDefault="00495225">
      <w:pPr>
        <w:pStyle w:val="CommentText"/>
        <w:rPr>
          <w:b/>
          <w:bCs/>
        </w:rPr>
      </w:pPr>
      <w:r w:rsidRPr="00495225">
        <w:rPr>
          <w:b/>
          <w:bCs/>
        </w:rPr>
        <w:t>To avoid ambiguity, we added the specific year of study</w:t>
      </w:r>
      <w:r>
        <w:rPr>
          <w:b/>
          <w:bCs/>
        </w:rPr>
        <w:t>.</w:t>
      </w:r>
    </w:p>
  </w:comment>
  <w:comment w:id="11" w:author="Author" w:initials="A">
    <w:p w14:paraId="502BB6D5" w14:textId="77777777" w:rsidR="005E27F9" w:rsidRDefault="005E27F9">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1</w:t>
      </w:r>
    </w:p>
    <w:p w14:paraId="19293D71" w14:textId="4DD4E1DE" w:rsidR="005E27F9" w:rsidRPr="005E27F9" w:rsidRDefault="009514A8">
      <w:pPr>
        <w:pStyle w:val="CommentText"/>
        <w:rPr>
          <w:b/>
          <w:bCs/>
        </w:rPr>
      </w:pPr>
      <w:r w:rsidRPr="009514A8">
        <w:rPr>
          <w:b/>
          <w:bCs/>
        </w:rPr>
        <w:t>We have reorganized each title and moved phenolic acids, myristicin, lignans, and flavonoids in the phytochemistry section.</w:t>
      </w:r>
      <w:r w:rsidR="001C4437">
        <w:rPr>
          <w:b/>
          <w:bCs/>
        </w:rPr>
        <w:t xml:space="preserve"> </w:t>
      </w:r>
      <w:r w:rsidR="004D0E47" w:rsidRPr="004D0E47">
        <w:rPr>
          <w:b/>
          <w:bCs/>
        </w:rPr>
        <w:t>We have also positioned "toxicity" as a main title.</w:t>
      </w:r>
    </w:p>
  </w:comment>
  <w:comment w:id="12" w:author="Author" w:initials="A">
    <w:p w14:paraId="4D65DA33" w14:textId="77777777" w:rsidR="00BE453E" w:rsidRPr="00632BB2" w:rsidRDefault="00BE453E" w:rsidP="00BE453E">
      <w:pPr>
        <w:pStyle w:val="CommentText"/>
        <w:rPr>
          <w:b/>
          <w:bCs/>
        </w:rPr>
      </w:pPr>
      <w:r>
        <w:rPr>
          <w:rStyle w:val="CommentReference"/>
        </w:rPr>
        <w:annotationRef/>
      </w:r>
      <w:r w:rsidRPr="00632BB2">
        <w:rPr>
          <w:b/>
          <w:bCs/>
        </w:rPr>
        <w:t>Reviewer # 2</w:t>
      </w:r>
    </w:p>
    <w:p w14:paraId="59B82636" w14:textId="5770C439" w:rsidR="00BE453E" w:rsidRDefault="00BE453E" w:rsidP="00BE453E">
      <w:pPr>
        <w:pStyle w:val="CommentText"/>
      </w:pPr>
      <w:r w:rsidRPr="00632BB2">
        <w:rPr>
          <w:b/>
          <w:bCs/>
        </w:rPr>
        <w:t>we have revised</w:t>
      </w:r>
    </w:p>
  </w:comment>
  <w:comment w:id="13" w:author="Author" w:initials="A">
    <w:p w14:paraId="44A3232B" w14:textId="77777777" w:rsidR="00BE453E" w:rsidRPr="00632BB2" w:rsidRDefault="00BE453E" w:rsidP="00BE453E">
      <w:pPr>
        <w:pStyle w:val="CommentText"/>
        <w:rPr>
          <w:b/>
          <w:bCs/>
        </w:rPr>
      </w:pPr>
      <w:r>
        <w:rPr>
          <w:rStyle w:val="CommentReference"/>
        </w:rPr>
        <w:annotationRef/>
      </w:r>
      <w:r w:rsidRPr="00632BB2">
        <w:rPr>
          <w:b/>
          <w:bCs/>
        </w:rPr>
        <w:t>Reviewer # 2</w:t>
      </w:r>
    </w:p>
    <w:p w14:paraId="1C24958D" w14:textId="41890E39" w:rsidR="00BE453E" w:rsidRDefault="00BE453E" w:rsidP="00BE453E">
      <w:pPr>
        <w:pStyle w:val="CommentText"/>
      </w:pPr>
      <w:r w:rsidRPr="00632BB2">
        <w:rPr>
          <w:b/>
          <w:bCs/>
        </w:rPr>
        <w:t>we have revised</w:t>
      </w:r>
    </w:p>
  </w:comment>
  <w:comment w:id="14" w:author="Author" w:initials="A">
    <w:p w14:paraId="11CC432D" w14:textId="77777777" w:rsidR="000254A0" w:rsidRDefault="000254A0">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1</w:t>
      </w:r>
    </w:p>
    <w:p w14:paraId="3557234B" w14:textId="6439CB98" w:rsidR="005550DF" w:rsidRPr="005550DF" w:rsidRDefault="005550DF">
      <w:pPr>
        <w:pStyle w:val="CommentText"/>
        <w:rPr>
          <w:b/>
          <w:bCs/>
        </w:rPr>
      </w:pPr>
      <w:r w:rsidRPr="00632BB2">
        <w:rPr>
          <w:b/>
          <w:bCs/>
        </w:rPr>
        <w:t>we have revised</w:t>
      </w:r>
    </w:p>
  </w:comment>
  <w:comment w:id="15" w:author="Author" w:initials="A">
    <w:p w14:paraId="2C41DAA4" w14:textId="77777777" w:rsidR="005550DF" w:rsidRPr="00632BB2" w:rsidRDefault="005550DF" w:rsidP="005550DF">
      <w:pPr>
        <w:pStyle w:val="CommentText"/>
        <w:rPr>
          <w:b/>
          <w:bCs/>
        </w:rPr>
      </w:pPr>
      <w:r>
        <w:rPr>
          <w:rStyle w:val="CommentReference"/>
        </w:rPr>
        <w:annotationRef/>
      </w:r>
      <w:r w:rsidRPr="00632BB2">
        <w:rPr>
          <w:b/>
          <w:bCs/>
        </w:rPr>
        <w:t>Reviewer # 2</w:t>
      </w:r>
    </w:p>
    <w:p w14:paraId="1844738B" w14:textId="06D2CAFA" w:rsidR="005550DF" w:rsidRDefault="005550DF" w:rsidP="005550DF">
      <w:pPr>
        <w:pStyle w:val="CommentText"/>
      </w:pPr>
      <w:r w:rsidRPr="00632BB2">
        <w:rPr>
          <w:b/>
          <w:bCs/>
        </w:rPr>
        <w:t xml:space="preserve">we have </w:t>
      </w:r>
      <w:r>
        <w:rPr>
          <w:b/>
          <w:bCs/>
        </w:rPr>
        <w:t>adde</w:t>
      </w:r>
      <w:r w:rsidRPr="00632BB2">
        <w:rPr>
          <w:b/>
          <w:bCs/>
        </w:rPr>
        <w:t>d</w:t>
      </w:r>
      <w:r>
        <w:rPr>
          <w:b/>
          <w:bCs/>
        </w:rPr>
        <w:t xml:space="preserve"> a reference</w:t>
      </w:r>
    </w:p>
  </w:comment>
  <w:comment w:id="16" w:author="Author" w:initials="A">
    <w:p w14:paraId="5861CD27" w14:textId="77777777" w:rsidR="00A90A69" w:rsidRPr="00632BB2" w:rsidRDefault="00A90A69" w:rsidP="00A90A69">
      <w:pPr>
        <w:pStyle w:val="CommentText"/>
        <w:rPr>
          <w:b/>
          <w:bCs/>
        </w:rPr>
      </w:pPr>
      <w:r>
        <w:rPr>
          <w:rStyle w:val="CommentReference"/>
        </w:rPr>
        <w:annotationRef/>
      </w:r>
      <w:r w:rsidRPr="00632BB2">
        <w:rPr>
          <w:b/>
          <w:bCs/>
        </w:rPr>
        <w:t>Reviewer # 2</w:t>
      </w:r>
    </w:p>
    <w:p w14:paraId="2BC5733C" w14:textId="3B082936" w:rsidR="00A90A69" w:rsidRDefault="00A90A69" w:rsidP="00A90A69">
      <w:pPr>
        <w:pStyle w:val="CommentText"/>
      </w:pPr>
      <w:r w:rsidRPr="00632BB2">
        <w:rPr>
          <w:b/>
          <w:bCs/>
        </w:rPr>
        <w:t>we have revised</w:t>
      </w:r>
    </w:p>
  </w:comment>
  <w:comment w:id="18" w:author="Author" w:initials="A">
    <w:p w14:paraId="004B366B" w14:textId="77777777" w:rsidR="00400372" w:rsidRPr="00632BB2" w:rsidRDefault="00400372" w:rsidP="00400372">
      <w:pPr>
        <w:pStyle w:val="CommentText"/>
        <w:rPr>
          <w:b/>
          <w:bCs/>
        </w:rPr>
      </w:pPr>
      <w:r>
        <w:rPr>
          <w:rStyle w:val="CommentReference"/>
        </w:rPr>
        <w:annotationRef/>
      </w:r>
      <w:r w:rsidRPr="00632BB2">
        <w:rPr>
          <w:b/>
          <w:bCs/>
        </w:rPr>
        <w:t>Reviewer # 2</w:t>
      </w:r>
    </w:p>
    <w:p w14:paraId="452D2BD7" w14:textId="60735C12" w:rsidR="00400372" w:rsidRDefault="00400372" w:rsidP="00400372">
      <w:pPr>
        <w:pStyle w:val="CommentText"/>
      </w:pPr>
      <w:r w:rsidRPr="00632BB2">
        <w:rPr>
          <w:b/>
          <w:bCs/>
        </w:rPr>
        <w:t>we have revised</w:t>
      </w:r>
    </w:p>
  </w:comment>
  <w:comment w:id="19" w:author="Author" w:initials="A">
    <w:p w14:paraId="65A87DE6" w14:textId="77777777" w:rsidR="006A47CA" w:rsidRPr="00632BB2" w:rsidRDefault="006A47CA" w:rsidP="006A47CA">
      <w:pPr>
        <w:pStyle w:val="CommentText"/>
        <w:rPr>
          <w:b/>
          <w:bCs/>
        </w:rPr>
      </w:pPr>
      <w:r>
        <w:rPr>
          <w:rStyle w:val="CommentReference"/>
        </w:rPr>
        <w:annotationRef/>
      </w:r>
      <w:r w:rsidRPr="00632BB2">
        <w:rPr>
          <w:b/>
          <w:bCs/>
        </w:rPr>
        <w:t>Reviewer # 2</w:t>
      </w:r>
    </w:p>
    <w:p w14:paraId="50233D31" w14:textId="0BF2DE5D" w:rsidR="006A47CA" w:rsidRDefault="006A47CA" w:rsidP="006A47CA">
      <w:pPr>
        <w:pStyle w:val="CommentText"/>
      </w:pPr>
      <w:r w:rsidRPr="00632BB2">
        <w:rPr>
          <w:b/>
          <w:bCs/>
        </w:rPr>
        <w:t>we have revised</w:t>
      </w:r>
    </w:p>
  </w:comment>
  <w:comment w:id="21" w:author="Author" w:initials="A">
    <w:p w14:paraId="4552CAD8" w14:textId="77777777" w:rsidR="002E4BF2" w:rsidRPr="00632BB2" w:rsidRDefault="002E4BF2" w:rsidP="002E4BF2">
      <w:pPr>
        <w:pStyle w:val="CommentText"/>
        <w:rPr>
          <w:b/>
          <w:bCs/>
        </w:rPr>
      </w:pPr>
      <w:r>
        <w:rPr>
          <w:rStyle w:val="CommentReference"/>
        </w:rPr>
        <w:annotationRef/>
      </w:r>
      <w:r w:rsidRPr="00632BB2">
        <w:rPr>
          <w:b/>
          <w:bCs/>
        </w:rPr>
        <w:t>Reviewer # 2</w:t>
      </w:r>
    </w:p>
    <w:p w14:paraId="4CAB25A6" w14:textId="143C9271" w:rsidR="002E4BF2" w:rsidRDefault="002E4BF2" w:rsidP="002E4BF2">
      <w:pPr>
        <w:pStyle w:val="CommentText"/>
      </w:pPr>
      <w:r w:rsidRPr="00632BB2">
        <w:rPr>
          <w:b/>
          <w:bCs/>
        </w:rPr>
        <w:t>we have revised</w:t>
      </w:r>
    </w:p>
  </w:comment>
  <w:comment w:id="22" w:author="Author" w:initials="A">
    <w:p w14:paraId="3FDF28FA" w14:textId="77777777" w:rsidR="006A47CA" w:rsidRPr="00632BB2" w:rsidRDefault="006A47CA" w:rsidP="006A47CA">
      <w:pPr>
        <w:pStyle w:val="CommentText"/>
        <w:rPr>
          <w:b/>
          <w:bCs/>
        </w:rPr>
      </w:pPr>
      <w:r>
        <w:rPr>
          <w:rStyle w:val="CommentReference"/>
        </w:rPr>
        <w:annotationRef/>
      </w:r>
      <w:r w:rsidRPr="00632BB2">
        <w:rPr>
          <w:b/>
          <w:bCs/>
        </w:rPr>
        <w:t>Reviewer # 2</w:t>
      </w:r>
    </w:p>
    <w:p w14:paraId="7F494849" w14:textId="4B345E8A" w:rsidR="006A47CA" w:rsidRDefault="006A47CA" w:rsidP="006A47CA">
      <w:pPr>
        <w:pStyle w:val="CommentText"/>
      </w:pPr>
      <w:r w:rsidRPr="00632BB2">
        <w:rPr>
          <w:b/>
          <w:bCs/>
        </w:rPr>
        <w:t xml:space="preserve">we have </w:t>
      </w:r>
      <w:r>
        <w:rPr>
          <w:b/>
          <w:bCs/>
        </w:rPr>
        <w:t>deleted</w:t>
      </w:r>
    </w:p>
  </w:comment>
  <w:comment w:id="23" w:author="Author" w:initials="A">
    <w:p w14:paraId="2974F766" w14:textId="77777777" w:rsidR="006A47CA" w:rsidRPr="00632BB2" w:rsidRDefault="006A47CA" w:rsidP="006A47CA">
      <w:pPr>
        <w:pStyle w:val="CommentText"/>
        <w:rPr>
          <w:b/>
          <w:bCs/>
        </w:rPr>
      </w:pPr>
      <w:r>
        <w:rPr>
          <w:rStyle w:val="CommentReference"/>
        </w:rPr>
        <w:annotationRef/>
      </w:r>
      <w:r w:rsidRPr="00632BB2">
        <w:rPr>
          <w:b/>
          <w:bCs/>
        </w:rPr>
        <w:t>Reviewer # 2</w:t>
      </w:r>
    </w:p>
    <w:p w14:paraId="66DA49F2" w14:textId="0743D3DB" w:rsidR="006A47CA" w:rsidRDefault="006A47CA" w:rsidP="006A47CA">
      <w:pPr>
        <w:pStyle w:val="CommentText"/>
      </w:pPr>
      <w:r w:rsidRPr="00632BB2">
        <w:rPr>
          <w:b/>
          <w:bCs/>
        </w:rPr>
        <w:t>we have revised</w:t>
      </w:r>
    </w:p>
  </w:comment>
  <w:comment w:id="24" w:author="Author" w:initials="A">
    <w:p w14:paraId="269BC5E0" w14:textId="77777777" w:rsidR="004B0D62" w:rsidRPr="00632BB2" w:rsidRDefault="004B0D62" w:rsidP="004B0D62">
      <w:pPr>
        <w:pStyle w:val="CommentText"/>
        <w:rPr>
          <w:b/>
          <w:bCs/>
        </w:rPr>
      </w:pPr>
      <w:r>
        <w:rPr>
          <w:rStyle w:val="CommentReference"/>
        </w:rPr>
        <w:annotationRef/>
      </w:r>
      <w:r w:rsidRPr="00632BB2">
        <w:rPr>
          <w:b/>
          <w:bCs/>
        </w:rPr>
        <w:t>Reviewer # 2</w:t>
      </w:r>
    </w:p>
    <w:p w14:paraId="16084C83" w14:textId="4102DFE4" w:rsidR="004B0D62" w:rsidRDefault="004B0D62" w:rsidP="004B0D62">
      <w:pPr>
        <w:pStyle w:val="CommentText"/>
      </w:pPr>
      <w:r w:rsidRPr="00632BB2">
        <w:rPr>
          <w:b/>
          <w:bCs/>
        </w:rPr>
        <w:t xml:space="preserve">we have </w:t>
      </w:r>
      <w:r>
        <w:rPr>
          <w:b/>
          <w:bCs/>
        </w:rPr>
        <w:t>deleted</w:t>
      </w:r>
    </w:p>
  </w:comment>
  <w:comment w:id="25" w:author="Author" w:initials="A">
    <w:p w14:paraId="35A87859" w14:textId="0AC14A24" w:rsidR="007110B1" w:rsidRDefault="007110B1">
      <w:pPr>
        <w:pStyle w:val="CommentText"/>
      </w:pPr>
      <w:r>
        <w:rPr>
          <w:rStyle w:val="CommentReference"/>
        </w:rPr>
        <w:annotationRef/>
      </w:r>
      <w:r w:rsidRPr="00632BB2">
        <w:rPr>
          <w:b/>
          <w:bCs/>
        </w:rPr>
        <w:t>we have revised</w:t>
      </w:r>
    </w:p>
  </w:comment>
  <w:comment w:id="26" w:author="Author" w:initials="A">
    <w:p w14:paraId="2A98EEA9" w14:textId="7086C6F6" w:rsidR="00677EB3" w:rsidRDefault="00677EB3">
      <w:pPr>
        <w:pStyle w:val="CommentText"/>
      </w:pPr>
      <w:r>
        <w:rPr>
          <w:rStyle w:val="CommentReference"/>
        </w:rPr>
        <w:annotationRef/>
      </w:r>
      <w:r>
        <w:rPr>
          <w:rStyle w:val="CommentReference"/>
        </w:rPr>
        <w:annotationRef/>
      </w:r>
      <w:r w:rsidRPr="00632BB2">
        <w:rPr>
          <w:b/>
          <w:bCs/>
        </w:rPr>
        <w:t xml:space="preserve">we have </w:t>
      </w:r>
      <w:r>
        <w:rPr>
          <w:b/>
          <w:bCs/>
        </w:rPr>
        <w:t xml:space="preserve">added </w:t>
      </w:r>
      <w:r w:rsidR="007C6A4A">
        <w:rPr>
          <w:b/>
          <w:bCs/>
        </w:rPr>
        <w:t>the limitation and suggestions from this study.</w:t>
      </w:r>
    </w:p>
  </w:comment>
  <w:comment w:id="27" w:author="Author" w:initials="A">
    <w:p w14:paraId="5170A1FA" w14:textId="77777777" w:rsidR="00404E6C" w:rsidRDefault="00404E6C">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 2</w:t>
      </w:r>
    </w:p>
    <w:p w14:paraId="4EBA9EA3" w14:textId="3445FCF4" w:rsidR="00404E6C" w:rsidRDefault="007110B1">
      <w:pPr>
        <w:pStyle w:val="CommentText"/>
      </w:pPr>
      <w:r w:rsidRPr="00632BB2">
        <w:rPr>
          <w:b/>
          <w:bCs/>
        </w:rPr>
        <w:t>we have revised</w:t>
      </w:r>
    </w:p>
  </w:comment>
  <w:comment w:id="29" w:author="Author" w:initials="A">
    <w:p w14:paraId="787873CD" w14:textId="77777777" w:rsidR="00EC2802" w:rsidRDefault="00EC2802" w:rsidP="00EC2802">
      <w:pPr>
        <w:pStyle w:val="CommentText"/>
        <w:rPr>
          <w:rFonts w:ascii="Helvetica Neue" w:hAnsi="Helvetica Neue"/>
          <w:color w:val="1D2228"/>
          <w:shd w:val="clear" w:color="auto" w:fill="FFFFFF"/>
        </w:rPr>
      </w:pPr>
      <w:r>
        <w:rPr>
          <w:rStyle w:val="CommentReference"/>
        </w:rPr>
        <w:annotationRef/>
      </w:r>
      <w:r>
        <w:rPr>
          <w:rFonts w:ascii="Helvetica Neue" w:hAnsi="Helvetica Neue"/>
          <w:color w:val="1D2228"/>
          <w:shd w:val="clear" w:color="auto" w:fill="FFFFFF"/>
        </w:rPr>
        <w:t>Reviewer # 2</w:t>
      </w:r>
    </w:p>
    <w:p w14:paraId="7DE6F7D1" w14:textId="3FFF7C14" w:rsidR="00EC2802" w:rsidRPr="00EC2802" w:rsidRDefault="00EC2802" w:rsidP="00EC2802">
      <w:pPr>
        <w:pStyle w:val="CommentText"/>
      </w:pPr>
      <w:r w:rsidRPr="00632BB2">
        <w:rPr>
          <w:b/>
          <w:bCs/>
        </w:rPr>
        <w:t>we have revi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02580F" w15:done="0"/>
  <w15:commentEx w15:paraId="2B9D463A" w15:done="0"/>
  <w15:commentEx w15:paraId="073BE82A" w15:done="0"/>
  <w15:commentEx w15:paraId="3D4356CA" w15:done="0"/>
  <w15:commentEx w15:paraId="4DF04768" w15:done="0"/>
  <w15:commentEx w15:paraId="549BCE26" w15:done="0"/>
  <w15:commentEx w15:paraId="3AECAA60" w15:done="0"/>
  <w15:commentEx w15:paraId="4C4A0578" w15:done="0"/>
  <w15:commentEx w15:paraId="19293D71" w15:done="0"/>
  <w15:commentEx w15:paraId="59B82636" w15:done="0"/>
  <w15:commentEx w15:paraId="1C24958D" w15:done="0"/>
  <w15:commentEx w15:paraId="3557234B" w15:done="0"/>
  <w15:commentEx w15:paraId="1844738B" w15:done="0"/>
  <w15:commentEx w15:paraId="2BC5733C" w15:done="0"/>
  <w15:commentEx w15:paraId="452D2BD7" w15:done="0"/>
  <w15:commentEx w15:paraId="50233D31" w15:done="0"/>
  <w15:commentEx w15:paraId="4CAB25A6" w15:done="0"/>
  <w15:commentEx w15:paraId="7F494849" w15:done="0"/>
  <w15:commentEx w15:paraId="66DA49F2" w15:done="0"/>
  <w15:commentEx w15:paraId="16084C83" w15:done="0"/>
  <w15:commentEx w15:paraId="35A87859" w15:done="0"/>
  <w15:commentEx w15:paraId="2A98EEA9" w15:done="0"/>
  <w15:commentEx w15:paraId="4EBA9EA3" w15:done="0"/>
  <w15:commentEx w15:paraId="7DE6F7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02580F" w16cid:durableId="27954207"/>
  <w16cid:commentId w16cid:paraId="2B9D463A" w16cid:durableId="27954345"/>
  <w16cid:commentId w16cid:paraId="073BE82A" w16cid:durableId="27954338"/>
  <w16cid:commentId w16cid:paraId="3D4356CA" w16cid:durableId="2795440E"/>
  <w16cid:commentId w16cid:paraId="4DF04768" w16cid:durableId="279544BF"/>
  <w16cid:commentId w16cid:paraId="549BCE26" w16cid:durableId="27954581"/>
  <w16cid:commentId w16cid:paraId="3AECAA60" w16cid:durableId="27953CA0"/>
  <w16cid:commentId w16cid:paraId="4C4A0578" w16cid:durableId="27953A7C"/>
  <w16cid:commentId w16cid:paraId="19293D71" w16cid:durableId="279535C9"/>
  <w16cid:commentId w16cid:paraId="59B82636" w16cid:durableId="279546ED"/>
  <w16cid:commentId w16cid:paraId="1C24958D" w16cid:durableId="279546F8"/>
  <w16cid:commentId w16cid:paraId="3557234B" w16cid:durableId="27953D22"/>
  <w16cid:commentId w16cid:paraId="1844738B" w16cid:durableId="27954809"/>
  <w16cid:commentId w16cid:paraId="2BC5733C" w16cid:durableId="27955495"/>
  <w16cid:commentId w16cid:paraId="452D2BD7" w16cid:durableId="27955506"/>
  <w16cid:commentId w16cid:paraId="50233D31" w16cid:durableId="27955BD6"/>
  <w16cid:commentId w16cid:paraId="4CAB25A6" w16cid:durableId="2797EC1F"/>
  <w16cid:commentId w16cid:paraId="7F494849" w16cid:durableId="27955BE3"/>
  <w16cid:commentId w16cid:paraId="66DA49F2" w16cid:durableId="27955BC2"/>
  <w16cid:commentId w16cid:paraId="16084C83" w16cid:durableId="2797EC59"/>
  <w16cid:commentId w16cid:paraId="35A87859" w16cid:durableId="27955C95"/>
  <w16cid:commentId w16cid:paraId="2A98EEA9" w16cid:durableId="27956368"/>
  <w16cid:commentId w16cid:paraId="4EBA9EA3" w16cid:durableId="279557AE"/>
  <w16cid:commentId w16cid:paraId="7DE6F7D1" w16cid:durableId="2797EF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A71C1" w14:textId="77777777" w:rsidR="009F269E" w:rsidRDefault="009F269E" w:rsidP="002D33A8">
      <w:pPr>
        <w:spacing w:after="0" w:line="240" w:lineRule="auto"/>
      </w:pPr>
      <w:r>
        <w:separator/>
      </w:r>
    </w:p>
  </w:endnote>
  <w:endnote w:type="continuationSeparator" w:id="0">
    <w:p w14:paraId="32A647D8" w14:textId="77777777" w:rsidR="009F269E" w:rsidRDefault="009F269E" w:rsidP="002D33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Neue">
    <w:panose1 w:val="00000000000000000000"/>
    <w:charset w:val="00"/>
    <w:family w:val="modern"/>
    <w:notTrueType/>
    <w:pitch w:val="variable"/>
    <w:sig w:usb0="A000002F" w:usb1="40000048" w:usb2="00000000" w:usb3="00000000" w:csb0="0000011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71CC6" w14:textId="77777777" w:rsidR="009F269E" w:rsidRDefault="009F269E" w:rsidP="002D33A8">
      <w:pPr>
        <w:spacing w:after="0" w:line="240" w:lineRule="auto"/>
      </w:pPr>
      <w:r>
        <w:separator/>
      </w:r>
    </w:p>
  </w:footnote>
  <w:footnote w:type="continuationSeparator" w:id="0">
    <w:p w14:paraId="4C83152E" w14:textId="77777777" w:rsidR="009F269E" w:rsidRDefault="009F269E" w:rsidP="002D33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6234B"/>
    <w:multiLevelType w:val="hybridMultilevel"/>
    <w:tmpl w:val="6DD28E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A5306F"/>
    <w:multiLevelType w:val="hybridMultilevel"/>
    <w:tmpl w:val="C3BA3C8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66609A"/>
    <w:multiLevelType w:val="hybridMultilevel"/>
    <w:tmpl w:val="313C555E"/>
    <w:lvl w:ilvl="0" w:tplc="4B7C5E4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00715B"/>
    <w:multiLevelType w:val="hybridMultilevel"/>
    <w:tmpl w:val="29087570"/>
    <w:lvl w:ilvl="0" w:tplc="F57C2F8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53A4FEB"/>
    <w:multiLevelType w:val="hybridMultilevel"/>
    <w:tmpl w:val="53F2DC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1CC1F9E"/>
    <w:multiLevelType w:val="hybridMultilevel"/>
    <w:tmpl w:val="2B20D77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21A3AF3"/>
    <w:multiLevelType w:val="hybridMultilevel"/>
    <w:tmpl w:val="C3BA3C8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3D8107C"/>
    <w:multiLevelType w:val="hybridMultilevel"/>
    <w:tmpl w:val="1FE057C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9F24B20"/>
    <w:multiLevelType w:val="hybridMultilevel"/>
    <w:tmpl w:val="9FCE45E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2A86A79"/>
    <w:multiLevelType w:val="hybridMultilevel"/>
    <w:tmpl w:val="3AD8BCC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1000ED"/>
    <w:multiLevelType w:val="hybridMultilevel"/>
    <w:tmpl w:val="7046B60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3C940E5"/>
    <w:multiLevelType w:val="hybridMultilevel"/>
    <w:tmpl w:val="C3BA3C8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D8D6C35"/>
    <w:multiLevelType w:val="hybridMultilevel"/>
    <w:tmpl w:val="F49E1CC0"/>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EC77E98"/>
    <w:multiLevelType w:val="hybridMultilevel"/>
    <w:tmpl w:val="B09834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5BF461C"/>
    <w:multiLevelType w:val="hybridMultilevel"/>
    <w:tmpl w:val="DEDEA64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8141A67"/>
    <w:multiLevelType w:val="hybridMultilevel"/>
    <w:tmpl w:val="3AD8BCC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F19610F"/>
    <w:multiLevelType w:val="hybridMultilevel"/>
    <w:tmpl w:val="7BAABD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22F57AA"/>
    <w:multiLevelType w:val="multilevel"/>
    <w:tmpl w:val="BB92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5689611">
    <w:abstractNumId w:val="2"/>
  </w:num>
  <w:num w:numId="2" w16cid:durableId="1705253724">
    <w:abstractNumId w:val="17"/>
  </w:num>
  <w:num w:numId="3" w16cid:durableId="1917592592">
    <w:abstractNumId w:val="10"/>
  </w:num>
  <w:num w:numId="4" w16cid:durableId="1440832191">
    <w:abstractNumId w:val="4"/>
  </w:num>
  <w:num w:numId="5" w16cid:durableId="674649645">
    <w:abstractNumId w:val="13"/>
  </w:num>
  <w:num w:numId="6" w16cid:durableId="1723014799">
    <w:abstractNumId w:val="1"/>
  </w:num>
  <w:num w:numId="7" w16cid:durableId="906111081">
    <w:abstractNumId w:val="15"/>
  </w:num>
  <w:num w:numId="8" w16cid:durableId="905651929">
    <w:abstractNumId w:val="8"/>
  </w:num>
  <w:num w:numId="9" w16cid:durableId="584000219">
    <w:abstractNumId w:val="14"/>
  </w:num>
  <w:num w:numId="10" w16cid:durableId="1712799421">
    <w:abstractNumId w:val="5"/>
  </w:num>
  <w:num w:numId="11" w16cid:durableId="1211260091">
    <w:abstractNumId w:val="7"/>
  </w:num>
  <w:num w:numId="12" w16cid:durableId="676542310">
    <w:abstractNumId w:val="0"/>
  </w:num>
  <w:num w:numId="13" w16cid:durableId="109975042">
    <w:abstractNumId w:val="12"/>
  </w:num>
  <w:num w:numId="14" w16cid:durableId="824274003">
    <w:abstractNumId w:val="16"/>
  </w:num>
  <w:num w:numId="15" w16cid:durableId="1636060354">
    <w:abstractNumId w:val="3"/>
  </w:num>
  <w:num w:numId="16" w16cid:durableId="823281698">
    <w:abstractNumId w:val="6"/>
  </w:num>
  <w:num w:numId="17" w16cid:durableId="1170682432">
    <w:abstractNumId w:val="11"/>
  </w:num>
  <w:num w:numId="18" w16cid:durableId="323854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isplayBackgroundShap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0NjQ2N7EwMzUxNzBU0lEKTi0uzszPAykwt6gFAEZpXnotAAAA"/>
    <w:docVar w:name="StyleGuidePreference" w:val="0"/>
  </w:docVars>
  <w:rsids>
    <w:rsidRoot w:val="007E3AE1"/>
    <w:rsid w:val="000007FC"/>
    <w:rsid w:val="00000ED0"/>
    <w:rsid w:val="00001468"/>
    <w:rsid w:val="00010268"/>
    <w:rsid w:val="000102E9"/>
    <w:rsid w:val="00014D80"/>
    <w:rsid w:val="00015CA3"/>
    <w:rsid w:val="00017E8B"/>
    <w:rsid w:val="0002076D"/>
    <w:rsid w:val="00021D69"/>
    <w:rsid w:val="000244D3"/>
    <w:rsid w:val="000254A0"/>
    <w:rsid w:val="00025E3C"/>
    <w:rsid w:val="00025EF1"/>
    <w:rsid w:val="000260AF"/>
    <w:rsid w:val="0003106C"/>
    <w:rsid w:val="00032600"/>
    <w:rsid w:val="000343D2"/>
    <w:rsid w:val="0003496B"/>
    <w:rsid w:val="000358A0"/>
    <w:rsid w:val="00035BD8"/>
    <w:rsid w:val="00041CA3"/>
    <w:rsid w:val="00041E82"/>
    <w:rsid w:val="000422DB"/>
    <w:rsid w:val="00042427"/>
    <w:rsid w:val="00044380"/>
    <w:rsid w:val="00050CA9"/>
    <w:rsid w:val="00051B55"/>
    <w:rsid w:val="00052175"/>
    <w:rsid w:val="00052E5A"/>
    <w:rsid w:val="000533D0"/>
    <w:rsid w:val="00053C22"/>
    <w:rsid w:val="000540D3"/>
    <w:rsid w:val="000541A7"/>
    <w:rsid w:val="00055D79"/>
    <w:rsid w:val="0005741E"/>
    <w:rsid w:val="0005751C"/>
    <w:rsid w:val="00061579"/>
    <w:rsid w:val="00062216"/>
    <w:rsid w:val="00062B52"/>
    <w:rsid w:val="000633DC"/>
    <w:rsid w:val="00063F34"/>
    <w:rsid w:val="00065DB0"/>
    <w:rsid w:val="00067374"/>
    <w:rsid w:val="00071B25"/>
    <w:rsid w:val="00073066"/>
    <w:rsid w:val="00076678"/>
    <w:rsid w:val="00077278"/>
    <w:rsid w:val="00081E71"/>
    <w:rsid w:val="00084743"/>
    <w:rsid w:val="00092306"/>
    <w:rsid w:val="00092704"/>
    <w:rsid w:val="00092C4D"/>
    <w:rsid w:val="0009533D"/>
    <w:rsid w:val="0009541D"/>
    <w:rsid w:val="00095ACF"/>
    <w:rsid w:val="00095C5B"/>
    <w:rsid w:val="00096484"/>
    <w:rsid w:val="000A085C"/>
    <w:rsid w:val="000A2095"/>
    <w:rsid w:val="000A3715"/>
    <w:rsid w:val="000A4590"/>
    <w:rsid w:val="000A5C51"/>
    <w:rsid w:val="000B001F"/>
    <w:rsid w:val="000B093B"/>
    <w:rsid w:val="000B0C67"/>
    <w:rsid w:val="000B11F5"/>
    <w:rsid w:val="000B5B38"/>
    <w:rsid w:val="000B5DB1"/>
    <w:rsid w:val="000B689B"/>
    <w:rsid w:val="000B7D76"/>
    <w:rsid w:val="000C06E2"/>
    <w:rsid w:val="000C0B93"/>
    <w:rsid w:val="000C0F73"/>
    <w:rsid w:val="000C49DC"/>
    <w:rsid w:val="000C4B6A"/>
    <w:rsid w:val="000C66D7"/>
    <w:rsid w:val="000D21B2"/>
    <w:rsid w:val="000D7970"/>
    <w:rsid w:val="000E026D"/>
    <w:rsid w:val="000E02A9"/>
    <w:rsid w:val="000E0B8B"/>
    <w:rsid w:val="000E1C97"/>
    <w:rsid w:val="000E3DC3"/>
    <w:rsid w:val="000E4822"/>
    <w:rsid w:val="000E5593"/>
    <w:rsid w:val="000E5FD2"/>
    <w:rsid w:val="000E6F49"/>
    <w:rsid w:val="000E715E"/>
    <w:rsid w:val="000F1FD6"/>
    <w:rsid w:val="000F280B"/>
    <w:rsid w:val="000F3095"/>
    <w:rsid w:val="000F326B"/>
    <w:rsid w:val="000F59B5"/>
    <w:rsid w:val="0010227E"/>
    <w:rsid w:val="00103BB1"/>
    <w:rsid w:val="001067A9"/>
    <w:rsid w:val="0011080D"/>
    <w:rsid w:val="00111069"/>
    <w:rsid w:val="001114B9"/>
    <w:rsid w:val="00113324"/>
    <w:rsid w:val="00115855"/>
    <w:rsid w:val="001167B7"/>
    <w:rsid w:val="0011714C"/>
    <w:rsid w:val="001203AC"/>
    <w:rsid w:val="001214E3"/>
    <w:rsid w:val="00122A7F"/>
    <w:rsid w:val="0012318D"/>
    <w:rsid w:val="00123C49"/>
    <w:rsid w:val="00125778"/>
    <w:rsid w:val="00125EAE"/>
    <w:rsid w:val="00126C7D"/>
    <w:rsid w:val="001300BF"/>
    <w:rsid w:val="00131012"/>
    <w:rsid w:val="00131AA4"/>
    <w:rsid w:val="00132783"/>
    <w:rsid w:val="00134BD0"/>
    <w:rsid w:val="001367C0"/>
    <w:rsid w:val="00136BF0"/>
    <w:rsid w:val="00142BDD"/>
    <w:rsid w:val="00145EF8"/>
    <w:rsid w:val="00153B89"/>
    <w:rsid w:val="00157D4F"/>
    <w:rsid w:val="001604AC"/>
    <w:rsid w:val="00161150"/>
    <w:rsid w:val="00163C60"/>
    <w:rsid w:val="00170ADD"/>
    <w:rsid w:val="00172150"/>
    <w:rsid w:val="001722C3"/>
    <w:rsid w:val="00172AFC"/>
    <w:rsid w:val="00174823"/>
    <w:rsid w:val="00175992"/>
    <w:rsid w:val="00181102"/>
    <w:rsid w:val="001811EF"/>
    <w:rsid w:val="00181CE6"/>
    <w:rsid w:val="00182176"/>
    <w:rsid w:val="00182382"/>
    <w:rsid w:val="00184279"/>
    <w:rsid w:val="001867ED"/>
    <w:rsid w:val="00187278"/>
    <w:rsid w:val="0018748F"/>
    <w:rsid w:val="00192457"/>
    <w:rsid w:val="001930E6"/>
    <w:rsid w:val="001936CA"/>
    <w:rsid w:val="00194737"/>
    <w:rsid w:val="001955CB"/>
    <w:rsid w:val="001A0640"/>
    <w:rsid w:val="001A1C40"/>
    <w:rsid w:val="001A26E9"/>
    <w:rsid w:val="001A2DAB"/>
    <w:rsid w:val="001B09AC"/>
    <w:rsid w:val="001B0B56"/>
    <w:rsid w:val="001B2569"/>
    <w:rsid w:val="001B261C"/>
    <w:rsid w:val="001B53B6"/>
    <w:rsid w:val="001B5BB3"/>
    <w:rsid w:val="001B5F5C"/>
    <w:rsid w:val="001B687D"/>
    <w:rsid w:val="001C0C96"/>
    <w:rsid w:val="001C4437"/>
    <w:rsid w:val="001C623F"/>
    <w:rsid w:val="001C6745"/>
    <w:rsid w:val="001D52BF"/>
    <w:rsid w:val="001D57D5"/>
    <w:rsid w:val="001D72E3"/>
    <w:rsid w:val="001E4C0D"/>
    <w:rsid w:val="001E64ED"/>
    <w:rsid w:val="001E7AA6"/>
    <w:rsid w:val="001F227E"/>
    <w:rsid w:val="001F2B20"/>
    <w:rsid w:val="001F4D96"/>
    <w:rsid w:val="001F5272"/>
    <w:rsid w:val="001F6138"/>
    <w:rsid w:val="001F6BB1"/>
    <w:rsid w:val="001F78E0"/>
    <w:rsid w:val="00200488"/>
    <w:rsid w:val="0020086C"/>
    <w:rsid w:val="0020563F"/>
    <w:rsid w:val="00206339"/>
    <w:rsid w:val="002101A0"/>
    <w:rsid w:val="002110FC"/>
    <w:rsid w:val="00211C63"/>
    <w:rsid w:val="00214FDD"/>
    <w:rsid w:val="00216719"/>
    <w:rsid w:val="0021768D"/>
    <w:rsid w:val="00217E2F"/>
    <w:rsid w:val="00222BEE"/>
    <w:rsid w:val="00223886"/>
    <w:rsid w:val="00224DA7"/>
    <w:rsid w:val="00225D2B"/>
    <w:rsid w:val="0022747C"/>
    <w:rsid w:val="0023313C"/>
    <w:rsid w:val="00234BFF"/>
    <w:rsid w:val="002355C8"/>
    <w:rsid w:val="00237436"/>
    <w:rsid w:val="00244E52"/>
    <w:rsid w:val="00245814"/>
    <w:rsid w:val="00247DF9"/>
    <w:rsid w:val="00252F98"/>
    <w:rsid w:val="00253F71"/>
    <w:rsid w:val="0025523A"/>
    <w:rsid w:val="0025688A"/>
    <w:rsid w:val="00263510"/>
    <w:rsid w:val="0026474A"/>
    <w:rsid w:val="00265111"/>
    <w:rsid w:val="00265F9F"/>
    <w:rsid w:val="002671AB"/>
    <w:rsid w:val="00270860"/>
    <w:rsid w:val="00270D03"/>
    <w:rsid w:val="002710EF"/>
    <w:rsid w:val="002711A7"/>
    <w:rsid w:val="00272250"/>
    <w:rsid w:val="00272400"/>
    <w:rsid w:val="0027486A"/>
    <w:rsid w:val="00276187"/>
    <w:rsid w:val="002765B4"/>
    <w:rsid w:val="002779B3"/>
    <w:rsid w:val="00282EC6"/>
    <w:rsid w:val="00283B8F"/>
    <w:rsid w:val="002843F1"/>
    <w:rsid w:val="00286CB3"/>
    <w:rsid w:val="00290667"/>
    <w:rsid w:val="00292E04"/>
    <w:rsid w:val="002949A0"/>
    <w:rsid w:val="002A274D"/>
    <w:rsid w:val="002A40FE"/>
    <w:rsid w:val="002A47B3"/>
    <w:rsid w:val="002A562C"/>
    <w:rsid w:val="002A6D69"/>
    <w:rsid w:val="002A76D8"/>
    <w:rsid w:val="002B0C6C"/>
    <w:rsid w:val="002B1764"/>
    <w:rsid w:val="002B33E4"/>
    <w:rsid w:val="002B3E5D"/>
    <w:rsid w:val="002B5563"/>
    <w:rsid w:val="002B5918"/>
    <w:rsid w:val="002B5D89"/>
    <w:rsid w:val="002B66C9"/>
    <w:rsid w:val="002B6E91"/>
    <w:rsid w:val="002B7D1F"/>
    <w:rsid w:val="002B7FFD"/>
    <w:rsid w:val="002C2694"/>
    <w:rsid w:val="002C4068"/>
    <w:rsid w:val="002C65A2"/>
    <w:rsid w:val="002C6DA0"/>
    <w:rsid w:val="002D0810"/>
    <w:rsid w:val="002D0C37"/>
    <w:rsid w:val="002D0CBA"/>
    <w:rsid w:val="002D30DC"/>
    <w:rsid w:val="002D33A8"/>
    <w:rsid w:val="002D41B9"/>
    <w:rsid w:val="002D541D"/>
    <w:rsid w:val="002D6078"/>
    <w:rsid w:val="002D6E44"/>
    <w:rsid w:val="002D7951"/>
    <w:rsid w:val="002E0154"/>
    <w:rsid w:val="002E4BF2"/>
    <w:rsid w:val="002E4D0A"/>
    <w:rsid w:val="002E4FB3"/>
    <w:rsid w:val="002E5539"/>
    <w:rsid w:val="002E7CC9"/>
    <w:rsid w:val="002F0F73"/>
    <w:rsid w:val="002F303F"/>
    <w:rsid w:val="002F30C4"/>
    <w:rsid w:val="002F3DE0"/>
    <w:rsid w:val="002F43F6"/>
    <w:rsid w:val="002F57E5"/>
    <w:rsid w:val="00301664"/>
    <w:rsid w:val="00301E87"/>
    <w:rsid w:val="00302222"/>
    <w:rsid w:val="003027FC"/>
    <w:rsid w:val="00303720"/>
    <w:rsid w:val="00305A90"/>
    <w:rsid w:val="00305F36"/>
    <w:rsid w:val="00305FCD"/>
    <w:rsid w:val="00310992"/>
    <w:rsid w:val="0031170D"/>
    <w:rsid w:val="0031174A"/>
    <w:rsid w:val="003134B2"/>
    <w:rsid w:val="00314DE9"/>
    <w:rsid w:val="0031516D"/>
    <w:rsid w:val="00315216"/>
    <w:rsid w:val="00315877"/>
    <w:rsid w:val="003161FB"/>
    <w:rsid w:val="00320825"/>
    <w:rsid w:val="00322442"/>
    <w:rsid w:val="00323E30"/>
    <w:rsid w:val="00324CF1"/>
    <w:rsid w:val="00330E59"/>
    <w:rsid w:val="003319F8"/>
    <w:rsid w:val="003321AF"/>
    <w:rsid w:val="003322E2"/>
    <w:rsid w:val="00333C36"/>
    <w:rsid w:val="0033412A"/>
    <w:rsid w:val="00334AFC"/>
    <w:rsid w:val="00334EA6"/>
    <w:rsid w:val="00337474"/>
    <w:rsid w:val="003432EB"/>
    <w:rsid w:val="0034490D"/>
    <w:rsid w:val="00346B2C"/>
    <w:rsid w:val="0034775E"/>
    <w:rsid w:val="00351959"/>
    <w:rsid w:val="00352A7E"/>
    <w:rsid w:val="00355CDA"/>
    <w:rsid w:val="003569F2"/>
    <w:rsid w:val="0036224A"/>
    <w:rsid w:val="00363086"/>
    <w:rsid w:val="00365A3D"/>
    <w:rsid w:val="00375630"/>
    <w:rsid w:val="00375665"/>
    <w:rsid w:val="00375DF8"/>
    <w:rsid w:val="00375FD7"/>
    <w:rsid w:val="003764BB"/>
    <w:rsid w:val="00376E77"/>
    <w:rsid w:val="00377294"/>
    <w:rsid w:val="00377689"/>
    <w:rsid w:val="00377E31"/>
    <w:rsid w:val="00380226"/>
    <w:rsid w:val="00380B5B"/>
    <w:rsid w:val="0038286F"/>
    <w:rsid w:val="00383592"/>
    <w:rsid w:val="00384214"/>
    <w:rsid w:val="00384CE1"/>
    <w:rsid w:val="00385584"/>
    <w:rsid w:val="003861A9"/>
    <w:rsid w:val="00386455"/>
    <w:rsid w:val="00386ED3"/>
    <w:rsid w:val="00390884"/>
    <w:rsid w:val="0039140D"/>
    <w:rsid w:val="00391F0C"/>
    <w:rsid w:val="00392480"/>
    <w:rsid w:val="00395C44"/>
    <w:rsid w:val="00395E3E"/>
    <w:rsid w:val="003A012D"/>
    <w:rsid w:val="003A0D3E"/>
    <w:rsid w:val="003A1209"/>
    <w:rsid w:val="003A1B0A"/>
    <w:rsid w:val="003B0388"/>
    <w:rsid w:val="003B308E"/>
    <w:rsid w:val="003B53E5"/>
    <w:rsid w:val="003B6A84"/>
    <w:rsid w:val="003C04E6"/>
    <w:rsid w:val="003C08E9"/>
    <w:rsid w:val="003C0A20"/>
    <w:rsid w:val="003C1F80"/>
    <w:rsid w:val="003C34E8"/>
    <w:rsid w:val="003C3E58"/>
    <w:rsid w:val="003C548D"/>
    <w:rsid w:val="003C669A"/>
    <w:rsid w:val="003C6E6A"/>
    <w:rsid w:val="003C7DA3"/>
    <w:rsid w:val="003D0DDA"/>
    <w:rsid w:val="003D21E0"/>
    <w:rsid w:val="003D54D7"/>
    <w:rsid w:val="003D5E32"/>
    <w:rsid w:val="003D5E74"/>
    <w:rsid w:val="003D7717"/>
    <w:rsid w:val="003D7AE8"/>
    <w:rsid w:val="003E2C81"/>
    <w:rsid w:val="003E3672"/>
    <w:rsid w:val="003E3B6C"/>
    <w:rsid w:val="003E4595"/>
    <w:rsid w:val="003E4DA1"/>
    <w:rsid w:val="003E51C4"/>
    <w:rsid w:val="003E5269"/>
    <w:rsid w:val="003E6D5D"/>
    <w:rsid w:val="003F2CA8"/>
    <w:rsid w:val="003F5668"/>
    <w:rsid w:val="003F5BBE"/>
    <w:rsid w:val="00400285"/>
    <w:rsid w:val="00400372"/>
    <w:rsid w:val="00404343"/>
    <w:rsid w:val="00404603"/>
    <w:rsid w:val="00404E6C"/>
    <w:rsid w:val="00405206"/>
    <w:rsid w:val="00406142"/>
    <w:rsid w:val="00406B64"/>
    <w:rsid w:val="00410494"/>
    <w:rsid w:val="00410A72"/>
    <w:rsid w:val="00413123"/>
    <w:rsid w:val="004139C8"/>
    <w:rsid w:val="00413BA6"/>
    <w:rsid w:val="00413D25"/>
    <w:rsid w:val="00421866"/>
    <w:rsid w:val="004247F8"/>
    <w:rsid w:val="00425EBC"/>
    <w:rsid w:val="0042702B"/>
    <w:rsid w:val="004312FE"/>
    <w:rsid w:val="00431B84"/>
    <w:rsid w:val="00434800"/>
    <w:rsid w:val="004356AA"/>
    <w:rsid w:val="0043618E"/>
    <w:rsid w:val="00440FFD"/>
    <w:rsid w:val="00441F0E"/>
    <w:rsid w:val="00442ECF"/>
    <w:rsid w:val="00444061"/>
    <w:rsid w:val="00444CE0"/>
    <w:rsid w:val="00451A8F"/>
    <w:rsid w:val="00457BD6"/>
    <w:rsid w:val="00462035"/>
    <w:rsid w:val="004631A8"/>
    <w:rsid w:val="004638E4"/>
    <w:rsid w:val="00464A9D"/>
    <w:rsid w:val="00467DC1"/>
    <w:rsid w:val="004701A5"/>
    <w:rsid w:val="0047259B"/>
    <w:rsid w:val="004750D3"/>
    <w:rsid w:val="00476057"/>
    <w:rsid w:val="00481161"/>
    <w:rsid w:val="00481564"/>
    <w:rsid w:val="00481AFA"/>
    <w:rsid w:val="00485AD1"/>
    <w:rsid w:val="00491BD7"/>
    <w:rsid w:val="004924F1"/>
    <w:rsid w:val="00495225"/>
    <w:rsid w:val="00496053"/>
    <w:rsid w:val="00496145"/>
    <w:rsid w:val="004A2451"/>
    <w:rsid w:val="004A4042"/>
    <w:rsid w:val="004A575C"/>
    <w:rsid w:val="004A6855"/>
    <w:rsid w:val="004A718E"/>
    <w:rsid w:val="004A7776"/>
    <w:rsid w:val="004B02E1"/>
    <w:rsid w:val="004B0D62"/>
    <w:rsid w:val="004B1897"/>
    <w:rsid w:val="004B1C6B"/>
    <w:rsid w:val="004B34FA"/>
    <w:rsid w:val="004B3A47"/>
    <w:rsid w:val="004B4E37"/>
    <w:rsid w:val="004C0144"/>
    <w:rsid w:val="004C1914"/>
    <w:rsid w:val="004C4E64"/>
    <w:rsid w:val="004C593C"/>
    <w:rsid w:val="004C5F5B"/>
    <w:rsid w:val="004C6957"/>
    <w:rsid w:val="004C6D35"/>
    <w:rsid w:val="004D0E47"/>
    <w:rsid w:val="004D15F1"/>
    <w:rsid w:val="004D241D"/>
    <w:rsid w:val="004D2C63"/>
    <w:rsid w:val="004D5137"/>
    <w:rsid w:val="004D51D4"/>
    <w:rsid w:val="004D77DE"/>
    <w:rsid w:val="004D7EE8"/>
    <w:rsid w:val="004E1454"/>
    <w:rsid w:val="004E1AC5"/>
    <w:rsid w:val="004E3448"/>
    <w:rsid w:val="004E6A5D"/>
    <w:rsid w:val="004E73B0"/>
    <w:rsid w:val="004F0A5A"/>
    <w:rsid w:val="004F0CC9"/>
    <w:rsid w:val="004F3036"/>
    <w:rsid w:val="004F4C28"/>
    <w:rsid w:val="004F53EC"/>
    <w:rsid w:val="004F5B81"/>
    <w:rsid w:val="004F5C3A"/>
    <w:rsid w:val="00500041"/>
    <w:rsid w:val="00500214"/>
    <w:rsid w:val="00502F55"/>
    <w:rsid w:val="00504296"/>
    <w:rsid w:val="00505171"/>
    <w:rsid w:val="00507BD7"/>
    <w:rsid w:val="00510614"/>
    <w:rsid w:val="00512E44"/>
    <w:rsid w:val="005149BB"/>
    <w:rsid w:val="00514EA6"/>
    <w:rsid w:val="005162B4"/>
    <w:rsid w:val="0051794D"/>
    <w:rsid w:val="005179BB"/>
    <w:rsid w:val="00520E64"/>
    <w:rsid w:val="00521018"/>
    <w:rsid w:val="00522AE4"/>
    <w:rsid w:val="00523E65"/>
    <w:rsid w:val="0052799A"/>
    <w:rsid w:val="00530FC9"/>
    <w:rsid w:val="00533754"/>
    <w:rsid w:val="0053388A"/>
    <w:rsid w:val="00534985"/>
    <w:rsid w:val="00534AF7"/>
    <w:rsid w:val="0053568B"/>
    <w:rsid w:val="005362C6"/>
    <w:rsid w:val="0054019F"/>
    <w:rsid w:val="00540244"/>
    <w:rsid w:val="005433C0"/>
    <w:rsid w:val="00543C1C"/>
    <w:rsid w:val="005471B7"/>
    <w:rsid w:val="00547710"/>
    <w:rsid w:val="00554722"/>
    <w:rsid w:val="005550DF"/>
    <w:rsid w:val="00557D77"/>
    <w:rsid w:val="00560A87"/>
    <w:rsid w:val="00561013"/>
    <w:rsid w:val="00561325"/>
    <w:rsid w:val="005656A5"/>
    <w:rsid w:val="00565B33"/>
    <w:rsid w:val="00567272"/>
    <w:rsid w:val="0057136C"/>
    <w:rsid w:val="00571E68"/>
    <w:rsid w:val="005726C2"/>
    <w:rsid w:val="00575E0B"/>
    <w:rsid w:val="00576FCD"/>
    <w:rsid w:val="00577E05"/>
    <w:rsid w:val="00581B71"/>
    <w:rsid w:val="0058225B"/>
    <w:rsid w:val="0058254E"/>
    <w:rsid w:val="00584E47"/>
    <w:rsid w:val="00586579"/>
    <w:rsid w:val="005870BC"/>
    <w:rsid w:val="0058797C"/>
    <w:rsid w:val="00591179"/>
    <w:rsid w:val="00591F11"/>
    <w:rsid w:val="00592C8A"/>
    <w:rsid w:val="005943C1"/>
    <w:rsid w:val="005A2E18"/>
    <w:rsid w:val="005A3742"/>
    <w:rsid w:val="005A617B"/>
    <w:rsid w:val="005A6737"/>
    <w:rsid w:val="005B2F93"/>
    <w:rsid w:val="005B6C56"/>
    <w:rsid w:val="005B6F21"/>
    <w:rsid w:val="005B7D5A"/>
    <w:rsid w:val="005D0DE9"/>
    <w:rsid w:val="005D0F4D"/>
    <w:rsid w:val="005D0F96"/>
    <w:rsid w:val="005D1142"/>
    <w:rsid w:val="005D17FB"/>
    <w:rsid w:val="005D1D71"/>
    <w:rsid w:val="005D357D"/>
    <w:rsid w:val="005D3A1C"/>
    <w:rsid w:val="005D5124"/>
    <w:rsid w:val="005D66A1"/>
    <w:rsid w:val="005E0763"/>
    <w:rsid w:val="005E27F9"/>
    <w:rsid w:val="005E2DDE"/>
    <w:rsid w:val="005E3476"/>
    <w:rsid w:val="005E487F"/>
    <w:rsid w:val="005E5FD0"/>
    <w:rsid w:val="005E7B3C"/>
    <w:rsid w:val="005F1B81"/>
    <w:rsid w:val="005F2DE6"/>
    <w:rsid w:val="005F3FD8"/>
    <w:rsid w:val="005F5C0E"/>
    <w:rsid w:val="005F7C92"/>
    <w:rsid w:val="005F7E00"/>
    <w:rsid w:val="006003E8"/>
    <w:rsid w:val="00602D86"/>
    <w:rsid w:val="006036EA"/>
    <w:rsid w:val="0060406A"/>
    <w:rsid w:val="006044D8"/>
    <w:rsid w:val="00604648"/>
    <w:rsid w:val="00611295"/>
    <w:rsid w:val="00614879"/>
    <w:rsid w:val="00615219"/>
    <w:rsid w:val="0061600D"/>
    <w:rsid w:val="006208FD"/>
    <w:rsid w:val="0062127B"/>
    <w:rsid w:val="0062156A"/>
    <w:rsid w:val="00623400"/>
    <w:rsid w:val="00624789"/>
    <w:rsid w:val="00624ED2"/>
    <w:rsid w:val="00625ACE"/>
    <w:rsid w:val="00625B67"/>
    <w:rsid w:val="00632BB2"/>
    <w:rsid w:val="00633700"/>
    <w:rsid w:val="00635154"/>
    <w:rsid w:val="00636CC5"/>
    <w:rsid w:val="006374B2"/>
    <w:rsid w:val="00637654"/>
    <w:rsid w:val="006407EF"/>
    <w:rsid w:val="00641CC0"/>
    <w:rsid w:val="00642D04"/>
    <w:rsid w:val="00645D42"/>
    <w:rsid w:val="006463EB"/>
    <w:rsid w:val="00647026"/>
    <w:rsid w:val="00647C2A"/>
    <w:rsid w:val="00653A2F"/>
    <w:rsid w:val="00653ECC"/>
    <w:rsid w:val="00654BC6"/>
    <w:rsid w:val="00655F5D"/>
    <w:rsid w:val="00656206"/>
    <w:rsid w:val="0066601B"/>
    <w:rsid w:val="0066673E"/>
    <w:rsid w:val="00667635"/>
    <w:rsid w:val="00667A91"/>
    <w:rsid w:val="00667D8D"/>
    <w:rsid w:val="0067303C"/>
    <w:rsid w:val="00674DC8"/>
    <w:rsid w:val="00675546"/>
    <w:rsid w:val="00677EB3"/>
    <w:rsid w:val="006811AF"/>
    <w:rsid w:val="00683957"/>
    <w:rsid w:val="00685C68"/>
    <w:rsid w:val="0068604D"/>
    <w:rsid w:val="006923BE"/>
    <w:rsid w:val="0069243D"/>
    <w:rsid w:val="0069328C"/>
    <w:rsid w:val="0069339A"/>
    <w:rsid w:val="006938DE"/>
    <w:rsid w:val="00695EA6"/>
    <w:rsid w:val="00695F37"/>
    <w:rsid w:val="00697F30"/>
    <w:rsid w:val="006A1982"/>
    <w:rsid w:val="006A2672"/>
    <w:rsid w:val="006A47CA"/>
    <w:rsid w:val="006A5AE8"/>
    <w:rsid w:val="006B07D0"/>
    <w:rsid w:val="006B0A8D"/>
    <w:rsid w:val="006B166F"/>
    <w:rsid w:val="006B2EFD"/>
    <w:rsid w:val="006B4E6A"/>
    <w:rsid w:val="006B6B5D"/>
    <w:rsid w:val="006B7CD7"/>
    <w:rsid w:val="006C04D0"/>
    <w:rsid w:val="006C0887"/>
    <w:rsid w:val="006C477A"/>
    <w:rsid w:val="006C54A8"/>
    <w:rsid w:val="006C557A"/>
    <w:rsid w:val="006C5B12"/>
    <w:rsid w:val="006D1690"/>
    <w:rsid w:val="006D2214"/>
    <w:rsid w:val="006D45B7"/>
    <w:rsid w:val="006D4C45"/>
    <w:rsid w:val="006D6EDB"/>
    <w:rsid w:val="006D7ECA"/>
    <w:rsid w:val="006E1392"/>
    <w:rsid w:val="006E1663"/>
    <w:rsid w:val="006E22F2"/>
    <w:rsid w:val="006E245C"/>
    <w:rsid w:val="006E535F"/>
    <w:rsid w:val="006E6021"/>
    <w:rsid w:val="006F2F0D"/>
    <w:rsid w:val="006F64F6"/>
    <w:rsid w:val="006F7367"/>
    <w:rsid w:val="00700412"/>
    <w:rsid w:val="007004B5"/>
    <w:rsid w:val="007008BD"/>
    <w:rsid w:val="00700AD0"/>
    <w:rsid w:val="00701051"/>
    <w:rsid w:val="00701488"/>
    <w:rsid w:val="007015BA"/>
    <w:rsid w:val="00701AED"/>
    <w:rsid w:val="00702889"/>
    <w:rsid w:val="007064DD"/>
    <w:rsid w:val="00707E6E"/>
    <w:rsid w:val="00711040"/>
    <w:rsid w:val="007110B1"/>
    <w:rsid w:val="007116A2"/>
    <w:rsid w:val="00714492"/>
    <w:rsid w:val="00717F01"/>
    <w:rsid w:val="00720DC8"/>
    <w:rsid w:val="00723623"/>
    <w:rsid w:val="00724737"/>
    <w:rsid w:val="00730FEB"/>
    <w:rsid w:val="007318B2"/>
    <w:rsid w:val="00731C3C"/>
    <w:rsid w:val="00732C63"/>
    <w:rsid w:val="007331F6"/>
    <w:rsid w:val="0073335C"/>
    <w:rsid w:val="00733A2A"/>
    <w:rsid w:val="00734AE7"/>
    <w:rsid w:val="00751202"/>
    <w:rsid w:val="00751451"/>
    <w:rsid w:val="00752096"/>
    <w:rsid w:val="00753A3D"/>
    <w:rsid w:val="00753C54"/>
    <w:rsid w:val="00756B4E"/>
    <w:rsid w:val="00757A34"/>
    <w:rsid w:val="00760808"/>
    <w:rsid w:val="00761F83"/>
    <w:rsid w:val="00763943"/>
    <w:rsid w:val="00764438"/>
    <w:rsid w:val="0076485F"/>
    <w:rsid w:val="00765BB6"/>
    <w:rsid w:val="0076692C"/>
    <w:rsid w:val="00766A25"/>
    <w:rsid w:val="00767B6D"/>
    <w:rsid w:val="00767CA6"/>
    <w:rsid w:val="00771EA6"/>
    <w:rsid w:val="007755CB"/>
    <w:rsid w:val="00775B1A"/>
    <w:rsid w:val="00775B85"/>
    <w:rsid w:val="00776DA8"/>
    <w:rsid w:val="007814E2"/>
    <w:rsid w:val="007817AA"/>
    <w:rsid w:val="00782750"/>
    <w:rsid w:val="00785586"/>
    <w:rsid w:val="00787967"/>
    <w:rsid w:val="00792418"/>
    <w:rsid w:val="00792DE2"/>
    <w:rsid w:val="0079304E"/>
    <w:rsid w:val="00793EBD"/>
    <w:rsid w:val="0079409B"/>
    <w:rsid w:val="007944F7"/>
    <w:rsid w:val="00797055"/>
    <w:rsid w:val="007970FB"/>
    <w:rsid w:val="007A056A"/>
    <w:rsid w:val="007A0B4D"/>
    <w:rsid w:val="007A2F16"/>
    <w:rsid w:val="007A2FE3"/>
    <w:rsid w:val="007A65EA"/>
    <w:rsid w:val="007A7295"/>
    <w:rsid w:val="007B1077"/>
    <w:rsid w:val="007B6B4F"/>
    <w:rsid w:val="007C0BDB"/>
    <w:rsid w:val="007C2351"/>
    <w:rsid w:val="007C246F"/>
    <w:rsid w:val="007C3973"/>
    <w:rsid w:val="007C5D56"/>
    <w:rsid w:val="007C63F7"/>
    <w:rsid w:val="007C6A4A"/>
    <w:rsid w:val="007D1BA3"/>
    <w:rsid w:val="007D2E93"/>
    <w:rsid w:val="007D4478"/>
    <w:rsid w:val="007D59A1"/>
    <w:rsid w:val="007D5D4F"/>
    <w:rsid w:val="007D77FB"/>
    <w:rsid w:val="007E1F99"/>
    <w:rsid w:val="007E3AE1"/>
    <w:rsid w:val="007E4A88"/>
    <w:rsid w:val="007E5046"/>
    <w:rsid w:val="007E540F"/>
    <w:rsid w:val="007F02DD"/>
    <w:rsid w:val="007F1F04"/>
    <w:rsid w:val="007F3FBD"/>
    <w:rsid w:val="007F517C"/>
    <w:rsid w:val="007F5B7C"/>
    <w:rsid w:val="0080039A"/>
    <w:rsid w:val="0080097F"/>
    <w:rsid w:val="00810D8F"/>
    <w:rsid w:val="00811DAB"/>
    <w:rsid w:val="008135D6"/>
    <w:rsid w:val="00813E65"/>
    <w:rsid w:val="00814375"/>
    <w:rsid w:val="00815212"/>
    <w:rsid w:val="00815AC4"/>
    <w:rsid w:val="00815FFE"/>
    <w:rsid w:val="008168FD"/>
    <w:rsid w:val="008171D3"/>
    <w:rsid w:val="008173D1"/>
    <w:rsid w:val="00820EE7"/>
    <w:rsid w:val="00821233"/>
    <w:rsid w:val="0082227F"/>
    <w:rsid w:val="00822410"/>
    <w:rsid w:val="00822EAE"/>
    <w:rsid w:val="00824456"/>
    <w:rsid w:val="00824E59"/>
    <w:rsid w:val="00825961"/>
    <w:rsid w:val="00825BBF"/>
    <w:rsid w:val="00826578"/>
    <w:rsid w:val="008274F6"/>
    <w:rsid w:val="008275B7"/>
    <w:rsid w:val="0083215F"/>
    <w:rsid w:val="00832C64"/>
    <w:rsid w:val="00835574"/>
    <w:rsid w:val="00840767"/>
    <w:rsid w:val="00840EB8"/>
    <w:rsid w:val="00840EBF"/>
    <w:rsid w:val="00842330"/>
    <w:rsid w:val="00845CC5"/>
    <w:rsid w:val="00845F18"/>
    <w:rsid w:val="00846B3F"/>
    <w:rsid w:val="00847591"/>
    <w:rsid w:val="00854B6B"/>
    <w:rsid w:val="00861178"/>
    <w:rsid w:val="008618EA"/>
    <w:rsid w:val="00863054"/>
    <w:rsid w:val="00863134"/>
    <w:rsid w:val="00863742"/>
    <w:rsid w:val="00864866"/>
    <w:rsid w:val="00865DAF"/>
    <w:rsid w:val="008665CA"/>
    <w:rsid w:val="00867968"/>
    <w:rsid w:val="0087107B"/>
    <w:rsid w:val="008724EF"/>
    <w:rsid w:val="00873E5E"/>
    <w:rsid w:val="00874914"/>
    <w:rsid w:val="00876A5D"/>
    <w:rsid w:val="00877332"/>
    <w:rsid w:val="00877A7A"/>
    <w:rsid w:val="00880050"/>
    <w:rsid w:val="00881C51"/>
    <w:rsid w:val="008828C7"/>
    <w:rsid w:val="0088304A"/>
    <w:rsid w:val="00884E37"/>
    <w:rsid w:val="0088624B"/>
    <w:rsid w:val="00887DAE"/>
    <w:rsid w:val="00891623"/>
    <w:rsid w:val="008929AF"/>
    <w:rsid w:val="00896CC7"/>
    <w:rsid w:val="0089771D"/>
    <w:rsid w:val="008A2CC0"/>
    <w:rsid w:val="008A3E63"/>
    <w:rsid w:val="008A48F8"/>
    <w:rsid w:val="008A4CFC"/>
    <w:rsid w:val="008A521E"/>
    <w:rsid w:val="008A649B"/>
    <w:rsid w:val="008A696A"/>
    <w:rsid w:val="008A6F4C"/>
    <w:rsid w:val="008B01DF"/>
    <w:rsid w:val="008B0F52"/>
    <w:rsid w:val="008B1F86"/>
    <w:rsid w:val="008B240A"/>
    <w:rsid w:val="008B4388"/>
    <w:rsid w:val="008B466F"/>
    <w:rsid w:val="008B5ADF"/>
    <w:rsid w:val="008B636C"/>
    <w:rsid w:val="008C1B31"/>
    <w:rsid w:val="008C27E9"/>
    <w:rsid w:val="008C7129"/>
    <w:rsid w:val="008D16F6"/>
    <w:rsid w:val="008D462F"/>
    <w:rsid w:val="008D6875"/>
    <w:rsid w:val="008D6BBD"/>
    <w:rsid w:val="008E1CA5"/>
    <w:rsid w:val="008E1E23"/>
    <w:rsid w:val="008E3ADB"/>
    <w:rsid w:val="008F01CA"/>
    <w:rsid w:val="008F0A63"/>
    <w:rsid w:val="008F2679"/>
    <w:rsid w:val="008F345B"/>
    <w:rsid w:val="008F56A0"/>
    <w:rsid w:val="00900E1B"/>
    <w:rsid w:val="00902A79"/>
    <w:rsid w:val="009035A1"/>
    <w:rsid w:val="00903D8E"/>
    <w:rsid w:val="0090667C"/>
    <w:rsid w:val="009069E7"/>
    <w:rsid w:val="00910BEB"/>
    <w:rsid w:val="009149AF"/>
    <w:rsid w:val="00916606"/>
    <w:rsid w:val="009237D9"/>
    <w:rsid w:val="0092680C"/>
    <w:rsid w:val="00927282"/>
    <w:rsid w:val="009306E9"/>
    <w:rsid w:val="00931679"/>
    <w:rsid w:val="0093216A"/>
    <w:rsid w:val="009325A3"/>
    <w:rsid w:val="0093296D"/>
    <w:rsid w:val="00934574"/>
    <w:rsid w:val="00934917"/>
    <w:rsid w:val="00934D2E"/>
    <w:rsid w:val="00936083"/>
    <w:rsid w:val="00937365"/>
    <w:rsid w:val="009378A0"/>
    <w:rsid w:val="009378A3"/>
    <w:rsid w:val="00943492"/>
    <w:rsid w:val="0094578A"/>
    <w:rsid w:val="0095042D"/>
    <w:rsid w:val="009514A8"/>
    <w:rsid w:val="00955B75"/>
    <w:rsid w:val="00957141"/>
    <w:rsid w:val="0096128E"/>
    <w:rsid w:val="0096142D"/>
    <w:rsid w:val="00961A2E"/>
    <w:rsid w:val="009625D6"/>
    <w:rsid w:val="00971999"/>
    <w:rsid w:val="00971A82"/>
    <w:rsid w:val="00971E86"/>
    <w:rsid w:val="00971F51"/>
    <w:rsid w:val="00972B93"/>
    <w:rsid w:val="00972BB6"/>
    <w:rsid w:val="00974BB1"/>
    <w:rsid w:val="009757B3"/>
    <w:rsid w:val="009778DF"/>
    <w:rsid w:val="00983577"/>
    <w:rsid w:val="009837CF"/>
    <w:rsid w:val="00983982"/>
    <w:rsid w:val="00983DCA"/>
    <w:rsid w:val="00983F3F"/>
    <w:rsid w:val="009846C4"/>
    <w:rsid w:val="00984B07"/>
    <w:rsid w:val="00984BE1"/>
    <w:rsid w:val="00984F9F"/>
    <w:rsid w:val="00990325"/>
    <w:rsid w:val="0099676F"/>
    <w:rsid w:val="00997410"/>
    <w:rsid w:val="00997AD8"/>
    <w:rsid w:val="009A12BB"/>
    <w:rsid w:val="009A151C"/>
    <w:rsid w:val="009A1BFF"/>
    <w:rsid w:val="009A464D"/>
    <w:rsid w:val="009A5528"/>
    <w:rsid w:val="009A575E"/>
    <w:rsid w:val="009A78E0"/>
    <w:rsid w:val="009A7BC6"/>
    <w:rsid w:val="009B1465"/>
    <w:rsid w:val="009B2497"/>
    <w:rsid w:val="009B30FE"/>
    <w:rsid w:val="009B411B"/>
    <w:rsid w:val="009B45BE"/>
    <w:rsid w:val="009C1D77"/>
    <w:rsid w:val="009C452D"/>
    <w:rsid w:val="009C4686"/>
    <w:rsid w:val="009D0EC5"/>
    <w:rsid w:val="009D5F17"/>
    <w:rsid w:val="009E0C46"/>
    <w:rsid w:val="009E111E"/>
    <w:rsid w:val="009E15E4"/>
    <w:rsid w:val="009E2F13"/>
    <w:rsid w:val="009E48B4"/>
    <w:rsid w:val="009E4C79"/>
    <w:rsid w:val="009E5C58"/>
    <w:rsid w:val="009E78D7"/>
    <w:rsid w:val="009F2238"/>
    <w:rsid w:val="009F269E"/>
    <w:rsid w:val="009F4278"/>
    <w:rsid w:val="009F4B64"/>
    <w:rsid w:val="009F67C1"/>
    <w:rsid w:val="00A001E6"/>
    <w:rsid w:val="00A0246C"/>
    <w:rsid w:val="00A02554"/>
    <w:rsid w:val="00A04415"/>
    <w:rsid w:val="00A054FA"/>
    <w:rsid w:val="00A06170"/>
    <w:rsid w:val="00A125E7"/>
    <w:rsid w:val="00A12692"/>
    <w:rsid w:val="00A1457B"/>
    <w:rsid w:val="00A1480C"/>
    <w:rsid w:val="00A14919"/>
    <w:rsid w:val="00A2130C"/>
    <w:rsid w:val="00A21DE8"/>
    <w:rsid w:val="00A22524"/>
    <w:rsid w:val="00A23688"/>
    <w:rsid w:val="00A23924"/>
    <w:rsid w:val="00A2427C"/>
    <w:rsid w:val="00A2474F"/>
    <w:rsid w:val="00A24EE2"/>
    <w:rsid w:val="00A27CA4"/>
    <w:rsid w:val="00A303DF"/>
    <w:rsid w:val="00A340C2"/>
    <w:rsid w:val="00A34889"/>
    <w:rsid w:val="00A35C9A"/>
    <w:rsid w:val="00A36995"/>
    <w:rsid w:val="00A41E5D"/>
    <w:rsid w:val="00A504FF"/>
    <w:rsid w:val="00A50DC3"/>
    <w:rsid w:val="00A51A05"/>
    <w:rsid w:val="00A51CE9"/>
    <w:rsid w:val="00A51E8A"/>
    <w:rsid w:val="00A52879"/>
    <w:rsid w:val="00A53264"/>
    <w:rsid w:val="00A53A57"/>
    <w:rsid w:val="00A54590"/>
    <w:rsid w:val="00A551A3"/>
    <w:rsid w:val="00A55359"/>
    <w:rsid w:val="00A55FBA"/>
    <w:rsid w:val="00A56ADA"/>
    <w:rsid w:val="00A57761"/>
    <w:rsid w:val="00A61B3D"/>
    <w:rsid w:val="00A624C2"/>
    <w:rsid w:val="00A6346F"/>
    <w:rsid w:val="00A637A2"/>
    <w:rsid w:val="00A63B59"/>
    <w:rsid w:val="00A654EC"/>
    <w:rsid w:val="00A66406"/>
    <w:rsid w:val="00A66655"/>
    <w:rsid w:val="00A71EBA"/>
    <w:rsid w:val="00A72401"/>
    <w:rsid w:val="00A734B6"/>
    <w:rsid w:val="00A75B93"/>
    <w:rsid w:val="00A771A9"/>
    <w:rsid w:val="00A77800"/>
    <w:rsid w:val="00A80381"/>
    <w:rsid w:val="00A822AB"/>
    <w:rsid w:val="00A84E66"/>
    <w:rsid w:val="00A8691E"/>
    <w:rsid w:val="00A86F2C"/>
    <w:rsid w:val="00A90A69"/>
    <w:rsid w:val="00A914BE"/>
    <w:rsid w:val="00A91DC9"/>
    <w:rsid w:val="00A949CD"/>
    <w:rsid w:val="00A96A0C"/>
    <w:rsid w:val="00AA072A"/>
    <w:rsid w:val="00AA59CF"/>
    <w:rsid w:val="00AA6084"/>
    <w:rsid w:val="00AA610B"/>
    <w:rsid w:val="00AA6C21"/>
    <w:rsid w:val="00AA7189"/>
    <w:rsid w:val="00AB12E1"/>
    <w:rsid w:val="00AB1CAB"/>
    <w:rsid w:val="00AB5883"/>
    <w:rsid w:val="00AB6D75"/>
    <w:rsid w:val="00AB7900"/>
    <w:rsid w:val="00AC0D6A"/>
    <w:rsid w:val="00AC290A"/>
    <w:rsid w:val="00AC7ADC"/>
    <w:rsid w:val="00AD132F"/>
    <w:rsid w:val="00AD1F3F"/>
    <w:rsid w:val="00AD4167"/>
    <w:rsid w:val="00AD7781"/>
    <w:rsid w:val="00AD7AC1"/>
    <w:rsid w:val="00AD7C48"/>
    <w:rsid w:val="00AE0D4E"/>
    <w:rsid w:val="00AE0DE3"/>
    <w:rsid w:val="00AE2482"/>
    <w:rsid w:val="00AE381B"/>
    <w:rsid w:val="00AE62F2"/>
    <w:rsid w:val="00AE699D"/>
    <w:rsid w:val="00AE7C7E"/>
    <w:rsid w:val="00AF0C42"/>
    <w:rsid w:val="00AF1C44"/>
    <w:rsid w:val="00AF2E71"/>
    <w:rsid w:val="00AF47C9"/>
    <w:rsid w:val="00AF4B3F"/>
    <w:rsid w:val="00AF4EEA"/>
    <w:rsid w:val="00AF6AF3"/>
    <w:rsid w:val="00AF7F31"/>
    <w:rsid w:val="00B000D3"/>
    <w:rsid w:val="00B00100"/>
    <w:rsid w:val="00B01718"/>
    <w:rsid w:val="00B02331"/>
    <w:rsid w:val="00B03722"/>
    <w:rsid w:val="00B0687A"/>
    <w:rsid w:val="00B070ED"/>
    <w:rsid w:val="00B07B7E"/>
    <w:rsid w:val="00B07ED8"/>
    <w:rsid w:val="00B11ACE"/>
    <w:rsid w:val="00B12E0E"/>
    <w:rsid w:val="00B12F2C"/>
    <w:rsid w:val="00B13A65"/>
    <w:rsid w:val="00B13EC7"/>
    <w:rsid w:val="00B14189"/>
    <w:rsid w:val="00B15E4A"/>
    <w:rsid w:val="00B16DCA"/>
    <w:rsid w:val="00B16E6C"/>
    <w:rsid w:val="00B170FD"/>
    <w:rsid w:val="00B17CBD"/>
    <w:rsid w:val="00B21F28"/>
    <w:rsid w:val="00B220C2"/>
    <w:rsid w:val="00B250EC"/>
    <w:rsid w:val="00B262E7"/>
    <w:rsid w:val="00B2666D"/>
    <w:rsid w:val="00B276DA"/>
    <w:rsid w:val="00B27F74"/>
    <w:rsid w:val="00B35FE7"/>
    <w:rsid w:val="00B3667E"/>
    <w:rsid w:val="00B36744"/>
    <w:rsid w:val="00B37CEE"/>
    <w:rsid w:val="00B41B12"/>
    <w:rsid w:val="00B4500C"/>
    <w:rsid w:val="00B46240"/>
    <w:rsid w:val="00B50208"/>
    <w:rsid w:val="00B520D8"/>
    <w:rsid w:val="00B55F99"/>
    <w:rsid w:val="00B561CD"/>
    <w:rsid w:val="00B56FF8"/>
    <w:rsid w:val="00B573DD"/>
    <w:rsid w:val="00B57770"/>
    <w:rsid w:val="00B5779F"/>
    <w:rsid w:val="00B6201E"/>
    <w:rsid w:val="00B63F97"/>
    <w:rsid w:val="00B64F5C"/>
    <w:rsid w:val="00B653A4"/>
    <w:rsid w:val="00B666B9"/>
    <w:rsid w:val="00B709F9"/>
    <w:rsid w:val="00B715EE"/>
    <w:rsid w:val="00B71B56"/>
    <w:rsid w:val="00B73D20"/>
    <w:rsid w:val="00B74A28"/>
    <w:rsid w:val="00B752D2"/>
    <w:rsid w:val="00B75605"/>
    <w:rsid w:val="00B772EC"/>
    <w:rsid w:val="00B7767F"/>
    <w:rsid w:val="00B77BC6"/>
    <w:rsid w:val="00B818D3"/>
    <w:rsid w:val="00B8465D"/>
    <w:rsid w:val="00B87824"/>
    <w:rsid w:val="00B87F31"/>
    <w:rsid w:val="00B93526"/>
    <w:rsid w:val="00B93F2F"/>
    <w:rsid w:val="00B972DA"/>
    <w:rsid w:val="00BA11C6"/>
    <w:rsid w:val="00BA204E"/>
    <w:rsid w:val="00BA2DC3"/>
    <w:rsid w:val="00BA4099"/>
    <w:rsid w:val="00BA559C"/>
    <w:rsid w:val="00BA680D"/>
    <w:rsid w:val="00BB360E"/>
    <w:rsid w:val="00BC0C79"/>
    <w:rsid w:val="00BC0CD8"/>
    <w:rsid w:val="00BC141F"/>
    <w:rsid w:val="00BC175C"/>
    <w:rsid w:val="00BC1BEC"/>
    <w:rsid w:val="00BC3A0C"/>
    <w:rsid w:val="00BC60F8"/>
    <w:rsid w:val="00BC631E"/>
    <w:rsid w:val="00BD2091"/>
    <w:rsid w:val="00BD29C0"/>
    <w:rsid w:val="00BD47EF"/>
    <w:rsid w:val="00BD7B2D"/>
    <w:rsid w:val="00BE0596"/>
    <w:rsid w:val="00BE07B6"/>
    <w:rsid w:val="00BE14D8"/>
    <w:rsid w:val="00BE3AD4"/>
    <w:rsid w:val="00BE453E"/>
    <w:rsid w:val="00BE5011"/>
    <w:rsid w:val="00BE56A1"/>
    <w:rsid w:val="00BE5954"/>
    <w:rsid w:val="00BF24E8"/>
    <w:rsid w:val="00BF2853"/>
    <w:rsid w:val="00BF4E98"/>
    <w:rsid w:val="00BF6D21"/>
    <w:rsid w:val="00BF7FDD"/>
    <w:rsid w:val="00C01656"/>
    <w:rsid w:val="00C029E9"/>
    <w:rsid w:val="00C0398C"/>
    <w:rsid w:val="00C06E2A"/>
    <w:rsid w:val="00C120AB"/>
    <w:rsid w:val="00C120EA"/>
    <w:rsid w:val="00C12191"/>
    <w:rsid w:val="00C13219"/>
    <w:rsid w:val="00C13939"/>
    <w:rsid w:val="00C13C30"/>
    <w:rsid w:val="00C15ADB"/>
    <w:rsid w:val="00C15C00"/>
    <w:rsid w:val="00C16537"/>
    <w:rsid w:val="00C2154B"/>
    <w:rsid w:val="00C22BBF"/>
    <w:rsid w:val="00C230DF"/>
    <w:rsid w:val="00C24030"/>
    <w:rsid w:val="00C267D5"/>
    <w:rsid w:val="00C2686A"/>
    <w:rsid w:val="00C3007A"/>
    <w:rsid w:val="00C35185"/>
    <w:rsid w:val="00C35BD6"/>
    <w:rsid w:val="00C365B5"/>
    <w:rsid w:val="00C366D6"/>
    <w:rsid w:val="00C368A3"/>
    <w:rsid w:val="00C371AA"/>
    <w:rsid w:val="00C413DC"/>
    <w:rsid w:val="00C431CA"/>
    <w:rsid w:val="00C44B25"/>
    <w:rsid w:val="00C45559"/>
    <w:rsid w:val="00C50B7C"/>
    <w:rsid w:val="00C51DB0"/>
    <w:rsid w:val="00C5212A"/>
    <w:rsid w:val="00C5221F"/>
    <w:rsid w:val="00C53CBB"/>
    <w:rsid w:val="00C54888"/>
    <w:rsid w:val="00C57C6C"/>
    <w:rsid w:val="00C60446"/>
    <w:rsid w:val="00C60D7B"/>
    <w:rsid w:val="00C6164B"/>
    <w:rsid w:val="00C616D0"/>
    <w:rsid w:val="00C61EE3"/>
    <w:rsid w:val="00C63266"/>
    <w:rsid w:val="00C64D10"/>
    <w:rsid w:val="00C65C31"/>
    <w:rsid w:val="00C66CF5"/>
    <w:rsid w:val="00C70344"/>
    <w:rsid w:val="00C73A0F"/>
    <w:rsid w:val="00C76020"/>
    <w:rsid w:val="00C76105"/>
    <w:rsid w:val="00C76BAD"/>
    <w:rsid w:val="00C81EF0"/>
    <w:rsid w:val="00C82150"/>
    <w:rsid w:val="00C827B2"/>
    <w:rsid w:val="00C8634F"/>
    <w:rsid w:val="00C86AF5"/>
    <w:rsid w:val="00C87582"/>
    <w:rsid w:val="00C90248"/>
    <w:rsid w:val="00C9113E"/>
    <w:rsid w:val="00C927AD"/>
    <w:rsid w:val="00C930C4"/>
    <w:rsid w:val="00C9421E"/>
    <w:rsid w:val="00C94A3A"/>
    <w:rsid w:val="00C97EAA"/>
    <w:rsid w:val="00CA1949"/>
    <w:rsid w:val="00CA5572"/>
    <w:rsid w:val="00CA7180"/>
    <w:rsid w:val="00CB10FF"/>
    <w:rsid w:val="00CB5C90"/>
    <w:rsid w:val="00CC24EE"/>
    <w:rsid w:val="00CC48E4"/>
    <w:rsid w:val="00CC51F7"/>
    <w:rsid w:val="00CC65CF"/>
    <w:rsid w:val="00CC7AD1"/>
    <w:rsid w:val="00CD1640"/>
    <w:rsid w:val="00CD1BE8"/>
    <w:rsid w:val="00CD21BF"/>
    <w:rsid w:val="00CD78BF"/>
    <w:rsid w:val="00CD7E06"/>
    <w:rsid w:val="00CE24D8"/>
    <w:rsid w:val="00CE292F"/>
    <w:rsid w:val="00CE33C6"/>
    <w:rsid w:val="00CF01E4"/>
    <w:rsid w:val="00CF247C"/>
    <w:rsid w:val="00D007A1"/>
    <w:rsid w:val="00D03070"/>
    <w:rsid w:val="00D03449"/>
    <w:rsid w:val="00D03509"/>
    <w:rsid w:val="00D04B79"/>
    <w:rsid w:val="00D05C38"/>
    <w:rsid w:val="00D06157"/>
    <w:rsid w:val="00D1148D"/>
    <w:rsid w:val="00D12510"/>
    <w:rsid w:val="00D14071"/>
    <w:rsid w:val="00D1744E"/>
    <w:rsid w:val="00D17887"/>
    <w:rsid w:val="00D21EB4"/>
    <w:rsid w:val="00D21F8E"/>
    <w:rsid w:val="00D23F61"/>
    <w:rsid w:val="00D24C6D"/>
    <w:rsid w:val="00D2567C"/>
    <w:rsid w:val="00D27064"/>
    <w:rsid w:val="00D30E02"/>
    <w:rsid w:val="00D30EA8"/>
    <w:rsid w:val="00D33AC6"/>
    <w:rsid w:val="00D33D1C"/>
    <w:rsid w:val="00D34C82"/>
    <w:rsid w:val="00D351C6"/>
    <w:rsid w:val="00D35F7D"/>
    <w:rsid w:val="00D37691"/>
    <w:rsid w:val="00D408C3"/>
    <w:rsid w:val="00D439B2"/>
    <w:rsid w:val="00D43A47"/>
    <w:rsid w:val="00D44823"/>
    <w:rsid w:val="00D44A20"/>
    <w:rsid w:val="00D507B2"/>
    <w:rsid w:val="00D54AEB"/>
    <w:rsid w:val="00D56F09"/>
    <w:rsid w:val="00D57536"/>
    <w:rsid w:val="00D57733"/>
    <w:rsid w:val="00D66076"/>
    <w:rsid w:val="00D6657F"/>
    <w:rsid w:val="00D707BC"/>
    <w:rsid w:val="00D7117A"/>
    <w:rsid w:val="00D7137D"/>
    <w:rsid w:val="00D727CE"/>
    <w:rsid w:val="00D74798"/>
    <w:rsid w:val="00D75DA4"/>
    <w:rsid w:val="00D7739F"/>
    <w:rsid w:val="00D83056"/>
    <w:rsid w:val="00D8482B"/>
    <w:rsid w:val="00D85186"/>
    <w:rsid w:val="00D86C6F"/>
    <w:rsid w:val="00D90019"/>
    <w:rsid w:val="00D92174"/>
    <w:rsid w:val="00D94847"/>
    <w:rsid w:val="00D95247"/>
    <w:rsid w:val="00D96AA5"/>
    <w:rsid w:val="00D97535"/>
    <w:rsid w:val="00DA14C0"/>
    <w:rsid w:val="00DA31A1"/>
    <w:rsid w:val="00DA36DE"/>
    <w:rsid w:val="00DA3789"/>
    <w:rsid w:val="00DA3E84"/>
    <w:rsid w:val="00DA4E3F"/>
    <w:rsid w:val="00DB118A"/>
    <w:rsid w:val="00DB1605"/>
    <w:rsid w:val="00DB16B6"/>
    <w:rsid w:val="00DC04AB"/>
    <w:rsid w:val="00DC1B4A"/>
    <w:rsid w:val="00DC20B7"/>
    <w:rsid w:val="00DC4E78"/>
    <w:rsid w:val="00DD1E20"/>
    <w:rsid w:val="00DD54C0"/>
    <w:rsid w:val="00DD7613"/>
    <w:rsid w:val="00DE11CD"/>
    <w:rsid w:val="00DE1F6C"/>
    <w:rsid w:val="00DE2234"/>
    <w:rsid w:val="00DE2E6D"/>
    <w:rsid w:val="00DE6265"/>
    <w:rsid w:val="00DE635C"/>
    <w:rsid w:val="00DE67CB"/>
    <w:rsid w:val="00DE7958"/>
    <w:rsid w:val="00DE7981"/>
    <w:rsid w:val="00DF1BFC"/>
    <w:rsid w:val="00DF30DC"/>
    <w:rsid w:val="00DF76F2"/>
    <w:rsid w:val="00E004DF"/>
    <w:rsid w:val="00E0174A"/>
    <w:rsid w:val="00E02C16"/>
    <w:rsid w:val="00E03CA1"/>
    <w:rsid w:val="00E05ACE"/>
    <w:rsid w:val="00E06088"/>
    <w:rsid w:val="00E10A10"/>
    <w:rsid w:val="00E11D5A"/>
    <w:rsid w:val="00E123E2"/>
    <w:rsid w:val="00E139E6"/>
    <w:rsid w:val="00E13E5E"/>
    <w:rsid w:val="00E14420"/>
    <w:rsid w:val="00E14845"/>
    <w:rsid w:val="00E15347"/>
    <w:rsid w:val="00E162E0"/>
    <w:rsid w:val="00E1740A"/>
    <w:rsid w:val="00E20CCE"/>
    <w:rsid w:val="00E21263"/>
    <w:rsid w:val="00E23599"/>
    <w:rsid w:val="00E24A34"/>
    <w:rsid w:val="00E24E2E"/>
    <w:rsid w:val="00E266DE"/>
    <w:rsid w:val="00E318FB"/>
    <w:rsid w:val="00E31DC2"/>
    <w:rsid w:val="00E33825"/>
    <w:rsid w:val="00E40854"/>
    <w:rsid w:val="00E43280"/>
    <w:rsid w:val="00E434E3"/>
    <w:rsid w:val="00E4742A"/>
    <w:rsid w:val="00E50228"/>
    <w:rsid w:val="00E5274A"/>
    <w:rsid w:val="00E53308"/>
    <w:rsid w:val="00E54D6D"/>
    <w:rsid w:val="00E553BF"/>
    <w:rsid w:val="00E602EC"/>
    <w:rsid w:val="00E61BD6"/>
    <w:rsid w:val="00E61D54"/>
    <w:rsid w:val="00E623A0"/>
    <w:rsid w:val="00E6351F"/>
    <w:rsid w:val="00E6464E"/>
    <w:rsid w:val="00E66005"/>
    <w:rsid w:val="00E720DC"/>
    <w:rsid w:val="00E72D7B"/>
    <w:rsid w:val="00E7485E"/>
    <w:rsid w:val="00E748C6"/>
    <w:rsid w:val="00E7562A"/>
    <w:rsid w:val="00E770E0"/>
    <w:rsid w:val="00E771B6"/>
    <w:rsid w:val="00E80148"/>
    <w:rsid w:val="00E8015A"/>
    <w:rsid w:val="00E82BBE"/>
    <w:rsid w:val="00E83674"/>
    <w:rsid w:val="00E8478E"/>
    <w:rsid w:val="00E84FAD"/>
    <w:rsid w:val="00E86346"/>
    <w:rsid w:val="00E90DB1"/>
    <w:rsid w:val="00E90FF4"/>
    <w:rsid w:val="00E92F52"/>
    <w:rsid w:val="00E95EA2"/>
    <w:rsid w:val="00E97391"/>
    <w:rsid w:val="00EA02CF"/>
    <w:rsid w:val="00EA1329"/>
    <w:rsid w:val="00EA2835"/>
    <w:rsid w:val="00EA35A2"/>
    <w:rsid w:val="00EA3BBF"/>
    <w:rsid w:val="00EA3C54"/>
    <w:rsid w:val="00EA3DE6"/>
    <w:rsid w:val="00EA4728"/>
    <w:rsid w:val="00EA63A2"/>
    <w:rsid w:val="00EA6EFD"/>
    <w:rsid w:val="00EA7AFD"/>
    <w:rsid w:val="00EB0758"/>
    <w:rsid w:val="00EB1172"/>
    <w:rsid w:val="00EB13C9"/>
    <w:rsid w:val="00EB1CDC"/>
    <w:rsid w:val="00EB2C42"/>
    <w:rsid w:val="00EB46C7"/>
    <w:rsid w:val="00EB5167"/>
    <w:rsid w:val="00EB6476"/>
    <w:rsid w:val="00EB69E0"/>
    <w:rsid w:val="00EB719D"/>
    <w:rsid w:val="00EB75C5"/>
    <w:rsid w:val="00EB78AA"/>
    <w:rsid w:val="00EC0622"/>
    <w:rsid w:val="00EC141F"/>
    <w:rsid w:val="00EC162E"/>
    <w:rsid w:val="00EC1D1C"/>
    <w:rsid w:val="00EC1F42"/>
    <w:rsid w:val="00EC2802"/>
    <w:rsid w:val="00EC3E22"/>
    <w:rsid w:val="00EC460B"/>
    <w:rsid w:val="00EC4C83"/>
    <w:rsid w:val="00EC5326"/>
    <w:rsid w:val="00EC574C"/>
    <w:rsid w:val="00EC5D3D"/>
    <w:rsid w:val="00EC6374"/>
    <w:rsid w:val="00EC6760"/>
    <w:rsid w:val="00EC6FA6"/>
    <w:rsid w:val="00ED0A3E"/>
    <w:rsid w:val="00ED1AC8"/>
    <w:rsid w:val="00ED1BAD"/>
    <w:rsid w:val="00ED1CA8"/>
    <w:rsid w:val="00ED2743"/>
    <w:rsid w:val="00ED3E7F"/>
    <w:rsid w:val="00ED4D3E"/>
    <w:rsid w:val="00ED5CA8"/>
    <w:rsid w:val="00ED6283"/>
    <w:rsid w:val="00ED7E2C"/>
    <w:rsid w:val="00ED7F3C"/>
    <w:rsid w:val="00EE089F"/>
    <w:rsid w:val="00EE4728"/>
    <w:rsid w:val="00EE4F20"/>
    <w:rsid w:val="00EE6AF4"/>
    <w:rsid w:val="00EE6B6B"/>
    <w:rsid w:val="00EE73B7"/>
    <w:rsid w:val="00EF0F70"/>
    <w:rsid w:val="00EF0F95"/>
    <w:rsid w:val="00EF1E71"/>
    <w:rsid w:val="00EF43C0"/>
    <w:rsid w:val="00EF47DD"/>
    <w:rsid w:val="00EF5739"/>
    <w:rsid w:val="00EF5F13"/>
    <w:rsid w:val="00EF6A74"/>
    <w:rsid w:val="00EF7858"/>
    <w:rsid w:val="00F0022D"/>
    <w:rsid w:val="00F00B00"/>
    <w:rsid w:val="00F01325"/>
    <w:rsid w:val="00F013BF"/>
    <w:rsid w:val="00F02B51"/>
    <w:rsid w:val="00F03DC8"/>
    <w:rsid w:val="00F0430D"/>
    <w:rsid w:val="00F07926"/>
    <w:rsid w:val="00F1249C"/>
    <w:rsid w:val="00F129FB"/>
    <w:rsid w:val="00F137FE"/>
    <w:rsid w:val="00F23E43"/>
    <w:rsid w:val="00F26E69"/>
    <w:rsid w:val="00F27B16"/>
    <w:rsid w:val="00F3080A"/>
    <w:rsid w:val="00F32067"/>
    <w:rsid w:val="00F3285F"/>
    <w:rsid w:val="00F32C92"/>
    <w:rsid w:val="00F32E43"/>
    <w:rsid w:val="00F3345C"/>
    <w:rsid w:val="00F33612"/>
    <w:rsid w:val="00F34B72"/>
    <w:rsid w:val="00F36636"/>
    <w:rsid w:val="00F36EB2"/>
    <w:rsid w:val="00F37700"/>
    <w:rsid w:val="00F37D5E"/>
    <w:rsid w:val="00F4045C"/>
    <w:rsid w:val="00F40460"/>
    <w:rsid w:val="00F418B7"/>
    <w:rsid w:val="00F42FFC"/>
    <w:rsid w:val="00F43274"/>
    <w:rsid w:val="00F44C3E"/>
    <w:rsid w:val="00F44CDE"/>
    <w:rsid w:val="00F44D3A"/>
    <w:rsid w:val="00F46020"/>
    <w:rsid w:val="00F466F5"/>
    <w:rsid w:val="00F46A85"/>
    <w:rsid w:val="00F510F4"/>
    <w:rsid w:val="00F52A2E"/>
    <w:rsid w:val="00F53C4C"/>
    <w:rsid w:val="00F53C78"/>
    <w:rsid w:val="00F5432C"/>
    <w:rsid w:val="00F54C81"/>
    <w:rsid w:val="00F557C3"/>
    <w:rsid w:val="00F558A7"/>
    <w:rsid w:val="00F6344E"/>
    <w:rsid w:val="00F63950"/>
    <w:rsid w:val="00F63BDB"/>
    <w:rsid w:val="00F65A5B"/>
    <w:rsid w:val="00F65F6D"/>
    <w:rsid w:val="00F66EE0"/>
    <w:rsid w:val="00F670B3"/>
    <w:rsid w:val="00F70212"/>
    <w:rsid w:val="00F72BB1"/>
    <w:rsid w:val="00F72DEF"/>
    <w:rsid w:val="00F72F10"/>
    <w:rsid w:val="00F730DF"/>
    <w:rsid w:val="00F733BE"/>
    <w:rsid w:val="00F73505"/>
    <w:rsid w:val="00F73845"/>
    <w:rsid w:val="00F73F42"/>
    <w:rsid w:val="00F7554E"/>
    <w:rsid w:val="00F75602"/>
    <w:rsid w:val="00F76E4F"/>
    <w:rsid w:val="00F80909"/>
    <w:rsid w:val="00F835C5"/>
    <w:rsid w:val="00F86039"/>
    <w:rsid w:val="00F86307"/>
    <w:rsid w:val="00F86654"/>
    <w:rsid w:val="00F90EFD"/>
    <w:rsid w:val="00F9126C"/>
    <w:rsid w:val="00F94D6D"/>
    <w:rsid w:val="00F94F08"/>
    <w:rsid w:val="00F95098"/>
    <w:rsid w:val="00F9611F"/>
    <w:rsid w:val="00F963EB"/>
    <w:rsid w:val="00F96438"/>
    <w:rsid w:val="00F97F85"/>
    <w:rsid w:val="00FA0204"/>
    <w:rsid w:val="00FA35C9"/>
    <w:rsid w:val="00FA3C3E"/>
    <w:rsid w:val="00FA409A"/>
    <w:rsid w:val="00FA4C61"/>
    <w:rsid w:val="00FA6395"/>
    <w:rsid w:val="00FA6990"/>
    <w:rsid w:val="00FB170B"/>
    <w:rsid w:val="00FB26B4"/>
    <w:rsid w:val="00FB71B7"/>
    <w:rsid w:val="00FC0266"/>
    <w:rsid w:val="00FC1A10"/>
    <w:rsid w:val="00FC2470"/>
    <w:rsid w:val="00FC5239"/>
    <w:rsid w:val="00FC5535"/>
    <w:rsid w:val="00FD0705"/>
    <w:rsid w:val="00FD07A3"/>
    <w:rsid w:val="00FD16DE"/>
    <w:rsid w:val="00FD391C"/>
    <w:rsid w:val="00FD39D5"/>
    <w:rsid w:val="00FD6581"/>
    <w:rsid w:val="00FD7460"/>
    <w:rsid w:val="00FE3853"/>
    <w:rsid w:val="00FE45E3"/>
    <w:rsid w:val="00FE71FD"/>
    <w:rsid w:val="00FE7957"/>
    <w:rsid w:val="00FE7F10"/>
    <w:rsid w:val="00FF00F8"/>
    <w:rsid w:val="00FF24DC"/>
    <w:rsid w:val="00FF2A7A"/>
    <w:rsid w:val="00FF4D4B"/>
    <w:rsid w:val="00FF62FE"/>
    <w:rsid w:val="00FF7169"/>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38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color w:val="333333"/>
        <w:sz w:val="24"/>
        <w:szCs w:val="24"/>
        <w:lang w:val="en-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AE1"/>
    <w:pPr>
      <w:spacing w:line="256" w:lineRule="auto"/>
    </w:pPr>
    <w:rPr>
      <w:rFonts w:asciiTheme="minorHAnsi" w:eastAsiaTheme="minorHAnsi" w:hAnsiTheme="minorHAnsi" w:cstheme="minorBidi"/>
      <w:color w:val="auto"/>
      <w:sz w:val="22"/>
      <w:szCs w:val="22"/>
      <w:lang w:eastAsia="en-US"/>
    </w:rPr>
  </w:style>
  <w:style w:type="paragraph" w:styleId="Heading5">
    <w:name w:val="heading 5"/>
    <w:basedOn w:val="Normal"/>
    <w:next w:val="Normal"/>
    <w:link w:val="Heading5Char"/>
    <w:uiPriority w:val="9"/>
    <w:semiHidden/>
    <w:unhideWhenUsed/>
    <w:qFormat/>
    <w:rsid w:val="005D114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3AE1"/>
    <w:pPr>
      <w:ind w:left="720"/>
      <w:contextualSpacing/>
    </w:pPr>
  </w:style>
  <w:style w:type="character" w:styleId="Hyperlink">
    <w:name w:val="Hyperlink"/>
    <w:basedOn w:val="DefaultParagraphFont"/>
    <w:uiPriority w:val="99"/>
    <w:unhideWhenUsed/>
    <w:rsid w:val="00E004DF"/>
    <w:rPr>
      <w:color w:val="0563C1" w:themeColor="hyperlink"/>
      <w:u w:val="single"/>
    </w:rPr>
  </w:style>
  <w:style w:type="character" w:styleId="UnresolvedMention">
    <w:name w:val="Unresolved Mention"/>
    <w:basedOn w:val="DefaultParagraphFont"/>
    <w:uiPriority w:val="99"/>
    <w:semiHidden/>
    <w:unhideWhenUsed/>
    <w:rsid w:val="00E004DF"/>
    <w:rPr>
      <w:color w:val="605E5C"/>
      <w:shd w:val="clear" w:color="auto" w:fill="E1DFDD"/>
    </w:rPr>
  </w:style>
  <w:style w:type="table" w:styleId="TableGrid">
    <w:name w:val="Table Grid"/>
    <w:basedOn w:val="TableNormal"/>
    <w:uiPriority w:val="39"/>
    <w:rsid w:val="00A50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6AF4"/>
    <w:rPr>
      <w:sz w:val="16"/>
      <w:szCs w:val="16"/>
    </w:rPr>
  </w:style>
  <w:style w:type="paragraph" w:styleId="CommentText">
    <w:name w:val="annotation text"/>
    <w:basedOn w:val="Normal"/>
    <w:link w:val="CommentTextChar"/>
    <w:uiPriority w:val="99"/>
    <w:unhideWhenUsed/>
    <w:rsid w:val="00EE6AF4"/>
    <w:pPr>
      <w:spacing w:line="240" w:lineRule="auto"/>
    </w:pPr>
    <w:rPr>
      <w:sz w:val="20"/>
      <w:szCs w:val="20"/>
    </w:rPr>
  </w:style>
  <w:style w:type="character" w:customStyle="1" w:styleId="CommentTextChar">
    <w:name w:val="Comment Text Char"/>
    <w:basedOn w:val="DefaultParagraphFont"/>
    <w:link w:val="CommentText"/>
    <w:uiPriority w:val="99"/>
    <w:rsid w:val="00EE6AF4"/>
    <w:rPr>
      <w:rFonts w:asciiTheme="minorHAnsi" w:eastAsiaTheme="minorHAnsi" w:hAnsiTheme="minorHAnsi" w:cstheme="minorBidi"/>
      <w:color w:val="auto"/>
      <w:sz w:val="20"/>
      <w:szCs w:val="20"/>
      <w:lang w:eastAsia="en-US"/>
    </w:rPr>
  </w:style>
  <w:style w:type="paragraph" w:styleId="CommentSubject">
    <w:name w:val="annotation subject"/>
    <w:basedOn w:val="CommentText"/>
    <w:next w:val="CommentText"/>
    <w:link w:val="CommentSubjectChar"/>
    <w:uiPriority w:val="99"/>
    <w:semiHidden/>
    <w:unhideWhenUsed/>
    <w:rsid w:val="00EE6AF4"/>
    <w:rPr>
      <w:b/>
      <w:bCs/>
    </w:rPr>
  </w:style>
  <w:style w:type="character" w:customStyle="1" w:styleId="CommentSubjectChar">
    <w:name w:val="Comment Subject Char"/>
    <w:basedOn w:val="CommentTextChar"/>
    <w:link w:val="CommentSubject"/>
    <w:uiPriority w:val="99"/>
    <w:semiHidden/>
    <w:rsid w:val="00EE6AF4"/>
    <w:rPr>
      <w:rFonts w:asciiTheme="minorHAnsi" w:eastAsiaTheme="minorHAnsi" w:hAnsiTheme="minorHAnsi" w:cstheme="minorBidi"/>
      <w:b/>
      <w:bCs/>
      <w:color w:val="auto"/>
      <w:sz w:val="20"/>
      <w:szCs w:val="20"/>
      <w:lang w:eastAsia="en-US"/>
    </w:rPr>
  </w:style>
  <w:style w:type="character" w:customStyle="1" w:styleId="Heading5Char">
    <w:name w:val="Heading 5 Char"/>
    <w:basedOn w:val="DefaultParagraphFont"/>
    <w:link w:val="Heading5"/>
    <w:uiPriority w:val="9"/>
    <w:semiHidden/>
    <w:rsid w:val="005D1142"/>
    <w:rPr>
      <w:rFonts w:asciiTheme="majorHAnsi" w:eastAsiaTheme="majorEastAsia" w:hAnsiTheme="majorHAnsi" w:cstheme="majorBidi"/>
      <w:color w:val="2F5496" w:themeColor="accent1" w:themeShade="BF"/>
      <w:sz w:val="22"/>
      <w:szCs w:val="22"/>
      <w:lang w:eastAsia="en-US"/>
    </w:rPr>
  </w:style>
  <w:style w:type="table" w:styleId="GridTable2">
    <w:name w:val="Grid Table 2"/>
    <w:basedOn w:val="TableNormal"/>
    <w:uiPriority w:val="47"/>
    <w:rsid w:val="00CC65C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11585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11585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
    <w:name w:val="Grid Table 3"/>
    <w:basedOn w:val="TableNormal"/>
    <w:uiPriority w:val="48"/>
    <w:rsid w:val="001158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11585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F96438"/>
    <w:rPr>
      <w:i/>
      <w:iCs/>
    </w:rPr>
  </w:style>
  <w:style w:type="character" w:styleId="PlaceholderText">
    <w:name w:val="Placeholder Text"/>
    <w:basedOn w:val="DefaultParagraphFont"/>
    <w:uiPriority w:val="99"/>
    <w:semiHidden/>
    <w:rsid w:val="00D66076"/>
    <w:rPr>
      <w:color w:val="808080"/>
    </w:rPr>
  </w:style>
  <w:style w:type="paragraph" w:styleId="Header">
    <w:name w:val="header"/>
    <w:basedOn w:val="Normal"/>
    <w:link w:val="HeaderChar"/>
    <w:uiPriority w:val="99"/>
    <w:unhideWhenUsed/>
    <w:rsid w:val="002D33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33A8"/>
    <w:rPr>
      <w:rFonts w:asciiTheme="minorHAnsi" w:eastAsiaTheme="minorHAnsi" w:hAnsiTheme="minorHAnsi" w:cstheme="minorBidi"/>
      <w:color w:val="auto"/>
      <w:sz w:val="22"/>
      <w:szCs w:val="22"/>
      <w:lang w:eastAsia="en-US"/>
    </w:rPr>
  </w:style>
  <w:style w:type="paragraph" w:styleId="Footer">
    <w:name w:val="footer"/>
    <w:basedOn w:val="Normal"/>
    <w:link w:val="FooterChar"/>
    <w:uiPriority w:val="99"/>
    <w:unhideWhenUsed/>
    <w:rsid w:val="002D33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33A8"/>
    <w:rPr>
      <w:rFonts w:asciiTheme="minorHAnsi" w:eastAsiaTheme="minorHAnsi" w:hAnsiTheme="minorHAnsi" w:cstheme="minorBidi"/>
      <w:color w:val="auto"/>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308440">
      <w:bodyDiv w:val="1"/>
      <w:marLeft w:val="0"/>
      <w:marRight w:val="0"/>
      <w:marTop w:val="0"/>
      <w:marBottom w:val="0"/>
      <w:divBdr>
        <w:top w:val="none" w:sz="0" w:space="0" w:color="auto"/>
        <w:left w:val="none" w:sz="0" w:space="0" w:color="auto"/>
        <w:bottom w:val="none" w:sz="0" w:space="0" w:color="auto"/>
        <w:right w:val="none" w:sz="0" w:space="0" w:color="auto"/>
      </w:divBdr>
    </w:div>
    <w:div w:id="231548912">
      <w:bodyDiv w:val="1"/>
      <w:marLeft w:val="0"/>
      <w:marRight w:val="0"/>
      <w:marTop w:val="0"/>
      <w:marBottom w:val="0"/>
      <w:divBdr>
        <w:top w:val="none" w:sz="0" w:space="0" w:color="auto"/>
        <w:left w:val="none" w:sz="0" w:space="0" w:color="auto"/>
        <w:bottom w:val="none" w:sz="0" w:space="0" w:color="auto"/>
        <w:right w:val="none" w:sz="0" w:space="0" w:color="auto"/>
      </w:divBdr>
    </w:div>
    <w:div w:id="655380715">
      <w:bodyDiv w:val="1"/>
      <w:marLeft w:val="0"/>
      <w:marRight w:val="0"/>
      <w:marTop w:val="0"/>
      <w:marBottom w:val="0"/>
      <w:divBdr>
        <w:top w:val="none" w:sz="0" w:space="0" w:color="auto"/>
        <w:left w:val="none" w:sz="0" w:space="0" w:color="auto"/>
        <w:bottom w:val="none" w:sz="0" w:space="0" w:color="auto"/>
        <w:right w:val="none" w:sz="0" w:space="0" w:color="auto"/>
      </w:divBdr>
    </w:div>
    <w:div w:id="763257978">
      <w:bodyDiv w:val="1"/>
      <w:marLeft w:val="0"/>
      <w:marRight w:val="0"/>
      <w:marTop w:val="0"/>
      <w:marBottom w:val="0"/>
      <w:divBdr>
        <w:top w:val="none" w:sz="0" w:space="0" w:color="auto"/>
        <w:left w:val="none" w:sz="0" w:space="0" w:color="auto"/>
        <w:bottom w:val="none" w:sz="0" w:space="0" w:color="auto"/>
        <w:right w:val="none" w:sz="0" w:space="0" w:color="auto"/>
      </w:divBdr>
      <w:divsChild>
        <w:div w:id="94138404">
          <w:marLeft w:val="0"/>
          <w:marRight w:val="0"/>
          <w:marTop w:val="0"/>
          <w:marBottom w:val="480"/>
          <w:divBdr>
            <w:top w:val="none" w:sz="0" w:space="0" w:color="auto"/>
            <w:left w:val="none" w:sz="0" w:space="0" w:color="auto"/>
            <w:bottom w:val="single" w:sz="12" w:space="24" w:color="EBEBEB"/>
            <w:right w:val="none" w:sz="0" w:space="0" w:color="auto"/>
          </w:divBdr>
          <w:divsChild>
            <w:div w:id="787701220">
              <w:marLeft w:val="0"/>
              <w:marRight w:val="0"/>
              <w:marTop w:val="0"/>
              <w:marBottom w:val="0"/>
              <w:divBdr>
                <w:top w:val="none" w:sz="0" w:space="0" w:color="auto"/>
                <w:left w:val="none" w:sz="0" w:space="0" w:color="auto"/>
                <w:bottom w:val="none" w:sz="0" w:space="0" w:color="auto"/>
                <w:right w:val="none" w:sz="0" w:space="0" w:color="auto"/>
              </w:divBdr>
              <w:divsChild>
                <w:div w:id="306782198">
                  <w:marLeft w:val="0"/>
                  <w:marRight w:val="0"/>
                  <w:marTop w:val="0"/>
                  <w:marBottom w:val="0"/>
                  <w:divBdr>
                    <w:top w:val="none" w:sz="0" w:space="0" w:color="auto"/>
                    <w:left w:val="none" w:sz="0" w:space="0" w:color="auto"/>
                    <w:bottom w:val="none" w:sz="0" w:space="0" w:color="auto"/>
                    <w:right w:val="none" w:sz="0" w:space="0" w:color="auto"/>
                  </w:divBdr>
                </w:div>
                <w:div w:id="580453348">
                  <w:marLeft w:val="0"/>
                  <w:marRight w:val="0"/>
                  <w:marTop w:val="0"/>
                  <w:marBottom w:val="0"/>
                  <w:divBdr>
                    <w:top w:val="none" w:sz="0" w:space="0" w:color="auto"/>
                    <w:left w:val="none" w:sz="0" w:space="0" w:color="auto"/>
                    <w:bottom w:val="none" w:sz="0" w:space="0" w:color="auto"/>
                    <w:right w:val="none" w:sz="0" w:space="0" w:color="auto"/>
                  </w:divBdr>
                </w:div>
                <w:div w:id="919558158">
                  <w:marLeft w:val="0"/>
                  <w:marRight w:val="0"/>
                  <w:marTop w:val="0"/>
                  <w:marBottom w:val="0"/>
                  <w:divBdr>
                    <w:top w:val="none" w:sz="0" w:space="0" w:color="auto"/>
                    <w:left w:val="none" w:sz="0" w:space="0" w:color="auto"/>
                    <w:bottom w:val="none" w:sz="0" w:space="0" w:color="auto"/>
                    <w:right w:val="none" w:sz="0" w:space="0" w:color="auto"/>
                  </w:divBdr>
                </w:div>
                <w:div w:id="1154180078">
                  <w:marLeft w:val="0"/>
                  <w:marRight w:val="0"/>
                  <w:marTop w:val="0"/>
                  <w:marBottom w:val="0"/>
                  <w:divBdr>
                    <w:top w:val="none" w:sz="0" w:space="0" w:color="auto"/>
                    <w:left w:val="none" w:sz="0" w:space="0" w:color="auto"/>
                    <w:bottom w:val="none" w:sz="0" w:space="0" w:color="auto"/>
                    <w:right w:val="none" w:sz="0" w:space="0" w:color="auto"/>
                  </w:divBdr>
                </w:div>
                <w:div w:id="1256094389">
                  <w:marLeft w:val="0"/>
                  <w:marRight w:val="0"/>
                  <w:marTop w:val="0"/>
                  <w:marBottom w:val="0"/>
                  <w:divBdr>
                    <w:top w:val="none" w:sz="0" w:space="0" w:color="auto"/>
                    <w:left w:val="none" w:sz="0" w:space="0" w:color="auto"/>
                    <w:bottom w:val="none" w:sz="0" w:space="0" w:color="auto"/>
                    <w:right w:val="none" w:sz="0" w:space="0" w:color="auto"/>
                  </w:divBdr>
                </w:div>
                <w:div w:id="181714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700020">
      <w:bodyDiv w:val="1"/>
      <w:marLeft w:val="0"/>
      <w:marRight w:val="0"/>
      <w:marTop w:val="0"/>
      <w:marBottom w:val="0"/>
      <w:divBdr>
        <w:top w:val="none" w:sz="0" w:space="0" w:color="auto"/>
        <w:left w:val="none" w:sz="0" w:space="0" w:color="auto"/>
        <w:bottom w:val="none" w:sz="0" w:space="0" w:color="auto"/>
        <w:right w:val="none" w:sz="0" w:space="0" w:color="auto"/>
      </w:divBdr>
      <w:divsChild>
        <w:div w:id="575407392">
          <w:marLeft w:val="0"/>
          <w:marRight w:val="0"/>
          <w:marTop w:val="0"/>
          <w:marBottom w:val="0"/>
          <w:divBdr>
            <w:top w:val="none" w:sz="0" w:space="0" w:color="auto"/>
            <w:left w:val="none" w:sz="0" w:space="0" w:color="auto"/>
            <w:bottom w:val="none" w:sz="0" w:space="0" w:color="auto"/>
            <w:right w:val="none" w:sz="0" w:space="0" w:color="auto"/>
          </w:divBdr>
          <w:divsChild>
            <w:div w:id="796215480">
              <w:marLeft w:val="0"/>
              <w:marRight w:val="0"/>
              <w:marTop w:val="0"/>
              <w:marBottom w:val="0"/>
              <w:divBdr>
                <w:top w:val="none" w:sz="0" w:space="0" w:color="auto"/>
                <w:left w:val="none" w:sz="0" w:space="0" w:color="auto"/>
                <w:bottom w:val="none" w:sz="0" w:space="0" w:color="auto"/>
                <w:right w:val="none" w:sz="0" w:space="0" w:color="auto"/>
              </w:divBdr>
              <w:divsChild>
                <w:div w:id="299190812">
                  <w:marLeft w:val="0"/>
                  <w:marRight w:val="0"/>
                  <w:marTop w:val="0"/>
                  <w:marBottom w:val="105"/>
                  <w:divBdr>
                    <w:top w:val="none" w:sz="0" w:space="0" w:color="auto"/>
                    <w:left w:val="none" w:sz="0" w:space="0" w:color="auto"/>
                    <w:bottom w:val="none" w:sz="0" w:space="0" w:color="auto"/>
                    <w:right w:val="none" w:sz="0" w:space="0" w:color="auto"/>
                  </w:divBdr>
                </w:div>
              </w:divsChild>
            </w:div>
            <w:div w:id="1351562445">
              <w:marLeft w:val="0"/>
              <w:marRight w:val="0"/>
              <w:marTop w:val="150"/>
              <w:marBottom w:val="150"/>
              <w:divBdr>
                <w:top w:val="none" w:sz="0" w:space="0" w:color="auto"/>
                <w:left w:val="none" w:sz="0" w:space="0" w:color="auto"/>
                <w:bottom w:val="none" w:sz="0" w:space="0" w:color="auto"/>
                <w:right w:val="none" w:sz="0" w:space="0" w:color="auto"/>
              </w:divBdr>
            </w:div>
            <w:div w:id="1804300209">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883368282">
      <w:bodyDiv w:val="1"/>
      <w:marLeft w:val="0"/>
      <w:marRight w:val="0"/>
      <w:marTop w:val="0"/>
      <w:marBottom w:val="0"/>
      <w:divBdr>
        <w:top w:val="none" w:sz="0" w:space="0" w:color="auto"/>
        <w:left w:val="none" w:sz="0" w:space="0" w:color="auto"/>
        <w:bottom w:val="none" w:sz="0" w:space="0" w:color="auto"/>
        <w:right w:val="none" w:sz="0" w:space="0" w:color="auto"/>
      </w:divBdr>
    </w:div>
    <w:div w:id="978537094">
      <w:bodyDiv w:val="1"/>
      <w:marLeft w:val="0"/>
      <w:marRight w:val="0"/>
      <w:marTop w:val="0"/>
      <w:marBottom w:val="0"/>
      <w:divBdr>
        <w:top w:val="none" w:sz="0" w:space="0" w:color="auto"/>
        <w:left w:val="none" w:sz="0" w:space="0" w:color="auto"/>
        <w:bottom w:val="none" w:sz="0" w:space="0" w:color="auto"/>
        <w:right w:val="none" w:sz="0" w:space="0" w:color="auto"/>
      </w:divBdr>
    </w:div>
    <w:div w:id="1397360181">
      <w:bodyDiv w:val="1"/>
      <w:marLeft w:val="0"/>
      <w:marRight w:val="0"/>
      <w:marTop w:val="0"/>
      <w:marBottom w:val="0"/>
      <w:divBdr>
        <w:top w:val="none" w:sz="0" w:space="0" w:color="auto"/>
        <w:left w:val="none" w:sz="0" w:space="0" w:color="auto"/>
        <w:bottom w:val="none" w:sz="0" w:space="0" w:color="auto"/>
        <w:right w:val="none" w:sz="0" w:space="0" w:color="auto"/>
      </w:divBdr>
    </w:div>
    <w:div w:id="1590696521">
      <w:bodyDiv w:val="1"/>
      <w:marLeft w:val="0"/>
      <w:marRight w:val="0"/>
      <w:marTop w:val="0"/>
      <w:marBottom w:val="0"/>
      <w:divBdr>
        <w:top w:val="none" w:sz="0" w:space="0" w:color="auto"/>
        <w:left w:val="none" w:sz="0" w:space="0" w:color="auto"/>
        <w:bottom w:val="none" w:sz="0" w:space="0" w:color="auto"/>
        <w:right w:val="none" w:sz="0" w:space="0" w:color="auto"/>
      </w:divBdr>
    </w:div>
    <w:div w:id="1827286283">
      <w:bodyDiv w:val="1"/>
      <w:marLeft w:val="0"/>
      <w:marRight w:val="0"/>
      <w:marTop w:val="0"/>
      <w:marBottom w:val="0"/>
      <w:divBdr>
        <w:top w:val="none" w:sz="0" w:space="0" w:color="auto"/>
        <w:left w:val="none" w:sz="0" w:space="0" w:color="auto"/>
        <w:bottom w:val="none" w:sz="0" w:space="0" w:color="auto"/>
        <w:right w:val="none" w:sz="0" w:space="0" w:color="auto"/>
      </w:divBdr>
      <w:divsChild>
        <w:div w:id="1175146817">
          <w:marLeft w:val="0"/>
          <w:marRight w:val="0"/>
          <w:marTop w:val="0"/>
          <w:marBottom w:val="0"/>
          <w:divBdr>
            <w:top w:val="none" w:sz="0" w:space="0" w:color="auto"/>
            <w:left w:val="none" w:sz="0" w:space="0" w:color="auto"/>
            <w:bottom w:val="none" w:sz="0" w:space="0" w:color="auto"/>
            <w:right w:val="none" w:sz="0" w:space="0" w:color="auto"/>
          </w:divBdr>
        </w:div>
        <w:div w:id="1276987332">
          <w:marLeft w:val="0"/>
          <w:marRight w:val="0"/>
          <w:marTop w:val="0"/>
          <w:marBottom w:val="0"/>
          <w:divBdr>
            <w:top w:val="none" w:sz="0" w:space="0" w:color="auto"/>
            <w:left w:val="none" w:sz="0" w:space="0" w:color="auto"/>
            <w:bottom w:val="none" w:sz="0" w:space="0" w:color="auto"/>
            <w:right w:val="none" w:sz="0" w:space="0" w:color="auto"/>
          </w:divBdr>
        </w:div>
        <w:div w:id="1426463742">
          <w:marLeft w:val="0"/>
          <w:marRight w:val="0"/>
          <w:marTop w:val="0"/>
          <w:marBottom w:val="0"/>
          <w:divBdr>
            <w:top w:val="none" w:sz="0" w:space="0" w:color="auto"/>
            <w:left w:val="none" w:sz="0" w:space="0" w:color="auto"/>
            <w:bottom w:val="none" w:sz="0" w:space="0" w:color="auto"/>
            <w:right w:val="none" w:sz="0" w:space="0" w:color="auto"/>
          </w:divBdr>
        </w:div>
        <w:div w:id="1492523545">
          <w:marLeft w:val="0"/>
          <w:marRight w:val="0"/>
          <w:marTop w:val="0"/>
          <w:marBottom w:val="0"/>
          <w:divBdr>
            <w:top w:val="none" w:sz="0" w:space="0" w:color="auto"/>
            <w:left w:val="none" w:sz="0" w:space="0" w:color="auto"/>
            <w:bottom w:val="none" w:sz="0" w:space="0" w:color="auto"/>
            <w:right w:val="none" w:sz="0" w:space="0" w:color="auto"/>
          </w:divBdr>
        </w:div>
        <w:div w:id="1757165458">
          <w:marLeft w:val="0"/>
          <w:marRight w:val="0"/>
          <w:marTop w:val="0"/>
          <w:marBottom w:val="0"/>
          <w:divBdr>
            <w:top w:val="none" w:sz="0" w:space="0" w:color="auto"/>
            <w:left w:val="none" w:sz="0" w:space="0" w:color="auto"/>
            <w:bottom w:val="none" w:sz="0" w:space="0" w:color="auto"/>
            <w:right w:val="none" w:sz="0" w:space="0" w:color="auto"/>
          </w:divBdr>
        </w:div>
        <w:div w:id="1978682232">
          <w:marLeft w:val="0"/>
          <w:marRight w:val="0"/>
          <w:marTop w:val="0"/>
          <w:marBottom w:val="0"/>
          <w:divBdr>
            <w:top w:val="none" w:sz="0" w:space="0" w:color="auto"/>
            <w:left w:val="none" w:sz="0" w:space="0" w:color="auto"/>
            <w:bottom w:val="none" w:sz="0" w:space="0" w:color="auto"/>
            <w:right w:val="none" w:sz="0" w:space="0" w:color="auto"/>
          </w:divBdr>
        </w:div>
      </w:divsChild>
    </w:div>
    <w:div w:id="2048216119">
      <w:bodyDiv w:val="1"/>
      <w:marLeft w:val="0"/>
      <w:marRight w:val="0"/>
      <w:marTop w:val="0"/>
      <w:marBottom w:val="0"/>
      <w:divBdr>
        <w:top w:val="none" w:sz="0" w:space="0" w:color="auto"/>
        <w:left w:val="none" w:sz="0" w:space="0" w:color="auto"/>
        <w:bottom w:val="none" w:sz="0" w:space="0" w:color="auto"/>
        <w:right w:val="none" w:sz="0" w:space="0" w:color="auto"/>
      </w:divBdr>
    </w:div>
    <w:div w:id="2068412010">
      <w:bodyDiv w:val="1"/>
      <w:marLeft w:val="0"/>
      <w:marRight w:val="0"/>
      <w:marTop w:val="0"/>
      <w:marBottom w:val="0"/>
      <w:divBdr>
        <w:top w:val="none" w:sz="0" w:space="0" w:color="auto"/>
        <w:left w:val="none" w:sz="0" w:space="0" w:color="auto"/>
        <w:bottom w:val="none" w:sz="0" w:space="0" w:color="auto"/>
        <w:right w:val="none" w:sz="0" w:space="0" w:color="auto"/>
      </w:divBdr>
    </w:div>
    <w:div w:id="20911902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3D257-95FA-4684-8536-7A828EA90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73029</Words>
  <Characters>444747</Characters>
  <Application>Microsoft Office Word</Application>
  <DocSecurity>0</DocSecurity>
  <Lines>13477</Lines>
  <Paragraphs>6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25T17:23:00Z</dcterms:created>
  <dcterms:modified xsi:type="dcterms:W3CDTF">2023-02-25T17:23:00Z</dcterms:modified>
</cp:coreProperties>
</file>